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BA5BB4" w14:textId="77777777" w:rsidR="00FB157B" w:rsidRPr="00FE4C8C" w:rsidRDefault="00FB157B" w:rsidP="00364FC8">
      <w:pPr>
        <w:pStyle w:val="Basic11"/>
      </w:pPr>
    </w:p>
    <w:tbl>
      <w:tblPr>
        <w:tblW w:w="9558" w:type="dxa"/>
        <w:tblLook w:val="0000" w:firstRow="0" w:lastRow="0" w:firstColumn="0" w:lastColumn="0" w:noHBand="0" w:noVBand="0"/>
      </w:tblPr>
      <w:tblGrid>
        <w:gridCol w:w="9558"/>
      </w:tblGrid>
      <w:tr w:rsidR="00FE4C8C" w:rsidRPr="00FE4C8C" w14:paraId="520A6089" w14:textId="77777777" w:rsidTr="2FF12780">
        <w:tc>
          <w:tcPr>
            <w:tcW w:w="9558" w:type="dxa"/>
          </w:tcPr>
          <w:p w14:paraId="055CBEA5" w14:textId="77777777" w:rsidR="00FB157B" w:rsidRPr="00FE4C8C" w:rsidRDefault="00FB157B" w:rsidP="00BE7D2F">
            <w:pPr>
              <w:pStyle w:val="Basic12"/>
              <w:jc w:val="center"/>
              <w:rPr>
                <w:b/>
              </w:rPr>
            </w:pPr>
          </w:p>
        </w:tc>
      </w:tr>
      <w:tr w:rsidR="00FE4C8C" w:rsidRPr="00FE4C8C" w14:paraId="1DC3EE71" w14:textId="77777777" w:rsidTr="2FF12780">
        <w:tc>
          <w:tcPr>
            <w:tcW w:w="9558" w:type="dxa"/>
          </w:tcPr>
          <w:p w14:paraId="73264221" w14:textId="10091576" w:rsidR="00FB157B" w:rsidRPr="00FE4C8C" w:rsidRDefault="26A88CE4" w:rsidP="1551571E">
            <w:pPr>
              <w:pStyle w:val="Basic12"/>
              <w:jc w:val="center"/>
              <w:rPr>
                <w:b/>
                <w:bCs/>
              </w:rPr>
            </w:pPr>
            <w:r w:rsidRPr="2FF12780">
              <w:rPr>
                <w:b/>
                <w:bCs/>
              </w:rPr>
              <w:t xml:space="preserve">Observational Health Data Sciences and Informatics (OHDSI) Research Network* </w:t>
            </w:r>
          </w:p>
        </w:tc>
      </w:tr>
      <w:tr w:rsidR="00FE4C8C" w:rsidRPr="00FE4C8C" w14:paraId="73DB74EF" w14:textId="77777777" w:rsidTr="2FF12780">
        <w:tc>
          <w:tcPr>
            <w:tcW w:w="9558" w:type="dxa"/>
          </w:tcPr>
          <w:p w14:paraId="009F21AC" w14:textId="77777777" w:rsidR="00FB157B" w:rsidRPr="00FE4C8C" w:rsidRDefault="00FB157B" w:rsidP="00BE7D2F">
            <w:pPr>
              <w:pStyle w:val="Basic12"/>
              <w:jc w:val="center"/>
              <w:rPr>
                <w:b/>
                <w:bCs/>
              </w:rPr>
            </w:pPr>
          </w:p>
        </w:tc>
      </w:tr>
      <w:tr w:rsidR="00FE4C8C" w:rsidRPr="00FE4C8C" w14:paraId="7EC8CD9F" w14:textId="77777777" w:rsidTr="2FF12780">
        <w:tc>
          <w:tcPr>
            <w:tcW w:w="9558" w:type="dxa"/>
            <w:tcBorders>
              <w:bottom w:val="single" w:sz="4" w:space="0" w:color="auto"/>
            </w:tcBorders>
          </w:tcPr>
          <w:p w14:paraId="4BD9D4E2" w14:textId="77777777" w:rsidR="00FB157B" w:rsidRPr="00FE4C8C" w:rsidRDefault="00FB157B" w:rsidP="00BE7D2F">
            <w:pPr>
              <w:pStyle w:val="Basic12"/>
              <w:jc w:val="center"/>
              <w:rPr>
                <w:b/>
                <w:bCs/>
              </w:rPr>
            </w:pPr>
          </w:p>
        </w:tc>
      </w:tr>
      <w:tr w:rsidR="00FE4C8C" w:rsidRPr="00FE4C8C" w14:paraId="2AE9A872" w14:textId="77777777" w:rsidTr="2FF12780">
        <w:tc>
          <w:tcPr>
            <w:tcW w:w="9558" w:type="dxa"/>
            <w:tcBorders>
              <w:top w:val="single" w:sz="4" w:space="0" w:color="auto"/>
              <w:bottom w:val="single" w:sz="4" w:space="0" w:color="auto"/>
            </w:tcBorders>
          </w:tcPr>
          <w:p w14:paraId="0DC40D05" w14:textId="77777777" w:rsidR="00E14D65" w:rsidRDefault="00E14D65" w:rsidP="00841A1A">
            <w:pPr>
              <w:jc w:val="center"/>
              <w:rPr>
                <w:b/>
                <w:bCs/>
              </w:rPr>
            </w:pPr>
          </w:p>
          <w:p w14:paraId="40CDDF7C" w14:textId="0CAD365B" w:rsidR="00FB157B" w:rsidRDefault="00A1063C" w:rsidP="00841A1A">
            <w:pPr>
              <w:jc w:val="center"/>
              <w:rPr>
                <w:b/>
                <w:bCs/>
              </w:rPr>
            </w:pPr>
            <w:r>
              <w:rPr>
                <w:b/>
                <w:bCs/>
              </w:rPr>
              <w:t xml:space="preserve">Evaluating Reliability of Observational </w:t>
            </w:r>
            <w:r w:rsidR="00D67C8E">
              <w:rPr>
                <w:b/>
                <w:bCs/>
              </w:rPr>
              <w:t>Research</w:t>
            </w:r>
            <w:r>
              <w:rPr>
                <w:b/>
                <w:bCs/>
              </w:rPr>
              <w:t xml:space="preserve"> Findings via Assessment of R</w:t>
            </w:r>
            <w:r w:rsidRPr="00AA68E8">
              <w:rPr>
                <w:b/>
                <w:bCs/>
              </w:rPr>
              <w:t>epeatab</w:t>
            </w:r>
            <w:r>
              <w:rPr>
                <w:b/>
                <w:bCs/>
              </w:rPr>
              <w:t>ility</w:t>
            </w:r>
            <w:r w:rsidRPr="00AA68E8">
              <w:rPr>
                <w:b/>
                <w:bCs/>
              </w:rPr>
              <w:t xml:space="preserve">, </w:t>
            </w:r>
            <w:r>
              <w:rPr>
                <w:b/>
                <w:bCs/>
              </w:rPr>
              <w:t>R</w:t>
            </w:r>
            <w:r w:rsidRPr="00AA68E8">
              <w:rPr>
                <w:b/>
                <w:bCs/>
              </w:rPr>
              <w:t>eproducib</w:t>
            </w:r>
            <w:r>
              <w:rPr>
                <w:b/>
                <w:bCs/>
              </w:rPr>
              <w:t>ility</w:t>
            </w:r>
            <w:r w:rsidRPr="00AA68E8">
              <w:rPr>
                <w:b/>
                <w:bCs/>
              </w:rPr>
              <w:t xml:space="preserve">, </w:t>
            </w:r>
            <w:r>
              <w:rPr>
                <w:b/>
                <w:bCs/>
              </w:rPr>
              <w:t>R</w:t>
            </w:r>
            <w:r w:rsidRPr="00AA68E8">
              <w:rPr>
                <w:b/>
                <w:bCs/>
              </w:rPr>
              <w:t>eplicab</w:t>
            </w:r>
            <w:r>
              <w:rPr>
                <w:b/>
                <w:bCs/>
              </w:rPr>
              <w:t>ility</w:t>
            </w:r>
            <w:r w:rsidRPr="00AA68E8">
              <w:rPr>
                <w:b/>
                <w:bCs/>
              </w:rPr>
              <w:t xml:space="preserve">, </w:t>
            </w:r>
            <w:r>
              <w:rPr>
                <w:b/>
                <w:bCs/>
              </w:rPr>
              <w:t>G</w:t>
            </w:r>
            <w:r w:rsidRPr="00AA68E8">
              <w:rPr>
                <w:b/>
                <w:bCs/>
              </w:rPr>
              <w:t>eneralizab</w:t>
            </w:r>
            <w:r>
              <w:rPr>
                <w:b/>
                <w:bCs/>
              </w:rPr>
              <w:t>ility</w:t>
            </w:r>
            <w:r w:rsidRPr="00AA68E8">
              <w:rPr>
                <w:b/>
                <w:bCs/>
              </w:rPr>
              <w:t xml:space="preserve">, </w:t>
            </w:r>
            <w:r>
              <w:rPr>
                <w:b/>
                <w:bCs/>
              </w:rPr>
              <w:t>Ro</w:t>
            </w:r>
            <w:r w:rsidRPr="00AA68E8">
              <w:rPr>
                <w:b/>
                <w:bCs/>
              </w:rPr>
              <w:t>bust</w:t>
            </w:r>
            <w:r>
              <w:rPr>
                <w:b/>
                <w:bCs/>
              </w:rPr>
              <w:t>ness</w:t>
            </w:r>
            <w:r w:rsidRPr="00AA68E8">
              <w:rPr>
                <w:b/>
                <w:bCs/>
              </w:rPr>
              <w:t xml:space="preserve">, and </w:t>
            </w:r>
            <w:r>
              <w:rPr>
                <w:b/>
                <w:bCs/>
              </w:rPr>
              <w:t>Calibration</w:t>
            </w:r>
            <w:r w:rsidRPr="00AA68E8">
              <w:rPr>
                <w:b/>
                <w:bCs/>
              </w:rPr>
              <w:t>.</w:t>
            </w:r>
          </w:p>
          <w:p w14:paraId="78853FB3" w14:textId="578913EA" w:rsidR="00E14D65" w:rsidRPr="00FE4C8C" w:rsidRDefault="00E14D65" w:rsidP="00841A1A">
            <w:pPr>
              <w:jc w:val="center"/>
              <w:rPr>
                <w:b/>
                <w:bCs/>
              </w:rPr>
            </w:pPr>
          </w:p>
        </w:tc>
      </w:tr>
      <w:tr w:rsidR="00FE4C8C" w:rsidRPr="00FE4C8C" w14:paraId="6D49F42F" w14:textId="77777777" w:rsidTr="2FF12780">
        <w:tc>
          <w:tcPr>
            <w:tcW w:w="9558" w:type="dxa"/>
            <w:tcBorders>
              <w:top w:val="single" w:sz="4" w:space="0" w:color="auto"/>
            </w:tcBorders>
          </w:tcPr>
          <w:p w14:paraId="60EFDEFA" w14:textId="77777777" w:rsidR="00506FE5" w:rsidRPr="00FE4C8C" w:rsidRDefault="00506FE5" w:rsidP="00BE7D2F">
            <w:pPr>
              <w:pStyle w:val="Basic12"/>
              <w:jc w:val="center"/>
              <w:rPr>
                <w:b/>
                <w:bCs/>
              </w:rPr>
            </w:pPr>
          </w:p>
        </w:tc>
      </w:tr>
      <w:tr w:rsidR="00FB157B" w:rsidRPr="00FE4C8C" w14:paraId="5E05563F" w14:textId="77777777" w:rsidTr="2FF12780">
        <w:tc>
          <w:tcPr>
            <w:tcW w:w="9558" w:type="dxa"/>
          </w:tcPr>
          <w:p w14:paraId="22CEF357" w14:textId="1C6E54AE" w:rsidR="00A1063C" w:rsidRDefault="00A1063C" w:rsidP="00A1063C">
            <w:pPr>
              <w:pStyle w:val="Basic11"/>
              <w:jc w:val="center"/>
            </w:pPr>
            <w:r>
              <w:t>9 July, 2021</w:t>
            </w:r>
          </w:p>
          <w:p w14:paraId="4FB34823" w14:textId="7035491B" w:rsidR="00DB5AA6" w:rsidRPr="00FE4C8C" w:rsidRDefault="00F86ADE" w:rsidP="00A1063C">
            <w:pPr>
              <w:pStyle w:val="Basic11"/>
              <w:jc w:val="center"/>
            </w:pPr>
            <w:r>
              <w:t>(</w:t>
            </w:r>
            <w:r w:rsidR="00DB5AA6">
              <w:t xml:space="preserve">Revised </w:t>
            </w:r>
            <w:r w:rsidR="00DD2A1F">
              <w:t>9</w:t>
            </w:r>
            <w:r w:rsidR="00DB5AA6">
              <w:t xml:space="preserve"> August, 2021</w:t>
            </w:r>
            <w:r>
              <w:t>)</w:t>
            </w:r>
          </w:p>
          <w:p w14:paraId="6EB302E3" w14:textId="61AAE5E9" w:rsidR="00A1063C" w:rsidRDefault="00A1063C" w:rsidP="1551571E">
            <w:pPr>
              <w:pStyle w:val="Basic12"/>
              <w:jc w:val="center"/>
              <w:rPr>
                <w:b/>
                <w:bCs/>
              </w:rPr>
            </w:pPr>
          </w:p>
          <w:p w14:paraId="06B9D938" w14:textId="61AAE5E9" w:rsidR="00A1063C" w:rsidRDefault="00A1063C" w:rsidP="1551571E">
            <w:pPr>
              <w:pStyle w:val="Basic12"/>
              <w:jc w:val="center"/>
              <w:rPr>
                <w:b/>
                <w:bCs/>
              </w:rPr>
            </w:pPr>
          </w:p>
          <w:p w14:paraId="4929A755" w14:textId="61AAE5E9" w:rsidR="00FB157B" w:rsidRPr="00FE4C8C" w:rsidRDefault="1551571E" w:rsidP="1551571E">
            <w:pPr>
              <w:pStyle w:val="Basic12"/>
              <w:jc w:val="center"/>
              <w:rPr>
                <w:b/>
                <w:bCs/>
              </w:rPr>
            </w:pPr>
            <w:r w:rsidRPr="00FE4C8C">
              <w:rPr>
                <w:b/>
                <w:bCs/>
              </w:rPr>
              <w:t xml:space="preserve">Protocol </w:t>
            </w:r>
          </w:p>
        </w:tc>
      </w:tr>
    </w:tbl>
    <w:p w14:paraId="0DCA9E15" w14:textId="77777777" w:rsidR="00661A42" w:rsidRPr="00FE4C8C" w:rsidRDefault="00661A42" w:rsidP="00661A42">
      <w:pPr>
        <w:pStyle w:val="Basic11"/>
      </w:pPr>
    </w:p>
    <w:p w14:paraId="56D8511C" w14:textId="33BD9331" w:rsidR="00CE02F1" w:rsidRDefault="1551571E" w:rsidP="00CE02F1">
      <w:pPr>
        <w:pStyle w:val="Basic11"/>
      </w:pPr>
      <w:r w:rsidRPr="00FE4C8C">
        <w:t xml:space="preserve">* </w:t>
      </w:r>
      <w:r w:rsidR="00CE02F1">
        <w:t xml:space="preserve">The Observational Health Data Sciences and Informatics (OHDSI) Research Network is a multi-stakeholder, interdisciplinary collaborative to bring out the value of health data through large-scale analytics, via open-source </w:t>
      </w:r>
      <w:r w:rsidR="00510025">
        <w:t xml:space="preserve">research and analytic tools. </w:t>
      </w:r>
      <w:r w:rsidR="00CE02F1">
        <w:t>OHDSI has established an international network of researchers and observational health databases</w:t>
      </w:r>
      <w:r w:rsidR="00510025">
        <w:t xml:space="preserve"> committed to generating reliable evidence</w:t>
      </w:r>
      <w:r w:rsidR="00CE02F1">
        <w:t xml:space="preserve"> with a central coordinating center housed at Columbia University.</w:t>
      </w:r>
    </w:p>
    <w:p w14:paraId="1ACABB85" w14:textId="33BD9331" w:rsidR="00A1063C" w:rsidRDefault="00A1063C" w:rsidP="00CE02F1">
      <w:pPr>
        <w:pStyle w:val="Basic11"/>
      </w:pPr>
    </w:p>
    <w:p w14:paraId="078694AA" w14:textId="33BD9331" w:rsidR="00A1063C" w:rsidRDefault="00A1063C" w:rsidP="00CE02F1">
      <w:pPr>
        <w:pStyle w:val="Basic11"/>
      </w:pPr>
    </w:p>
    <w:p w14:paraId="529BDBF3" w14:textId="33BD9331" w:rsidR="00A1063C" w:rsidRDefault="00A1063C" w:rsidP="00CE02F1">
      <w:pPr>
        <w:pStyle w:val="Basic11"/>
      </w:pPr>
    </w:p>
    <w:p w14:paraId="6A2749BA" w14:textId="33BD9331" w:rsidR="00BC0EA4" w:rsidRDefault="00BC0EA4" w:rsidP="00BC0EA4">
      <w:pPr>
        <w:pStyle w:val="TableText"/>
        <w:rPr>
          <w:sz w:val="18"/>
          <w:szCs w:val="18"/>
        </w:rPr>
      </w:pPr>
    </w:p>
    <w:p w14:paraId="2D4D4AF6" w14:textId="33BD9331" w:rsidR="00A1063C" w:rsidRDefault="00A1063C" w:rsidP="00BC0EA4">
      <w:pPr>
        <w:pStyle w:val="TableText"/>
        <w:rPr>
          <w:sz w:val="18"/>
          <w:szCs w:val="18"/>
        </w:rPr>
      </w:pPr>
    </w:p>
    <w:p w14:paraId="3282F03D" w14:textId="33BD9331" w:rsidR="00A1063C" w:rsidRDefault="00A1063C" w:rsidP="00BC0EA4">
      <w:pPr>
        <w:pStyle w:val="TableText"/>
        <w:rPr>
          <w:sz w:val="18"/>
          <w:szCs w:val="18"/>
        </w:rPr>
      </w:pPr>
    </w:p>
    <w:p w14:paraId="6B368105" w14:textId="09418B20" w:rsidR="00A1063C" w:rsidRPr="00A1063C" w:rsidRDefault="00A1063C" w:rsidP="00BC0EA4">
      <w:pPr>
        <w:pStyle w:val="TableText"/>
        <w:rPr>
          <w:sz w:val="18"/>
          <w:szCs w:val="18"/>
        </w:rPr>
        <w:sectPr w:rsidR="00A1063C" w:rsidRPr="00A1063C" w:rsidSect="00F72437">
          <w:headerReference w:type="default" r:id="rId12"/>
          <w:footerReference w:type="default" r:id="rId13"/>
          <w:footnotePr>
            <w:numFmt w:val="lowerLetter"/>
            <w:numRestart w:val="eachPage"/>
          </w:footnotePr>
          <w:endnotePr>
            <w:numFmt w:val="decimal"/>
          </w:endnotePr>
          <w:pgSz w:w="12240" w:h="15840" w:code="1"/>
          <w:pgMar w:top="1152" w:right="1440" w:bottom="1152" w:left="1440" w:header="547" w:footer="720" w:gutter="0"/>
          <w:cols w:space="720"/>
          <w:docGrid w:linePitch="360"/>
        </w:sectPr>
      </w:pPr>
    </w:p>
    <w:p w14:paraId="250088B7" w14:textId="77777777" w:rsidR="00B7104C" w:rsidRPr="00FE4C8C" w:rsidRDefault="00B7104C" w:rsidP="00B7104C">
      <w:pPr>
        <w:pStyle w:val="Basic11"/>
      </w:pPr>
    </w:p>
    <w:p w14:paraId="20899D8A" w14:textId="7386BFCA" w:rsidR="00BC0EA4" w:rsidRDefault="1551571E" w:rsidP="00506FE5">
      <w:pPr>
        <w:pStyle w:val="Heading1"/>
      </w:pPr>
      <w:bookmarkStart w:id="0" w:name="_Toc76735538"/>
      <w:r w:rsidRPr="00FE4C8C">
        <w:t>TABLE OF CONTENTS</w:t>
      </w:r>
      <w:bookmarkEnd w:id="0"/>
    </w:p>
    <w:p w14:paraId="1378A13F" w14:textId="77777777" w:rsidR="00D67C8E" w:rsidRPr="00D67C8E" w:rsidRDefault="00D67C8E" w:rsidP="00D67C8E">
      <w:pPr>
        <w:pStyle w:val="BodyText12"/>
        <w:rPr>
          <w:sz w:val="8"/>
          <w:szCs w:val="4"/>
        </w:rPr>
      </w:pPr>
    </w:p>
    <w:p w14:paraId="33A89C40" w14:textId="428C440E" w:rsidR="00B96470" w:rsidRDefault="004805F7">
      <w:pPr>
        <w:pStyle w:val="TOC1"/>
        <w:rPr>
          <w:rFonts w:asciiTheme="minorHAnsi" w:eastAsiaTheme="minorEastAsia" w:hAnsiTheme="minorHAnsi" w:cstheme="minorBidi"/>
          <w:b w:val="0"/>
          <w:caps w:val="0"/>
          <w:noProof/>
          <w:sz w:val="22"/>
          <w:szCs w:val="22"/>
        </w:rPr>
      </w:pPr>
      <w:r w:rsidRPr="00FE4C8C">
        <w:fldChar w:fldCharType="begin"/>
      </w:r>
      <w:r w:rsidR="00BC0EA4" w:rsidRPr="0080549E">
        <w:instrText xml:space="preserve"> TOC \o "1-8" \t "Mark for TOC,8" </w:instrText>
      </w:r>
      <w:r w:rsidRPr="00FE4C8C">
        <w:fldChar w:fldCharType="separate"/>
      </w:r>
      <w:r w:rsidR="00B96470">
        <w:rPr>
          <w:noProof/>
        </w:rPr>
        <w:t>1.</w:t>
      </w:r>
      <w:r w:rsidR="00B96470">
        <w:rPr>
          <w:rFonts w:asciiTheme="minorHAnsi" w:eastAsiaTheme="minorEastAsia" w:hAnsiTheme="minorHAnsi" w:cstheme="minorBidi"/>
          <w:b w:val="0"/>
          <w:caps w:val="0"/>
          <w:noProof/>
          <w:sz w:val="22"/>
          <w:szCs w:val="22"/>
        </w:rPr>
        <w:tab/>
      </w:r>
      <w:r w:rsidR="00B96470">
        <w:rPr>
          <w:noProof/>
        </w:rPr>
        <w:t>TABLE OF CONTENTS</w:t>
      </w:r>
      <w:r w:rsidR="00B96470">
        <w:rPr>
          <w:noProof/>
        </w:rPr>
        <w:tab/>
      </w:r>
      <w:r w:rsidR="00B96470">
        <w:rPr>
          <w:noProof/>
        </w:rPr>
        <w:fldChar w:fldCharType="begin"/>
      </w:r>
      <w:r w:rsidR="00B96470">
        <w:rPr>
          <w:noProof/>
        </w:rPr>
        <w:instrText xml:space="preserve"> PAGEREF _Toc76735538 \h </w:instrText>
      </w:r>
      <w:r w:rsidR="00B96470">
        <w:rPr>
          <w:noProof/>
        </w:rPr>
      </w:r>
      <w:r w:rsidR="00B96470">
        <w:rPr>
          <w:noProof/>
        </w:rPr>
        <w:fldChar w:fldCharType="separate"/>
      </w:r>
      <w:r w:rsidR="00B96470">
        <w:rPr>
          <w:noProof/>
        </w:rPr>
        <w:t>2</w:t>
      </w:r>
      <w:r w:rsidR="00B96470">
        <w:rPr>
          <w:noProof/>
        </w:rPr>
        <w:fldChar w:fldCharType="end"/>
      </w:r>
    </w:p>
    <w:p w14:paraId="667F173E" w14:textId="46024B76" w:rsidR="00B96470" w:rsidRDefault="00B96470">
      <w:pPr>
        <w:pStyle w:val="TOC1"/>
        <w:rPr>
          <w:rFonts w:asciiTheme="minorHAnsi" w:eastAsiaTheme="minorEastAsia" w:hAnsiTheme="minorHAnsi" w:cstheme="minorBidi"/>
          <w:b w:val="0"/>
          <w:caps w:val="0"/>
          <w:noProof/>
          <w:sz w:val="22"/>
          <w:szCs w:val="22"/>
        </w:rPr>
      </w:pPr>
      <w:r>
        <w:rPr>
          <w:noProof/>
        </w:rPr>
        <w:t>2.</w:t>
      </w:r>
      <w:r>
        <w:rPr>
          <w:rFonts w:asciiTheme="minorHAnsi" w:eastAsiaTheme="minorEastAsia" w:hAnsiTheme="minorHAnsi" w:cstheme="minorBidi"/>
          <w:b w:val="0"/>
          <w:caps w:val="0"/>
          <w:noProof/>
          <w:sz w:val="22"/>
          <w:szCs w:val="22"/>
        </w:rPr>
        <w:tab/>
      </w:r>
      <w:r>
        <w:rPr>
          <w:noProof/>
        </w:rPr>
        <w:t>LIST OF ABBREVIATIONS</w:t>
      </w:r>
      <w:r>
        <w:rPr>
          <w:noProof/>
        </w:rPr>
        <w:tab/>
      </w:r>
      <w:r>
        <w:rPr>
          <w:noProof/>
        </w:rPr>
        <w:fldChar w:fldCharType="begin"/>
      </w:r>
      <w:r>
        <w:rPr>
          <w:noProof/>
        </w:rPr>
        <w:instrText xml:space="preserve"> PAGEREF _Toc76735539 \h </w:instrText>
      </w:r>
      <w:r>
        <w:rPr>
          <w:noProof/>
        </w:rPr>
      </w:r>
      <w:r>
        <w:rPr>
          <w:noProof/>
        </w:rPr>
        <w:fldChar w:fldCharType="separate"/>
      </w:r>
      <w:r>
        <w:rPr>
          <w:noProof/>
        </w:rPr>
        <w:t>3</w:t>
      </w:r>
      <w:r>
        <w:rPr>
          <w:noProof/>
        </w:rPr>
        <w:fldChar w:fldCharType="end"/>
      </w:r>
    </w:p>
    <w:p w14:paraId="34AB971E" w14:textId="1FFAA16F" w:rsidR="00B96470" w:rsidRDefault="00B96470">
      <w:pPr>
        <w:pStyle w:val="TOC1"/>
        <w:rPr>
          <w:rFonts w:asciiTheme="minorHAnsi" w:eastAsiaTheme="minorEastAsia" w:hAnsiTheme="minorHAnsi" w:cstheme="minorBidi"/>
          <w:b w:val="0"/>
          <w:caps w:val="0"/>
          <w:noProof/>
          <w:sz w:val="22"/>
          <w:szCs w:val="22"/>
        </w:rPr>
      </w:pPr>
      <w:r>
        <w:rPr>
          <w:noProof/>
        </w:rPr>
        <w:t>3.</w:t>
      </w:r>
      <w:r>
        <w:rPr>
          <w:rFonts w:asciiTheme="minorHAnsi" w:eastAsiaTheme="minorEastAsia" w:hAnsiTheme="minorHAnsi" w:cstheme="minorBidi"/>
          <w:b w:val="0"/>
          <w:caps w:val="0"/>
          <w:noProof/>
          <w:sz w:val="22"/>
          <w:szCs w:val="22"/>
        </w:rPr>
        <w:tab/>
      </w:r>
      <w:r>
        <w:rPr>
          <w:noProof/>
        </w:rPr>
        <w:t>RESPONSIBLE PARTIES</w:t>
      </w:r>
      <w:r>
        <w:rPr>
          <w:noProof/>
        </w:rPr>
        <w:tab/>
      </w:r>
      <w:r>
        <w:rPr>
          <w:noProof/>
        </w:rPr>
        <w:fldChar w:fldCharType="begin"/>
      </w:r>
      <w:r>
        <w:rPr>
          <w:noProof/>
        </w:rPr>
        <w:instrText xml:space="preserve"> PAGEREF _Toc76735540 \h </w:instrText>
      </w:r>
      <w:r>
        <w:rPr>
          <w:noProof/>
        </w:rPr>
      </w:r>
      <w:r>
        <w:rPr>
          <w:noProof/>
        </w:rPr>
        <w:fldChar w:fldCharType="separate"/>
      </w:r>
      <w:r>
        <w:rPr>
          <w:noProof/>
        </w:rPr>
        <w:t>3</w:t>
      </w:r>
      <w:r>
        <w:rPr>
          <w:noProof/>
        </w:rPr>
        <w:fldChar w:fldCharType="end"/>
      </w:r>
    </w:p>
    <w:p w14:paraId="35D11B76" w14:textId="0C81E412" w:rsidR="00B96470" w:rsidRDefault="00B96470">
      <w:pPr>
        <w:pStyle w:val="TOC2"/>
        <w:rPr>
          <w:rFonts w:asciiTheme="minorHAnsi" w:eastAsiaTheme="minorEastAsia" w:hAnsiTheme="minorHAnsi" w:cstheme="minorBidi"/>
          <w:noProof/>
          <w:sz w:val="22"/>
          <w:szCs w:val="22"/>
        </w:rPr>
      </w:pPr>
      <w:r>
        <w:rPr>
          <w:noProof/>
        </w:rPr>
        <w:t>3.1.</w:t>
      </w:r>
      <w:r>
        <w:rPr>
          <w:rFonts w:asciiTheme="minorHAnsi" w:eastAsiaTheme="minorEastAsia" w:hAnsiTheme="minorHAnsi" w:cstheme="minorBidi"/>
          <w:noProof/>
          <w:sz w:val="22"/>
          <w:szCs w:val="22"/>
        </w:rPr>
        <w:tab/>
      </w:r>
      <w:r>
        <w:rPr>
          <w:noProof/>
        </w:rPr>
        <w:t>Investigator(s) and Authors</w:t>
      </w:r>
      <w:r>
        <w:rPr>
          <w:noProof/>
        </w:rPr>
        <w:tab/>
      </w:r>
      <w:r>
        <w:rPr>
          <w:noProof/>
        </w:rPr>
        <w:fldChar w:fldCharType="begin"/>
      </w:r>
      <w:r>
        <w:rPr>
          <w:noProof/>
        </w:rPr>
        <w:instrText xml:space="preserve"> PAGEREF _Toc76735541 \h </w:instrText>
      </w:r>
      <w:r>
        <w:rPr>
          <w:noProof/>
        </w:rPr>
      </w:r>
      <w:r>
        <w:rPr>
          <w:noProof/>
        </w:rPr>
        <w:fldChar w:fldCharType="separate"/>
      </w:r>
      <w:r>
        <w:rPr>
          <w:noProof/>
        </w:rPr>
        <w:t>3</w:t>
      </w:r>
      <w:r>
        <w:rPr>
          <w:noProof/>
        </w:rPr>
        <w:fldChar w:fldCharType="end"/>
      </w:r>
    </w:p>
    <w:p w14:paraId="3217553C" w14:textId="6A4F3923" w:rsidR="00B96470" w:rsidRDefault="00B96470">
      <w:pPr>
        <w:pStyle w:val="TOC2"/>
        <w:rPr>
          <w:rFonts w:asciiTheme="minorHAnsi" w:eastAsiaTheme="minorEastAsia" w:hAnsiTheme="minorHAnsi" w:cstheme="minorBidi"/>
          <w:noProof/>
          <w:sz w:val="22"/>
          <w:szCs w:val="22"/>
        </w:rPr>
      </w:pPr>
      <w:r>
        <w:rPr>
          <w:noProof/>
        </w:rPr>
        <w:t>3.2.</w:t>
      </w:r>
      <w:r>
        <w:rPr>
          <w:rFonts w:asciiTheme="minorHAnsi" w:eastAsiaTheme="minorEastAsia" w:hAnsiTheme="minorHAnsi" w:cstheme="minorBidi"/>
          <w:noProof/>
          <w:sz w:val="22"/>
          <w:szCs w:val="22"/>
        </w:rPr>
        <w:tab/>
      </w:r>
      <w:r>
        <w:rPr>
          <w:noProof/>
        </w:rPr>
        <w:t>Sponsor</w:t>
      </w:r>
      <w:r>
        <w:rPr>
          <w:noProof/>
        </w:rPr>
        <w:tab/>
      </w:r>
      <w:r>
        <w:rPr>
          <w:noProof/>
        </w:rPr>
        <w:fldChar w:fldCharType="begin"/>
      </w:r>
      <w:r>
        <w:rPr>
          <w:noProof/>
        </w:rPr>
        <w:instrText xml:space="preserve"> PAGEREF _Toc76735542 \h </w:instrText>
      </w:r>
      <w:r>
        <w:rPr>
          <w:noProof/>
        </w:rPr>
      </w:r>
      <w:r>
        <w:rPr>
          <w:noProof/>
        </w:rPr>
        <w:fldChar w:fldCharType="separate"/>
      </w:r>
      <w:r>
        <w:rPr>
          <w:noProof/>
        </w:rPr>
        <w:t>3</w:t>
      </w:r>
      <w:r>
        <w:rPr>
          <w:noProof/>
        </w:rPr>
        <w:fldChar w:fldCharType="end"/>
      </w:r>
    </w:p>
    <w:p w14:paraId="442DB0B2" w14:textId="7044F975" w:rsidR="00B96470" w:rsidRDefault="00B96470">
      <w:pPr>
        <w:pStyle w:val="TOC1"/>
        <w:rPr>
          <w:rFonts w:asciiTheme="minorHAnsi" w:eastAsiaTheme="minorEastAsia" w:hAnsiTheme="minorHAnsi" w:cstheme="minorBidi"/>
          <w:b w:val="0"/>
          <w:caps w:val="0"/>
          <w:noProof/>
          <w:sz w:val="22"/>
          <w:szCs w:val="22"/>
        </w:rPr>
      </w:pPr>
      <w:r>
        <w:rPr>
          <w:noProof/>
        </w:rPr>
        <w:t>4.</w:t>
      </w:r>
      <w:r>
        <w:rPr>
          <w:rFonts w:asciiTheme="minorHAnsi" w:eastAsiaTheme="minorEastAsia" w:hAnsiTheme="minorHAnsi" w:cstheme="minorBidi"/>
          <w:b w:val="0"/>
          <w:caps w:val="0"/>
          <w:noProof/>
          <w:sz w:val="22"/>
          <w:szCs w:val="22"/>
        </w:rPr>
        <w:tab/>
      </w:r>
      <w:r>
        <w:rPr>
          <w:noProof/>
        </w:rPr>
        <w:t>PROTOCOL ABSTRACT</w:t>
      </w:r>
      <w:r>
        <w:rPr>
          <w:noProof/>
        </w:rPr>
        <w:tab/>
      </w:r>
      <w:r>
        <w:rPr>
          <w:noProof/>
        </w:rPr>
        <w:fldChar w:fldCharType="begin"/>
      </w:r>
      <w:r>
        <w:rPr>
          <w:noProof/>
        </w:rPr>
        <w:instrText xml:space="preserve"> PAGEREF _Toc76735543 \h </w:instrText>
      </w:r>
      <w:r>
        <w:rPr>
          <w:noProof/>
        </w:rPr>
      </w:r>
      <w:r>
        <w:rPr>
          <w:noProof/>
        </w:rPr>
        <w:fldChar w:fldCharType="separate"/>
      </w:r>
      <w:r>
        <w:rPr>
          <w:noProof/>
        </w:rPr>
        <w:t>3</w:t>
      </w:r>
      <w:r>
        <w:rPr>
          <w:noProof/>
        </w:rPr>
        <w:fldChar w:fldCharType="end"/>
      </w:r>
    </w:p>
    <w:p w14:paraId="27E06499" w14:textId="7B30AD94" w:rsidR="00B96470" w:rsidRDefault="00B96470">
      <w:pPr>
        <w:pStyle w:val="TOC1"/>
        <w:rPr>
          <w:rFonts w:asciiTheme="minorHAnsi" w:eastAsiaTheme="minorEastAsia" w:hAnsiTheme="minorHAnsi" w:cstheme="minorBidi"/>
          <w:b w:val="0"/>
          <w:caps w:val="0"/>
          <w:noProof/>
          <w:sz w:val="22"/>
          <w:szCs w:val="22"/>
        </w:rPr>
      </w:pPr>
      <w:r>
        <w:rPr>
          <w:noProof/>
        </w:rPr>
        <w:t>5.</w:t>
      </w:r>
      <w:r>
        <w:rPr>
          <w:rFonts w:asciiTheme="minorHAnsi" w:eastAsiaTheme="minorEastAsia" w:hAnsiTheme="minorHAnsi" w:cstheme="minorBidi"/>
          <w:b w:val="0"/>
          <w:caps w:val="0"/>
          <w:noProof/>
          <w:sz w:val="22"/>
          <w:szCs w:val="22"/>
        </w:rPr>
        <w:tab/>
      </w:r>
      <w:r>
        <w:rPr>
          <w:noProof/>
        </w:rPr>
        <w:t>RATIONALE AND BACKGROUND</w:t>
      </w:r>
      <w:r>
        <w:rPr>
          <w:noProof/>
        </w:rPr>
        <w:tab/>
      </w:r>
      <w:r>
        <w:rPr>
          <w:noProof/>
        </w:rPr>
        <w:fldChar w:fldCharType="begin"/>
      </w:r>
      <w:r>
        <w:rPr>
          <w:noProof/>
        </w:rPr>
        <w:instrText xml:space="preserve"> PAGEREF _Toc76735544 \h </w:instrText>
      </w:r>
      <w:r>
        <w:rPr>
          <w:noProof/>
        </w:rPr>
      </w:r>
      <w:r>
        <w:rPr>
          <w:noProof/>
        </w:rPr>
        <w:fldChar w:fldCharType="separate"/>
      </w:r>
      <w:r>
        <w:rPr>
          <w:noProof/>
        </w:rPr>
        <w:t>4</w:t>
      </w:r>
      <w:r>
        <w:rPr>
          <w:noProof/>
        </w:rPr>
        <w:fldChar w:fldCharType="end"/>
      </w:r>
    </w:p>
    <w:p w14:paraId="66800371" w14:textId="14DFB0BD" w:rsidR="00B96470" w:rsidRDefault="00B96470">
      <w:pPr>
        <w:pStyle w:val="TOC2"/>
        <w:rPr>
          <w:rFonts w:asciiTheme="minorHAnsi" w:eastAsiaTheme="minorEastAsia" w:hAnsiTheme="minorHAnsi" w:cstheme="minorBidi"/>
          <w:noProof/>
          <w:sz w:val="22"/>
          <w:szCs w:val="22"/>
        </w:rPr>
      </w:pPr>
      <w:r>
        <w:rPr>
          <w:noProof/>
        </w:rPr>
        <w:t>5.1.</w:t>
      </w:r>
      <w:r>
        <w:rPr>
          <w:rFonts w:asciiTheme="minorHAnsi" w:eastAsiaTheme="minorEastAsia" w:hAnsiTheme="minorHAnsi" w:cstheme="minorBidi"/>
          <w:noProof/>
          <w:sz w:val="22"/>
          <w:szCs w:val="22"/>
        </w:rPr>
        <w:tab/>
      </w:r>
      <w:r w:rsidRPr="00716534">
        <w:rPr>
          <w:bCs/>
          <w:noProof/>
        </w:rPr>
        <w:t>A framework describing desirable attributes of reliable evidence</w:t>
      </w:r>
      <w:r>
        <w:rPr>
          <w:noProof/>
        </w:rPr>
        <w:tab/>
      </w:r>
      <w:r>
        <w:rPr>
          <w:noProof/>
        </w:rPr>
        <w:fldChar w:fldCharType="begin"/>
      </w:r>
      <w:r>
        <w:rPr>
          <w:noProof/>
        </w:rPr>
        <w:instrText xml:space="preserve"> PAGEREF _Toc76735545 \h </w:instrText>
      </w:r>
      <w:r>
        <w:rPr>
          <w:noProof/>
        </w:rPr>
      </w:r>
      <w:r>
        <w:rPr>
          <w:noProof/>
        </w:rPr>
        <w:fldChar w:fldCharType="separate"/>
      </w:r>
      <w:r>
        <w:rPr>
          <w:noProof/>
        </w:rPr>
        <w:t>4</w:t>
      </w:r>
      <w:r>
        <w:rPr>
          <w:noProof/>
        </w:rPr>
        <w:fldChar w:fldCharType="end"/>
      </w:r>
    </w:p>
    <w:p w14:paraId="5810F94A" w14:textId="22F2A0BA" w:rsidR="00B96470" w:rsidRDefault="00B96470">
      <w:pPr>
        <w:pStyle w:val="TOC2"/>
        <w:rPr>
          <w:rFonts w:asciiTheme="minorHAnsi" w:eastAsiaTheme="minorEastAsia" w:hAnsiTheme="minorHAnsi" w:cstheme="minorBidi"/>
          <w:noProof/>
          <w:sz w:val="22"/>
          <w:szCs w:val="22"/>
        </w:rPr>
      </w:pPr>
      <w:r>
        <w:rPr>
          <w:noProof/>
        </w:rPr>
        <w:t>5.2.</w:t>
      </w:r>
      <w:r>
        <w:rPr>
          <w:rFonts w:asciiTheme="minorHAnsi" w:eastAsiaTheme="minorEastAsia" w:hAnsiTheme="minorHAnsi" w:cstheme="minorBidi"/>
          <w:noProof/>
          <w:sz w:val="22"/>
          <w:szCs w:val="22"/>
        </w:rPr>
        <w:tab/>
      </w:r>
      <w:r>
        <w:rPr>
          <w:noProof/>
        </w:rPr>
        <w:t>A target study for replication: glucagon-like peptide 1 receptor agonists and chronic lower respiratory disease</w:t>
      </w:r>
      <w:r>
        <w:rPr>
          <w:noProof/>
        </w:rPr>
        <w:tab/>
      </w:r>
      <w:r>
        <w:rPr>
          <w:noProof/>
        </w:rPr>
        <w:fldChar w:fldCharType="begin"/>
      </w:r>
      <w:r>
        <w:rPr>
          <w:noProof/>
        </w:rPr>
        <w:instrText xml:space="preserve"> PAGEREF _Toc76735546 \h </w:instrText>
      </w:r>
      <w:r>
        <w:rPr>
          <w:noProof/>
        </w:rPr>
      </w:r>
      <w:r>
        <w:rPr>
          <w:noProof/>
        </w:rPr>
        <w:fldChar w:fldCharType="separate"/>
      </w:r>
      <w:r>
        <w:rPr>
          <w:noProof/>
        </w:rPr>
        <w:t>6</w:t>
      </w:r>
      <w:r>
        <w:rPr>
          <w:noProof/>
        </w:rPr>
        <w:fldChar w:fldCharType="end"/>
      </w:r>
    </w:p>
    <w:p w14:paraId="1E3873A9" w14:textId="00EF5924" w:rsidR="00B96470" w:rsidRDefault="00B96470">
      <w:pPr>
        <w:pStyle w:val="TOC1"/>
        <w:rPr>
          <w:rFonts w:asciiTheme="minorHAnsi" w:eastAsiaTheme="minorEastAsia" w:hAnsiTheme="minorHAnsi" w:cstheme="minorBidi"/>
          <w:b w:val="0"/>
          <w:caps w:val="0"/>
          <w:noProof/>
          <w:sz w:val="22"/>
          <w:szCs w:val="22"/>
        </w:rPr>
      </w:pPr>
      <w:r>
        <w:rPr>
          <w:noProof/>
        </w:rPr>
        <w:t>6.</w:t>
      </w:r>
      <w:r>
        <w:rPr>
          <w:rFonts w:asciiTheme="minorHAnsi" w:eastAsiaTheme="minorEastAsia" w:hAnsiTheme="minorHAnsi" w:cstheme="minorBidi"/>
          <w:b w:val="0"/>
          <w:caps w:val="0"/>
          <w:noProof/>
          <w:sz w:val="22"/>
          <w:szCs w:val="22"/>
        </w:rPr>
        <w:tab/>
      </w:r>
      <w:r>
        <w:rPr>
          <w:noProof/>
        </w:rPr>
        <w:t>STUDY Objectives</w:t>
      </w:r>
      <w:r>
        <w:rPr>
          <w:noProof/>
        </w:rPr>
        <w:tab/>
      </w:r>
      <w:r>
        <w:rPr>
          <w:noProof/>
        </w:rPr>
        <w:fldChar w:fldCharType="begin"/>
      </w:r>
      <w:r>
        <w:rPr>
          <w:noProof/>
        </w:rPr>
        <w:instrText xml:space="preserve"> PAGEREF _Toc76735547 \h </w:instrText>
      </w:r>
      <w:r>
        <w:rPr>
          <w:noProof/>
        </w:rPr>
      </w:r>
      <w:r>
        <w:rPr>
          <w:noProof/>
        </w:rPr>
        <w:fldChar w:fldCharType="separate"/>
      </w:r>
      <w:r>
        <w:rPr>
          <w:noProof/>
        </w:rPr>
        <w:t>7</w:t>
      </w:r>
      <w:r>
        <w:rPr>
          <w:noProof/>
        </w:rPr>
        <w:fldChar w:fldCharType="end"/>
      </w:r>
    </w:p>
    <w:p w14:paraId="76B9E3D2" w14:textId="07B89CC9" w:rsidR="00B96470" w:rsidRDefault="00B96470">
      <w:pPr>
        <w:pStyle w:val="TOC1"/>
        <w:rPr>
          <w:rFonts w:asciiTheme="minorHAnsi" w:eastAsiaTheme="minorEastAsia" w:hAnsiTheme="minorHAnsi" w:cstheme="minorBidi"/>
          <w:b w:val="0"/>
          <w:caps w:val="0"/>
          <w:noProof/>
          <w:sz w:val="22"/>
          <w:szCs w:val="22"/>
        </w:rPr>
      </w:pPr>
      <w:r>
        <w:rPr>
          <w:noProof/>
        </w:rPr>
        <w:t>7.</w:t>
      </w:r>
      <w:r>
        <w:rPr>
          <w:rFonts w:asciiTheme="minorHAnsi" w:eastAsiaTheme="minorEastAsia" w:hAnsiTheme="minorHAnsi" w:cstheme="minorBidi"/>
          <w:b w:val="0"/>
          <w:caps w:val="0"/>
          <w:noProof/>
          <w:sz w:val="22"/>
          <w:szCs w:val="22"/>
        </w:rPr>
        <w:tab/>
      </w:r>
      <w:r>
        <w:rPr>
          <w:noProof/>
        </w:rPr>
        <w:t>Research METHODs</w:t>
      </w:r>
      <w:r>
        <w:rPr>
          <w:noProof/>
        </w:rPr>
        <w:tab/>
      </w:r>
      <w:r>
        <w:rPr>
          <w:noProof/>
        </w:rPr>
        <w:fldChar w:fldCharType="begin"/>
      </w:r>
      <w:r>
        <w:rPr>
          <w:noProof/>
        </w:rPr>
        <w:instrText xml:space="preserve"> PAGEREF _Toc76735548 \h </w:instrText>
      </w:r>
      <w:r>
        <w:rPr>
          <w:noProof/>
        </w:rPr>
      </w:r>
      <w:r>
        <w:rPr>
          <w:noProof/>
        </w:rPr>
        <w:fldChar w:fldCharType="separate"/>
      </w:r>
      <w:r>
        <w:rPr>
          <w:noProof/>
        </w:rPr>
        <w:t>7</w:t>
      </w:r>
      <w:r>
        <w:rPr>
          <w:noProof/>
        </w:rPr>
        <w:fldChar w:fldCharType="end"/>
      </w:r>
    </w:p>
    <w:p w14:paraId="5465EFCA" w14:textId="02E5F559" w:rsidR="00B96470" w:rsidRDefault="00B96470">
      <w:pPr>
        <w:pStyle w:val="TOC2"/>
        <w:rPr>
          <w:rFonts w:asciiTheme="minorHAnsi" w:eastAsiaTheme="minorEastAsia" w:hAnsiTheme="minorHAnsi" w:cstheme="minorBidi"/>
          <w:noProof/>
          <w:sz w:val="22"/>
          <w:szCs w:val="22"/>
        </w:rPr>
      </w:pPr>
      <w:r>
        <w:rPr>
          <w:noProof/>
        </w:rPr>
        <w:t>7.1.</w:t>
      </w:r>
      <w:r>
        <w:rPr>
          <w:rFonts w:asciiTheme="minorHAnsi" w:eastAsiaTheme="minorEastAsia" w:hAnsiTheme="minorHAnsi" w:cstheme="minorBidi"/>
          <w:noProof/>
          <w:sz w:val="22"/>
          <w:szCs w:val="22"/>
        </w:rPr>
        <w:tab/>
      </w:r>
      <w:r>
        <w:rPr>
          <w:noProof/>
        </w:rPr>
        <w:t>Data sources</w:t>
      </w:r>
      <w:r>
        <w:rPr>
          <w:noProof/>
        </w:rPr>
        <w:tab/>
      </w:r>
      <w:r>
        <w:rPr>
          <w:noProof/>
        </w:rPr>
        <w:fldChar w:fldCharType="begin"/>
      </w:r>
      <w:r>
        <w:rPr>
          <w:noProof/>
        </w:rPr>
        <w:instrText xml:space="preserve"> PAGEREF _Toc76735549 \h </w:instrText>
      </w:r>
      <w:r>
        <w:rPr>
          <w:noProof/>
        </w:rPr>
      </w:r>
      <w:r>
        <w:rPr>
          <w:noProof/>
        </w:rPr>
        <w:fldChar w:fldCharType="separate"/>
      </w:r>
      <w:r>
        <w:rPr>
          <w:noProof/>
        </w:rPr>
        <w:t>7</w:t>
      </w:r>
      <w:r>
        <w:rPr>
          <w:noProof/>
        </w:rPr>
        <w:fldChar w:fldCharType="end"/>
      </w:r>
    </w:p>
    <w:p w14:paraId="65AD0600" w14:textId="406CB11A" w:rsidR="00B96470" w:rsidRDefault="00B96470">
      <w:pPr>
        <w:pStyle w:val="TOC2"/>
        <w:rPr>
          <w:rFonts w:asciiTheme="minorHAnsi" w:eastAsiaTheme="minorEastAsia" w:hAnsiTheme="minorHAnsi" w:cstheme="minorBidi"/>
          <w:noProof/>
          <w:sz w:val="22"/>
          <w:szCs w:val="22"/>
        </w:rPr>
      </w:pPr>
      <w:r>
        <w:rPr>
          <w:noProof/>
        </w:rPr>
        <w:t>7.2.</w:t>
      </w:r>
      <w:r>
        <w:rPr>
          <w:rFonts w:asciiTheme="minorHAnsi" w:eastAsiaTheme="minorEastAsia" w:hAnsiTheme="minorHAnsi" w:cstheme="minorBidi"/>
          <w:noProof/>
          <w:sz w:val="22"/>
          <w:szCs w:val="22"/>
        </w:rPr>
        <w:tab/>
      </w:r>
      <w:r>
        <w:rPr>
          <w:noProof/>
        </w:rPr>
        <w:t>Study design and setting</w:t>
      </w:r>
      <w:r>
        <w:rPr>
          <w:noProof/>
        </w:rPr>
        <w:tab/>
      </w:r>
      <w:r>
        <w:rPr>
          <w:noProof/>
        </w:rPr>
        <w:fldChar w:fldCharType="begin"/>
      </w:r>
      <w:r>
        <w:rPr>
          <w:noProof/>
        </w:rPr>
        <w:instrText xml:space="preserve"> PAGEREF _Toc76735550 \h </w:instrText>
      </w:r>
      <w:r>
        <w:rPr>
          <w:noProof/>
        </w:rPr>
      </w:r>
      <w:r>
        <w:rPr>
          <w:noProof/>
        </w:rPr>
        <w:fldChar w:fldCharType="separate"/>
      </w:r>
      <w:r>
        <w:rPr>
          <w:noProof/>
        </w:rPr>
        <w:t>9</w:t>
      </w:r>
      <w:r>
        <w:rPr>
          <w:noProof/>
        </w:rPr>
        <w:fldChar w:fldCharType="end"/>
      </w:r>
    </w:p>
    <w:p w14:paraId="39CC243D" w14:textId="67A831E6" w:rsidR="00B96470" w:rsidRDefault="00B96470">
      <w:pPr>
        <w:pStyle w:val="TOC3"/>
        <w:rPr>
          <w:rFonts w:asciiTheme="minorHAnsi" w:eastAsiaTheme="minorEastAsia" w:hAnsiTheme="minorHAnsi" w:cstheme="minorBidi"/>
          <w:noProof/>
          <w:sz w:val="22"/>
          <w:szCs w:val="22"/>
        </w:rPr>
      </w:pPr>
      <w:r>
        <w:rPr>
          <w:noProof/>
        </w:rPr>
        <w:t>7.2.1.</w:t>
      </w:r>
      <w:r>
        <w:rPr>
          <w:rFonts w:asciiTheme="minorHAnsi" w:eastAsiaTheme="minorEastAsia" w:hAnsiTheme="minorHAnsi" w:cstheme="minorBidi"/>
          <w:noProof/>
          <w:sz w:val="22"/>
          <w:szCs w:val="22"/>
        </w:rPr>
        <w:tab/>
      </w:r>
      <w:r>
        <w:rPr>
          <w:noProof/>
        </w:rPr>
        <w:t>Proposed study designs to examine evidence reliability</w:t>
      </w:r>
      <w:r>
        <w:rPr>
          <w:noProof/>
        </w:rPr>
        <w:tab/>
      </w:r>
      <w:r>
        <w:rPr>
          <w:noProof/>
        </w:rPr>
        <w:fldChar w:fldCharType="begin"/>
      </w:r>
      <w:r>
        <w:rPr>
          <w:noProof/>
        </w:rPr>
        <w:instrText xml:space="preserve"> PAGEREF _Toc76735551 \h </w:instrText>
      </w:r>
      <w:r>
        <w:rPr>
          <w:noProof/>
        </w:rPr>
      </w:r>
      <w:r>
        <w:rPr>
          <w:noProof/>
        </w:rPr>
        <w:fldChar w:fldCharType="separate"/>
      </w:r>
      <w:r>
        <w:rPr>
          <w:noProof/>
        </w:rPr>
        <w:t>9</w:t>
      </w:r>
      <w:r>
        <w:rPr>
          <w:noProof/>
        </w:rPr>
        <w:fldChar w:fldCharType="end"/>
      </w:r>
    </w:p>
    <w:p w14:paraId="679703C3" w14:textId="11779BA9" w:rsidR="00B96470" w:rsidRDefault="00B96470">
      <w:pPr>
        <w:pStyle w:val="TOC3"/>
        <w:rPr>
          <w:rFonts w:asciiTheme="minorHAnsi" w:eastAsiaTheme="minorEastAsia" w:hAnsiTheme="minorHAnsi" w:cstheme="minorBidi"/>
          <w:noProof/>
          <w:sz w:val="22"/>
          <w:szCs w:val="22"/>
        </w:rPr>
      </w:pPr>
      <w:r>
        <w:rPr>
          <w:noProof/>
        </w:rPr>
        <w:t>7.2.2.</w:t>
      </w:r>
      <w:r>
        <w:rPr>
          <w:rFonts w:asciiTheme="minorHAnsi" w:eastAsiaTheme="minorEastAsia" w:hAnsiTheme="minorHAnsi" w:cstheme="minorBidi"/>
          <w:noProof/>
          <w:sz w:val="22"/>
          <w:szCs w:val="22"/>
        </w:rPr>
        <w:tab/>
      </w:r>
      <w:r>
        <w:rPr>
          <w:noProof/>
        </w:rPr>
        <w:t>Target population and comparators</w:t>
      </w:r>
      <w:r>
        <w:rPr>
          <w:noProof/>
        </w:rPr>
        <w:tab/>
      </w:r>
      <w:r>
        <w:rPr>
          <w:noProof/>
        </w:rPr>
        <w:fldChar w:fldCharType="begin"/>
      </w:r>
      <w:r>
        <w:rPr>
          <w:noProof/>
        </w:rPr>
        <w:instrText xml:space="preserve"> PAGEREF _Toc76735552 \h </w:instrText>
      </w:r>
      <w:r>
        <w:rPr>
          <w:noProof/>
        </w:rPr>
      </w:r>
      <w:r>
        <w:rPr>
          <w:noProof/>
        </w:rPr>
        <w:fldChar w:fldCharType="separate"/>
      </w:r>
      <w:r>
        <w:rPr>
          <w:noProof/>
        </w:rPr>
        <w:t>11</w:t>
      </w:r>
      <w:r>
        <w:rPr>
          <w:noProof/>
        </w:rPr>
        <w:fldChar w:fldCharType="end"/>
      </w:r>
    </w:p>
    <w:p w14:paraId="2778343F" w14:textId="0ACF4947" w:rsidR="00B96470" w:rsidRDefault="00B96470">
      <w:pPr>
        <w:pStyle w:val="TOC3"/>
        <w:rPr>
          <w:rFonts w:asciiTheme="minorHAnsi" w:eastAsiaTheme="minorEastAsia" w:hAnsiTheme="minorHAnsi" w:cstheme="minorBidi"/>
          <w:noProof/>
          <w:sz w:val="22"/>
          <w:szCs w:val="22"/>
        </w:rPr>
      </w:pPr>
      <w:r>
        <w:rPr>
          <w:noProof/>
        </w:rPr>
        <w:t>7.2.3.</w:t>
      </w:r>
      <w:r>
        <w:rPr>
          <w:rFonts w:asciiTheme="minorHAnsi" w:eastAsiaTheme="minorEastAsia" w:hAnsiTheme="minorHAnsi" w:cstheme="minorBidi"/>
          <w:noProof/>
          <w:sz w:val="22"/>
          <w:szCs w:val="22"/>
        </w:rPr>
        <w:tab/>
      </w:r>
      <w:r>
        <w:rPr>
          <w:noProof/>
        </w:rPr>
        <w:t>Time-at-risk</w:t>
      </w:r>
      <w:r>
        <w:rPr>
          <w:noProof/>
        </w:rPr>
        <w:tab/>
      </w:r>
      <w:r>
        <w:rPr>
          <w:noProof/>
        </w:rPr>
        <w:fldChar w:fldCharType="begin"/>
      </w:r>
      <w:r>
        <w:rPr>
          <w:noProof/>
        </w:rPr>
        <w:instrText xml:space="preserve"> PAGEREF _Toc76735553 \h </w:instrText>
      </w:r>
      <w:r>
        <w:rPr>
          <w:noProof/>
        </w:rPr>
      </w:r>
      <w:r>
        <w:rPr>
          <w:noProof/>
        </w:rPr>
        <w:fldChar w:fldCharType="separate"/>
      </w:r>
      <w:r>
        <w:rPr>
          <w:noProof/>
        </w:rPr>
        <w:t>12</w:t>
      </w:r>
      <w:r>
        <w:rPr>
          <w:noProof/>
        </w:rPr>
        <w:fldChar w:fldCharType="end"/>
      </w:r>
    </w:p>
    <w:p w14:paraId="497917A6" w14:textId="303C5D7B" w:rsidR="00B96470" w:rsidRDefault="00B96470">
      <w:pPr>
        <w:pStyle w:val="TOC3"/>
        <w:rPr>
          <w:rFonts w:asciiTheme="minorHAnsi" w:eastAsiaTheme="minorEastAsia" w:hAnsiTheme="minorHAnsi" w:cstheme="minorBidi"/>
          <w:noProof/>
          <w:sz w:val="22"/>
          <w:szCs w:val="22"/>
        </w:rPr>
      </w:pPr>
      <w:r>
        <w:rPr>
          <w:noProof/>
        </w:rPr>
        <w:t>7.2.4.</w:t>
      </w:r>
      <w:r>
        <w:rPr>
          <w:rFonts w:asciiTheme="minorHAnsi" w:eastAsiaTheme="minorEastAsia" w:hAnsiTheme="minorHAnsi" w:cstheme="minorBidi"/>
          <w:noProof/>
          <w:sz w:val="22"/>
          <w:szCs w:val="22"/>
        </w:rPr>
        <w:tab/>
      </w:r>
      <w:r>
        <w:rPr>
          <w:noProof/>
        </w:rPr>
        <w:t>Outcome(s) of interest</w:t>
      </w:r>
      <w:r>
        <w:rPr>
          <w:noProof/>
        </w:rPr>
        <w:tab/>
      </w:r>
      <w:r>
        <w:rPr>
          <w:noProof/>
        </w:rPr>
        <w:fldChar w:fldCharType="begin"/>
      </w:r>
      <w:r>
        <w:rPr>
          <w:noProof/>
        </w:rPr>
        <w:instrText xml:space="preserve"> PAGEREF _Toc76735554 \h </w:instrText>
      </w:r>
      <w:r>
        <w:rPr>
          <w:noProof/>
        </w:rPr>
      </w:r>
      <w:r>
        <w:rPr>
          <w:noProof/>
        </w:rPr>
        <w:fldChar w:fldCharType="separate"/>
      </w:r>
      <w:r>
        <w:rPr>
          <w:noProof/>
        </w:rPr>
        <w:t>12</w:t>
      </w:r>
      <w:r>
        <w:rPr>
          <w:noProof/>
        </w:rPr>
        <w:fldChar w:fldCharType="end"/>
      </w:r>
    </w:p>
    <w:p w14:paraId="458D0F13" w14:textId="64375338" w:rsidR="00B96470" w:rsidRDefault="00B96470">
      <w:pPr>
        <w:pStyle w:val="TOC3"/>
        <w:rPr>
          <w:rFonts w:asciiTheme="minorHAnsi" w:eastAsiaTheme="minorEastAsia" w:hAnsiTheme="minorHAnsi" w:cstheme="minorBidi"/>
          <w:noProof/>
          <w:sz w:val="22"/>
          <w:szCs w:val="22"/>
        </w:rPr>
      </w:pPr>
      <w:r>
        <w:rPr>
          <w:noProof/>
        </w:rPr>
        <w:t>7.2.5.</w:t>
      </w:r>
      <w:r>
        <w:rPr>
          <w:rFonts w:asciiTheme="minorHAnsi" w:eastAsiaTheme="minorEastAsia" w:hAnsiTheme="minorHAnsi" w:cstheme="minorBidi"/>
          <w:noProof/>
          <w:sz w:val="22"/>
          <w:szCs w:val="22"/>
        </w:rPr>
        <w:tab/>
      </w:r>
      <w:r>
        <w:rPr>
          <w:noProof/>
        </w:rPr>
        <w:t>Negative control outcome experiments</w:t>
      </w:r>
      <w:r>
        <w:rPr>
          <w:noProof/>
        </w:rPr>
        <w:tab/>
      </w:r>
      <w:r>
        <w:rPr>
          <w:noProof/>
        </w:rPr>
        <w:fldChar w:fldCharType="begin"/>
      </w:r>
      <w:r>
        <w:rPr>
          <w:noProof/>
        </w:rPr>
        <w:instrText xml:space="preserve"> PAGEREF _Toc76735555 \h </w:instrText>
      </w:r>
      <w:r>
        <w:rPr>
          <w:noProof/>
        </w:rPr>
      </w:r>
      <w:r>
        <w:rPr>
          <w:noProof/>
        </w:rPr>
        <w:fldChar w:fldCharType="separate"/>
      </w:r>
      <w:r>
        <w:rPr>
          <w:noProof/>
        </w:rPr>
        <w:t>12</w:t>
      </w:r>
      <w:r>
        <w:rPr>
          <w:noProof/>
        </w:rPr>
        <w:fldChar w:fldCharType="end"/>
      </w:r>
    </w:p>
    <w:p w14:paraId="4F882897" w14:textId="4E53673A" w:rsidR="00B96470" w:rsidRDefault="00B96470">
      <w:pPr>
        <w:pStyle w:val="TOC2"/>
        <w:rPr>
          <w:rFonts w:asciiTheme="minorHAnsi" w:eastAsiaTheme="minorEastAsia" w:hAnsiTheme="minorHAnsi" w:cstheme="minorBidi"/>
          <w:noProof/>
          <w:sz w:val="22"/>
          <w:szCs w:val="22"/>
        </w:rPr>
      </w:pPr>
      <w:r>
        <w:rPr>
          <w:noProof/>
        </w:rPr>
        <w:t>7.3.</w:t>
      </w:r>
      <w:r>
        <w:rPr>
          <w:rFonts w:asciiTheme="minorHAnsi" w:eastAsiaTheme="minorEastAsia" w:hAnsiTheme="minorHAnsi" w:cstheme="minorBidi"/>
          <w:noProof/>
          <w:sz w:val="22"/>
          <w:szCs w:val="22"/>
        </w:rPr>
        <w:tab/>
      </w:r>
      <w:r>
        <w:rPr>
          <w:noProof/>
        </w:rPr>
        <w:t>Additional variables of interest (demographic characteristics, confounders)</w:t>
      </w:r>
      <w:r>
        <w:rPr>
          <w:noProof/>
        </w:rPr>
        <w:tab/>
      </w:r>
      <w:r>
        <w:rPr>
          <w:noProof/>
        </w:rPr>
        <w:fldChar w:fldCharType="begin"/>
      </w:r>
      <w:r>
        <w:rPr>
          <w:noProof/>
        </w:rPr>
        <w:instrText xml:space="preserve"> PAGEREF _Toc76735556 \h </w:instrText>
      </w:r>
      <w:r>
        <w:rPr>
          <w:noProof/>
        </w:rPr>
      </w:r>
      <w:r>
        <w:rPr>
          <w:noProof/>
        </w:rPr>
        <w:fldChar w:fldCharType="separate"/>
      </w:r>
      <w:r>
        <w:rPr>
          <w:noProof/>
        </w:rPr>
        <w:t>12</w:t>
      </w:r>
      <w:r>
        <w:rPr>
          <w:noProof/>
        </w:rPr>
        <w:fldChar w:fldCharType="end"/>
      </w:r>
    </w:p>
    <w:p w14:paraId="3589F6C8" w14:textId="76B4BC06" w:rsidR="00B96470" w:rsidRDefault="00B96470">
      <w:pPr>
        <w:pStyle w:val="TOC1"/>
        <w:rPr>
          <w:rFonts w:asciiTheme="minorHAnsi" w:eastAsiaTheme="minorEastAsia" w:hAnsiTheme="minorHAnsi" w:cstheme="minorBidi"/>
          <w:b w:val="0"/>
          <w:caps w:val="0"/>
          <w:noProof/>
          <w:sz w:val="22"/>
          <w:szCs w:val="22"/>
        </w:rPr>
      </w:pPr>
      <w:r>
        <w:rPr>
          <w:noProof/>
        </w:rPr>
        <w:t>8.</w:t>
      </w:r>
      <w:r>
        <w:rPr>
          <w:rFonts w:asciiTheme="minorHAnsi" w:eastAsiaTheme="minorEastAsia" w:hAnsiTheme="minorHAnsi" w:cstheme="minorBidi"/>
          <w:b w:val="0"/>
          <w:caps w:val="0"/>
          <w:noProof/>
          <w:sz w:val="22"/>
          <w:szCs w:val="22"/>
        </w:rPr>
        <w:tab/>
      </w:r>
      <w:r>
        <w:rPr>
          <w:noProof/>
        </w:rPr>
        <w:t>DATA ANALYSIS PLAN AND MODEL SPECIFICATION</w:t>
      </w:r>
      <w:r>
        <w:rPr>
          <w:noProof/>
        </w:rPr>
        <w:tab/>
      </w:r>
      <w:r>
        <w:rPr>
          <w:noProof/>
        </w:rPr>
        <w:fldChar w:fldCharType="begin"/>
      </w:r>
      <w:r>
        <w:rPr>
          <w:noProof/>
        </w:rPr>
        <w:instrText xml:space="preserve"> PAGEREF _Toc76735557 \h </w:instrText>
      </w:r>
      <w:r>
        <w:rPr>
          <w:noProof/>
        </w:rPr>
      </w:r>
      <w:r>
        <w:rPr>
          <w:noProof/>
        </w:rPr>
        <w:fldChar w:fldCharType="separate"/>
      </w:r>
      <w:r>
        <w:rPr>
          <w:noProof/>
        </w:rPr>
        <w:t>12</w:t>
      </w:r>
      <w:r>
        <w:rPr>
          <w:noProof/>
        </w:rPr>
        <w:fldChar w:fldCharType="end"/>
      </w:r>
    </w:p>
    <w:p w14:paraId="08CD2CE7" w14:textId="617EC70A" w:rsidR="00B96470" w:rsidRDefault="00B96470">
      <w:pPr>
        <w:pStyle w:val="TOC2"/>
        <w:rPr>
          <w:rFonts w:asciiTheme="minorHAnsi" w:eastAsiaTheme="minorEastAsia" w:hAnsiTheme="minorHAnsi" w:cstheme="minorBidi"/>
          <w:noProof/>
          <w:sz w:val="22"/>
          <w:szCs w:val="22"/>
        </w:rPr>
      </w:pPr>
      <w:r>
        <w:rPr>
          <w:noProof/>
        </w:rPr>
        <w:t>8.1.</w:t>
      </w:r>
      <w:r>
        <w:rPr>
          <w:rFonts w:asciiTheme="minorHAnsi" w:eastAsiaTheme="minorEastAsia" w:hAnsiTheme="minorHAnsi" w:cstheme="minorBidi"/>
          <w:noProof/>
          <w:sz w:val="22"/>
          <w:szCs w:val="22"/>
        </w:rPr>
        <w:tab/>
      </w:r>
      <w:r>
        <w:rPr>
          <w:noProof/>
        </w:rPr>
        <w:t>Descriptive statistics</w:t>
      </w:r>
      <w:r>
        <w:rPr>
          <w:noProof/>
        </w:rPr>
        <w:tab/>
      </w:r>
      <w:r>
        <w:rPr>
          <w:noProof/>
        </w:rPr>
        <w:fldChar w:fldCharType="begin"/>
      </w:r>
      <w:r>
        <w:rPr>
          <w:noProof/>
        </w:rPr>
        <w:instrText xml:space="preserve"> PAGEREF _Toc76735558 \h </w:instrText>
      </w:r>
      <w:r>
        <w:rPr>
          <w:noProof/>
        </w:rPr>
      </w:r>
      <w:r>
        <w:rPr>
          <w:noProof/>
        </w:rPr>
        <w:fldChar w:fldCharType="separate"/>
      </w:r>
      <w:r>
        <w:rPr>
          <w:noProof/>
        </w:rPr>
        <w:t>12</w:t>
      </w:r>
      <w:r>
        <w:rPr>
          <w:noProof/>
        </w:rPr>
        <w:fldChar w:fldCharType="end"/>
      </w:r>
    </w:p>
    <w:p w14:paraId="42405004" w14:textId="0EBCCF4C" w:rsidR="00B96470" w:rsidRDefault="00B96470">
      <w:pPr>
        <w:pStyle w:val="TOC2"/>
        <w:rPr>
          <w:rFonts w:asciiTheme="minorHAnsi" w:eastAsiaTheme="minorEastAsia" w:hAnsiTheme="minorHAnsi" w:cstheme="minorBidi"/>
          <w:noProof/>
          <w:sz w:val="22"/>
          <w:szCs w:val="22"/>
        </w:rPr>
      </w:pPr>
      <w:r>
        <w:rPr>
          <w:noProof/>
        </w:rPr>
        <w:t>8.2.</w:t>
      </w:r>
      <w:r>
        <w:rPr>
          <w:rFonts w:asciiTheme="minorHAnsi" w:eastAsiaTheme="minorEastAsia" w:hAnsiTheme="minorHAnsi" w:cstheme="minorBidi"/>
          <w:noProof/>
          <w:sz w:val="22"/>
          <w:szCs w:val="22"/>
        </w:rPr>
        <w:tab/>
      </w:r>
      <w:r>
        <w:rPr>
          <w:noProof/>
        </w:rPr>
        <w:t>Propensity score adjustment</w:t>
      </w:r>
      <w:r>
        <w:rPr>
          <w:noProof/>
        </w:rPr>
        <w:tab/>
      </w:r>
      <w:r>
        <w:rPr>
          <w:noProof/>
        </w:rPr>
        <w:fldChar w:fldCharType="begin"/>
      </w:r>
      <w:r>
        <w:rPr>
          <w:noProof/>
        </w:rPr>
        <w:instrText xml:space="preserve"> PAGEREF _Toc76735559 \h </w:instrText>
      </w:r>
      <w:r>
        <w:rPr>
          <w:noProof/>
        </w:rPr>
      </w:r>
      <w:r>
        <w:rPr>
          <w:noProof/>
        </w:rPr>
        <w:fldChar w:fldCharType="separate"/>
      </w:r>
      <w:r>
        <w:rPr>
          <w:noProof/>
        </w:rPr>
        <w:t>13</w:t>
      </w:r>
      <w:r>
        <w:rPr>
          <w:noProof/>
        </w:rPr>
        <w:fldChar w:fldCharType="end"/>
      </w:r>
    </w:p>
    <w:p w14:paraId="384A88D6" w14:textId="14223D36" w:rsidR="00B96470" w:rsidRDefault="00B96470">
      <w:pPr>
        <w:pStyle w:val="TOC2"/>
        <w:rPr>
          <w:rFonts w:asciiTheme="minorHAnsi" w:eastAsiaTheme="minorEastAsia" w:hAnsiTheme="minorHAnsi" w:cstheme="minorBidi"/>
          <w:noProof/>
          <w:sz w:val="22"/>
          <w:szCs w:val="22"/>
        </w:rPr>
      </w:pPr>
      <w:r>
        <w:rPr>
          <w:noProof/>
        </w:rPr>
        <w:t>8.3.</w:t>
      </w:r>
      <w:r>
        <w:rPr>
          <w:rFonts w:asciiTheme="minorHAnsi" w:eastAsiaTheme="minorEastAsia" w:hAnsiTheme="minorHAnsi" w:cstheme="minorBidi"/>
          <w:noProof/>
          <w:sz w:val="22"/>
          <w:szCs w:val="22"/>
        </w:rPr>
        <w:tab/>
      </w:r>
      <w:r>
        <w:rPr>
          <w:noProof/>
        </w:rPr>
        <w:t>Evidence evaluation and synthesis</w:t>
      </w:r>
      <w:r>
        <w:rPr>
          <w:noProof/>
        </w:rPr>
        <w:tab/>
      </w:r>
      <w:r>
        <w:rPr>
          <w:noProof/>
        </w:rPr>
        <w:fldChar w:fldCharType="begin"/>
      </w:r>
      <w:r>
        <w:rPr>
          <w:noProof/>
        </w:rPr>
        <w:instrText xml:space="preserve"> PAGEREF _Toc76735560 \h </w:instrText>
      </w:r>
      <w:r>
        <w:rPr>
          <w:noProof/>
        </w:rPr>
      </w:r>
      <w:r>
        <w:rPr>
          <w:noProof/>
        </w:rPr>
        <w:fldChar w:fldCharType="separate"/>
      </w:r>
      <w:r>
        <w:rPr>
          <w:noProof/>
        </w:rPr>
        <w:t>13</w:t>
      </w:r>
      <w:r>
        <w:rPr>
          <w:noProof/>
        </w:rPr>
        <w:fldChar w:fldCharType="end"/>
      </w:r>
    </w:p>
    <w:p w14:paraId="1E705C5A" w14:textId="342C134F" w:rsidR="00B96470" w:rsidRDefault="00B96470">
      <w:pPr>
        <w:pStyle w:val="TOC2"/>
        <w:rPr>
          <w:rFonts w:asciiTheme="minorHAnsi" w:eastAsiaTheme="minorEastAsia" w:hAnsiTheme="minorHAnsi" w:cstheme="minorBidi"/>
          <w:noProof/>
          <w:sz w:val="22"/>
          <w:szCs w:val="22"/>
        </w:rPr>
      </w:pPr>
      <w:r>
        <w:rPr>
          <w:noProof/>
        </w:rPr>
        <w:t>8.4.</w:t>
      </w:r>
      <w:r>
        <w:rPr>
          <w:rFonts w:asciiTheme="minorHAnsi" w:eastAsiaTheme="minorEastAsia" w:hAnsiTheme="minorHAnsi" w:cstheme="minorBidi"/>
          <w:noProof/>
          <w:sz w:val="22"/>
          <w:szCs w:val="22"/>
        </w:rPr>
        <w:tab/>
      </w:r>
      <w:r>
        <w:rPr>
          <w:noProof/>
        </w:rPr>
        <w:t>Outcome models and corresponding effect estimates</w:t>
      </w:r>
      <w:r>
        <w:rPr>
          <w:noProof/>
        </w:rPr>
        <w:tab/>
      </w:r>
      <w:r>
        <w:rPr>
          <w:noProof/>
        </w:rPr>
        <w:fldChar w:fldCharType="begin"/>
      </w:r>
      <w:r>
        <w:rPr>
          <w:noProof/>
        </w:rPr>
        <w:instrText xml:space="preserve"> PAGEREF _Toc76735561 \h </w:instrText>
      </w:r>
      <w:r>
        <w:rPr>
          <w:noProof/>
        </w:rPr>
      </w:r>
      <w:r>
        <w:rPr>
          <w:noProof/>
        </w:rPr>
        <w:fldChar w:fldCharType="separate"/>
      </w:r>
      <w:r>
        <w:rPr>
          <w:noProof/>
        </w:rPr>
        <w:t>13</w:t>
      </w:r>
      <w:r>
        <w:rPr>
          <w:noProof/>
        </w:rPr>
        <w:fldChar w:fldCharType="end"/>
      </w:r>
    </w:p>
    <w:p w14:paraId="57939DAB" w14:textId="75DA595B" w:rsidR="00B96470" w:rsidRDefault="00B96470">
      <w:pPr>
        <w:pStyle w:val="TOC2"/>
        <w:rPr>
          <w:rFonts w:asciiTheme="minorHAnsi" w:eastAsiaTheme="minorEastAsia" w:hAnsiTheme="minorHAnsi" w:cstheme="minorBidi"/>
          <w:noProof/>
          <w:sz w:val="22"/>
          <w:szCs w:val="22"/>
        </w:rPr>
      </w:pPr>
      <w:r>
        <w:rPr>
          <w:noProof/>
        </w:rPr>
        <w:t>8.5.</w:t>
      </w:r>
      <w:r>
        <w:rPr>
          <w:rFonts w:asciiTheme="minorHAnsi" w:eastAsiaTheme="minorEastAsia" w:hAnsiTheme="minorHAnsi" w:cstheme="minorBidi"/>
          <w:noProof/>
          <w:sz w:val="22"/>
          <w:szCs w:val="22"/>
        </w:rPr>
        <w:tab/>
      </w:r>
      <w:r>
        <w:rPr>
          <w:noProof/>
        </w:rPr>
        <w:t>Calibration of effect estimates using the empirical null distribution</w:t>
      </w:r>
      <w:r>
        <w:rPr>
          <w:noProof/>
        </w:rPr>
        <w:tab/>
      </w:r>
      <w:r>
        <w:rPr>
          <w:noProof/>
        </w:rPr>
        <w:fldChar w:fldCharType="begin"/>
      </w:r>
      <w:r>
        <w:rPr>
          <w:noProof/>
        </w:rPr>
        <w:instrText xml:space="preserve"> PAGEREF _Toc76735562 \h </w:instrText>
      </w:r>
      <w:r>
        <w:rPr>
          <w:noProof/>
        </w:rPr>
      </w:r>
      <w:r>
        <w:rPr>
          <w:noProof/>
        </w:rPr>
        <w:fldChar w:fldCharType="separate"/>
      </w:r>
      <w:r>
        <w:rPr>
          <w:noProof/>
        </w:rPr>
        <w:t>14</w:t>
      </w:r>
      <w:r>
        <w:rPr>
          <w:noProof/>
        </w:rPr>
        <w:fldChar w:fldCharType="end"/>
      </w:r>
    </w:p>
    <w:p w14:paraId="55149312" w14:textId="287F09E2" w:rsidR="00B96470" w:rsidRDefault="00B96470">
      <w:pPr>
        <w:pStyle w:val="TOC1"/>
        <w:rPr>
          <w:rFonts w:asciiTheme="minorHAnsi" w:eastAsiaTheme="minorEastAsia" w:hAnsiTheme="minorHAnsi" w:cstheme="minorBidi"/>
          <w:b w:val="0"/>
          <w:caps w:val="0"/>
          <w:noProof/>
          <w:sz w:val="22"/>
          <w:szCs w:val="22"/>
        </w:rPr>
      </w:pPr>
      <w:r>
        <w:rPr>
          <w:noProof/>
        </w:rPr>
        <w:t>9.</w:t>
      </w:r>
      <w:r>
        <w:rPr>
          <w:rFonts w:asciiTheme="minorHAnsi" w:eastAsiaTheme="minorEastAsia" w:hAnsiTheme="minorHAnsi" w:cstheme="minorBidi"/>
          <w:b w:val="0"/>
          <w:caps w:val="0"/>
          <w:noProof/>
          <w:sz w:val="22"/>
          <w:szCs w:val="22"/>
        </w:rPr>
        <w:tab/>
      </w:r>
      <w:r>
        <w:rPr>
          <w:noProof/>
        </w:rPr>
        <w:t>SAMPLE SIZE AND STUDY POWER</w:t>
      </w:r>
      <w:r>
        <w:rPr>
          <w:noProof/>
        </w:rPr>
        <w:tab/>
      </w:r>
      <w:r>
        <w:rPr>
          <w:noProof/>
        </w:rPr>
        <w:fldChar w:fldCharType="begin"/>
      </w:r>
      <w:r>
        <w:rPr>
          <w:noProof/>
        </w:rPr>
        <w:instrText xml:space="preserve"> PAGEREF _Toc76735563 \h </w:instrText>
      </w:r>
      <w:r>
        <w:rPr>
          <w:noProof/>
        </w:rPr>
      </w:r>
      <w:r>
        <w:rPr>
          <w:noProof/>
        </w:rPr>
        <w:fldChar w:fldCharType="separate"/>
      </w:r>
      <w:r>
        <w:rPr>
          <w:noProof/>
        </w:rPr>
        <w:t>14</w:t>
      </w:r>
      <w:r>
        <w:rPr>
          <w:noProof/>
        </w:rPr>
        <w:fldChar w:fldCharType="end"/>
      </w:r>
    </w:p>
    <w:p w14:paraId="115AED3D" w14:textId="27488E71" w:rsidR="00B96470" w:rsidRDefault="00B96470">
      <w:pPr>
        <w:pStyle w:val="TOC1"/>
        <w:rPr>
          <w:rFonts w:asciiTheme="minorHAnsi" w:eastAsiaTheme="minorEastAsia" w:hAnsiTheme="minorHAnsi" w:cstheme="minorBidi"/>
          <w:b w:val="0"/>
          <w:caps w:val="0"/>
          <w:noProof/>
          <w:sz w:val="22"/>
          <w:szCs w:val="22"/>
        </w:rPr>
      </w:pPr>
      <w:r>
        <w:rPr>
          <w:noProof/>
        </w:rPr>
        <w:t>10.</w:t>
      </w:r>
      <w:r>
        <w:rPr>
          <w:rFonts w:asciiTheme="minorHAnsi" w:eastAsiaTheme="minorEastAsia" w:hAnsiTheme="minorHAnsi" w:cstheme="minorBidi"/>
          <w:b w:val="0"/>
          <w:caps w:val="0"/>
          <w:noProof/>
          <w:sz w:val="22"/>
          <w:szCs w:val="22"/>
        </w:rPr>
        <w:tab/>
      </w:r>
      <w:r>
        <w:rPr>
          <w:noProof/>
        </w:rPr>
        <w:t>STRENGTHS AND LIMITATIONS OF THE RESEARCH METHODS</w:t>
      </w:r>
      <w:r>
        <w:rPr>
          <w:noProof/>
        </w:rPr>
        <w:tab/>
      </w:r>
      <w:r>
        <w:rPr>
          <w:noProof/>
        </w:rPr>
        <w:fldChar w:fldCharType="begin"/>
      </w:r>
      <w:r>
        <w:rPr>
          <w:noProof/>
        </w:rPr>
        <w:instrText xml:space="preserve"> PAGEREF _Toc76735564 \h </w:instrText>
      </w:r>
      <w:r>
        <w:rPr>
          <w:noProof/>
        </w:rPr>
      </w:r>
      <w:r>
        <w:rPr>
          <w:noProof/>
        </w:rPr>
        <w:fldChar w:fldCharType="separate"/>
      </w:r>
      <w:r>
        <w:rPr>
          <w:noProof/>
        </w:rPr>
        <w:t>14</w:t>
      </w:r>
      <w:r>
        <w:rPr>
          <w:noProof/>
        </w:rPr>
        <w:fldChar w:fldCharType="end"/>
      </w:r>
    </w:p>
    <w:p w14:paraId="684BEC83" w14:textId="189CAD8F" w:rsidR="00B96470" w:rsidRDefault="00B96470">
      <w:pPr>
        <w:pStyle w:val="TOC1"/>
        <w:rPr>
          <w:rFonts w:asciiTheme="minorHAnsi" w:eastAsiaTheme="minorEastAsia" w:hAnsiTheme="minorHAnsi" w:cstheme="minorBidi"/>
          <w:b w:val="0"/>
          <w:caps w:val="0"/>
          <w:noProof/>
          <w:sz w:val="22"/>
          <w:szCs w:val="22"/>
        </w:rPr>
      </w:pPr>
      <w:r>
        <w:rPr>
          <w:noProof/>
        </w:rPr>
        <w:t>11.</w:t>
      </w:r>
      <w:r>
        <w:rPr>
          <w:rFonts w:asciiTheme="minorHAnsi" w:eastAsiaTheme="minorEastAsia" w:hAnsiTheme="minorHAnsi" w:cstheme="minorBidi"/>
          <w:b w:val="0"/>
          <w:caps w:val="0"/>
          <w:noProof/>
          <w:sz w:val="22"/>
          <w:szCs w:val="22"/>
        </w:rPr>
        <w:tab/>
      </w:r>
      <w:r>
        <w:rPr>
          <w:noProof/>
        </w:rPr>
        <w:t>PROTECTION OF HUMAN SUBJECTS</w:t>
      </w:r>
      <w:r>
        <w:rPr>
          <w:noProof/>
        </w:rPr>
        <w:tab/>
      </w:r>
      <w:r>
        <w:rPr>
          <w:noProof/>
        </w:rPr>
        <w:fldChar w:fldCharType="begin"/>
      </w:r>
      <w:r>
        <w:rPr>
          <w:noProof/>
        </w:rPr>
        <w:instrText xml:space="preserve"> PAGEREF _Toc76735565 \h </w:instrText>
      </w:r>
      <w:r>
        <w:rPr>
          <w:noProof/>
        </w:rPr>
      </w:r>
      <w:r>
        <w:rPr>
          <w:noProof/>
        </w:rPr>
        <w:fldChar w:fldCharType="separate"/>
      </w:r>
      <w:r>
        <w:rPr>
          <w:noProof/>
        </w:rPr>
        <w:t>15</w:t>
      </w:r>
      <w:r>
        <w:rPr>
          <w:noProof/>
        </w:rPr>
        <w:fldChar w:fldCharType="end"/>
      </w:r>
    </w:p>
    <w:p w14:paraId="43BD5600" w14:textId="7BF592C6" w:rsidR="00B96470" w:rsidRDefault="00B96470">
      <w:pPr>
        <w:pStyle w:val="TOC1"/>
        <w:rPr>
          <w:rFonts w:asciiTheme="minorHAnsi" w:eastAsiaTheme="minorEastAsia" w:hAnsiTheme="minorHAnsi" w:cstheme="minorBidi"/>
          <w:b w:val="0"/>
          <w:caps w:val="0"/>
          <w:noProof/>
          <w:sz w:val="22"/>
          <w:szCs w:val="22"/>
        </w:rPr>
      </w:pPr>
      <w:r>
        <w:rPr>
          <w:noProof/>
        </w:rPr>
        <w:t>12.</w:t>
      </w:r>
      <w:r>
        <w:rPr>
          <w:rFonts w:asciiTheme="minorHAnsi" w:eastAsiaTheme="minorEastAsia" w:hAnsiTheme="minorHAnsi" w:cstheme="minorBidi"/>
          <w:b w:val="0"/>
          <w:caps w:val="0"/>
          <w:noProof/>
          <w:sz w:val="22"/>
          <w:szCs w:val="22"/>
        </w:rPr>
        <w:tab/>
      </w:r>
      <w:r>
        <w:rPr>
          <w:noProof/>
        </w:rPr>
        <w:t>MANAGEMENT AND REPORTING OF ADVERSE EVENTS AND ADVERSE REACTIONS</w:t>
      </w:r>
      <w:r>
        <w:rPr>
          <w:noProof/>
        </w:rPr>
        <w:tab/>
      </w:r>
      <w:r>
        <w:rPr>
          <w:noProof/>
        </w:rPr>
        <w:fldChar w:fldCharType="begin"/>
      </w:r>
      <w:r>
        <w:rPr>
          <w:noProof/>
        </w:rPr>
        <w:instrText xml:space="preserve"> PAGEREF _Toc76735566 \h </w:instrText>
      </w:r>
      <w:r>
        <w:rPr>
          <w:noProof/>
        </w:rPr>
      </w:r>
      <w:r>
        <w:rPr>
          <w:noProof/>
        </w:rPr>
        <w:fldChar w:fldCharType="separate"/>
      </w:r>
      <w:r>
        <w:rPr>
          <w:noProof/>
        </w:rPr>
        <w:t>15</w:t>
      </w:r>
      <w:r>
        <w:rPr>
          <w:noProof/>
        </w:rPr>
        <w:fldChar w:fldCharType="end"/>
      </w:r>
    </w:p>
    <w:p w14:paraId="519913DE" w14:textId="07EB9D17" w:rsidR="00B96470" w:rsidRDefault="00B96470">
      <w:pPr>
        <w:pStyle w:val="TOC1"/>
        <w:rPr>
          <w:rFonts w:asciiTheme="minorHAnsi" w:eastAsiaTheme="minorEastAsia" w:hAnsiTheme="minorHAnsi" w:cstheme="minorBidi"/>
          <w:b w:val="0"/>
          <w:caps w:val="0"/>
          <w:noProof/>
          <w:sz w:val="22"/>
          <w:szCs w:val="22"/>
        </w:rPr>
      </w:pPr>
      <w:r>
        <w:rPr>
          <w:noProof/>
        </w:rPr>
        <w:t>13.</w:t>
      </w:r>
      <w:r>
        <w:rPr>
          <w:rFonts w:asciiTheme="minorHAnsi" w:eastAsiaTheme="minorEastAsia" w:hAnsiTheme="minorHAnsi" w:cstheme="minorBidi"/>
          <w:b w:val="0"/>
          <w:caps w:val="0"/>
          <w:noProof/>
          <w:sz w:val="22"/>
          <w:szCs w:val="22"/>
        </w:rPr>
        <w:tab/>
      </w:r>
      <w:r>
        <w:rPr>
          <w:noProof/>
        </w:rPr>
        <w:t>PLANS FOR DISSEMINATING AND COMMUNICATING STUDY RESULTS</w:t>
      </w:r>
      <w:r>
        <w:rPr>
          <w:noProof/>
        </w:rPr>
        <w:tab/>
      </w:r>
      <w:r>
        <w:rPr>
          <w:noProof/>
        </w:rPr>
        <w:fldChar w:fldCharType="begin"/>
      </w:r>
      <w:r>
        <w:rPr>
          <w:noProof/>
        </w:rPr>
        <w:instrText xml:space="preserve"> PAGEREF _Toc76735567 \h </w:instrText>
      </w:r>
      <w:r>
        <w:rPr>
          <w:noProof/>
        </w:rPr>
      </w:r>
      <w:r>
        <w:rPr>
          <w:noProof/>
        </w:rPr>
        <w:fldChar w:fldCharType="separate"/>
      </w:r>
      <w:r>
        <w:rPr>
          <w:noProof/>
        </w:rPr>
        <w:t>15</w:t>
      </w:r>
      <w:r>
        <w:rPr>
          <w:noProof/>
        </w:rPr>
        <w:fldChar w:fldCharType="end"/>
      </w:r>
    </w:p>
    <w:p w14:paraId="789C0BA1" w14:textId="0F5E41A6" w:rsidR="00B96470" w:rsidRDefault="00B96470">
      <w:pPr>
        <w:pStyle w:val="TOC1"/>
        <w:rPr>
          <w:rFonts w:asciiTheme="minorHAnsi" w:eastAsiaTheme="minorEastAsia" w:hAnsiTheme="minorHAnsi" w:cstheme="minorBidi"/>
          <w:b w:val="0"/>
          <w:caps w:val="0"/>
          <w:noProof/>
          <w:sz w:val="22"/>
          <w:szCs w:val="22"/>
        </w:rPr>
      </w:pPr>
      <w:r>
        <w:rPr>
          <w:noProof/>
        </w:rPr>
        <w:t>14.</w:t>
      </w:r>
      <w:r>
        <w:rPr>
          <w:rFonts w:asciiTheme="minorHAnsi" w:eastAsiaTheme="minorEastAsia" w:hAnsiTheme="minorHAnsi" w:cstheme="minorBidi"/>
          <w:b w:val="0"/>
          <w:caps w:val="0"/>
          <w:noProof/>
          <w:sz w:val="22"/>
          <w:szCs w:val="22"/>
        </w:rPr>
        <w:tab/>
      </w:r>
      <w:r>
        <w:rPr>
          <w:noProof/>
        </w:rPr>
        <w:t>References</w:t>
      </w:r>
      <w:r>
        <w:rPr>
          <w:noProof/>
        </w:rPr>
        <w:tab/>
      </w:r>
      <w:r>
        <w:rPr>
          <w:noProof/>
        </w:rPr>
        <w:fldChar w:fldCharType="begin"/>
      </w:r>
      <w:r>
        <w:rPr>
          <w:noProof/>
        </w:rPr>
        <w:instrText xml:space="preserve"> PAGEREF _Toc76735568 \h </w:instrText>
      </w:r>
      <w:r>
        <w:rPr>
          <w:noProof/>
        </w:rPr>
      </w:r>
      <w:r>
        <w:rPr>
          <w:noProof/>
        </w:rPr>
        <w:fldChar w:fldCharType="separate"/>
      </w:r>
      <w:r>
        <w:rPr>
          <w:noProof/>
        </w:rPr>
        <w:t>16</w:t>
      </w:r>
      <w:r>
        <w:rPr>
          <w:noProof/>
        </w:rPr>
        <w:fldChar w:fldCharType="end"/>
      </w:r>
    </w:p>
    <w:p w14:paraId="1577137B" w14:textId="7D68CD84" w:rsidR="00B96470" w:rsidRDefault="00B96470">
      <w:pPr>
        <w:pStyle w:val="TOC1"/>
        <w:rPr>
          <w:rFonts w:asciiTheme="minorHAnsi" w:eastAsiaTheme="minorEastAsia" w:hAnsiTheme="minorHAnsi" w:cstheme="minorBidi"/>
          <w:b w:val="0"/>
          <w:caps w:val="0"/>
          <w:noProof/>
          <w:sz w:val="22"/>
          <w:szCs w:val="22"/>
        </w:rPr>
      </w:pPr>
      <w:r>
        <w:rPr>
          <w:noProof/>
        </w:rPr>
        <w:t>15.</w:t>
      </w:r>
      <w:r>
        <w:rPr>
          <w:rFonts w:asciiTheme="minorHAnsi" w:eastAsiaTheme="minorEastAsia" w:hAnsiTheme="minorHAnsi" w:cstheme="minorBidi"/>
          <w:b w:val="0"/>
          <w:caps w:val="0"/>
          <w:noProof/>
          <w:sz w:val="22"/>
          <w:szCs w:val="22"/>
        </w:rPr>
        <w:tab/>
      </w:r>
      <w:r>
        <w:rPr>
          <w:noProof/>
        </w:rPr>
        <w:t>ApPEndix 1: list of candidate negative control outcomes</w:t>
      </w:r>
      <w:r>
        <w:rPr>
          <w:noProof/>
        </w:rPr>
        <w:tab/>
      </w:r>
      <w:r>
        <w:rPr>
          <w:noProof/>
        </w:rPr>
        <w:fldChar w:fldCharType="begin"/>
      </w:r>
      <w:r>
        <w:rPr>
          <w:noProof/>
        </w:rPr>
        <w:instrText xml:space="preserve"> PAGEREF _Toc76735569 \h </w:instrText>
      </w:r>
      <w:r>
        <w:rPr>
          <w:noProof/>
        </w:rPr>
      </w:r>
      <w:r>
        <w:rPr>
          <w:noProof/>
        </w:rPr>
        <w:fldChar w:fldCharType="separate"/>
      </w:r>
      <w:r>
        <w:rPr>
          <w:noProof/>
        </w:rPr>
        <w:t>19</w:t>
      </w:r>
      <w:r>
        <w:rPr>
          <w:noProof/>
        </w:rPr>
        <w:fldChar w:fldCharType="end"/>
      </w:r>
    </w:p>
    <w:p w14:paraId="5FA8B7EB" w14:textId="1433100E" w:rsidR="00BC0EA4" w:rsidRPr="00FE4C8C" w:rsidRDefault="004805F7" w:rsidP="00BC0EA4">
      <w:pPr>
        <w:pStyle w:val="TOC1"/>
      </w:pPr>
      <w:r w:rsidRPr="00FE4C8C">
        <w:fldChar w:fldCharType="end"/>
      </w:r>
    </w:p>
    <w:p w14:paraId="66A4A097" w14:textId="77777777" w:rsidR="00BC0EA4" w:rsidRPr="00FE4C8C" w:rsidRDefault="00BC0EA4" w:rsidP="00BC0EA4">
      <w:pPr>
        <w:pStyle w:val="Basic11"/>
      </w:pPr>
      <w:r w:rsidRPr="00FE4C8C">
        <w:br w:type="page"/>
      </w:r>
    </w:p>
    <w:p w14:paraId="54B1A21D" w14:textId="77777777" w:rsidR="00BC0EA4" w:rsidRPr="00FE4C8C" w:rsidRDefault="1551571E" w:rsidP="00506FE5">
      <w:pPr>
        <w:pStyle w:val="Heading1"/>
      </w:pPr>
      <w:bookmarkStart w:id="1" w:name="_Toc76735539"/>
      <w:r w:rsidRPr="00FE4C8C">
        <w:lastRenderedPageBreak/>
        <w:t>LIST OF ABBREVIATIONS</w:t>
      </w:r>
      <w:bookmarkEnd w:id="1"/>
    </w:p>
    <w:tbl>
      <w:tblPr>
        <w:tblW w:w="9450" w:type="dxa"/>
        <w:tblBorders>
          <w:top w:val="single" w:sz="4" w:space="0" w:color="auto"/>
          <w:bottom w:val="single" w:sz="4" w:space="0" w:color="auto"/>
        </w:tblBorders>
        <w:tblLook w:val="04A0" w:firstRow="1" w:lastRow="0" w:firstColumn="1" w:lastColumn="0" w:noHBand="0" w:noVBand="1"/>
      </w:tblPr>
      <w:tblGrid>
        <w:gridCol w:w="1530"/>
        <w:gridCol w:w="7920"/>
      </w:tblGrid>
      <w:tr w:rsidR="00E62767" w:rsidRPr="0018447F" w14:paraId="7CC805E8" w14:textId="77777777" w:rsidTr="00E62767">
        <w:trPr>
          <w:trHeight w:val="302"/>
        </w:trPr>
        <w:tc>
          <w:tcPr>
            <w:tcW w:w="1530" w:type="dxa"/>
            <w:tcBorders>
              <w:top w:val="single" w:sz="4" w:space="0" w:color="auto"/>
              <w:bottom w:val="single" w:sz="4" w:space="0" w:color="auto"/>
            </w:tcBorders>
            <w:shd w:val="clear" w:color="auto" w:fill="auto"/>
            <w:vAlign w:val="center"/>
          </w:tcPr>
          <w:p w14:paraId="1FD9D9C5" w14:textId="61DDB1EB" w:rsidR="00E62767" w:rsidRPr="00E62767" w:rsidRDefault="00E62767" w:rsidP="00230589">
            <w:pPr>
              <w:rPr>
                <w:b/>
                <w:bCs/>
                <w:color w:val="000000"/>
                <w:sz w:val="20"/>
                <w:szCs w:val="20"/>
              </w:rPr>
            </w:pPr>
            <w:r w:rsidRPr="00E62767">
              <w:rPr>
                <w:b/>
                <w:bCs/>
                <w:color w:val="000000"/>
                <w:sz w:val="20"/>
                <w:szCs w:val="20"/>
              </w:rPr>
              <w:t>Abbreviation</w:t>
            </w:r>
          </w:p>
        </w:tc>
        <w:tc>
          <w:tcPr>
            <w:tcW w:w="7920" w:type="dxa"/>
            <w:tcBorders>
              <w:top w:val="single" w:sz="4" w:space="0" w:color="auto"/>
              <w:bottom w:val="single" w:sz="4" w:space="0" w:color="auto"/>
            </w:tcBorders>
            <w:shd w:val="clear" w:color="auto" w:fill="auto"/>
            <w:vAlign w:val="center"/>
          </w:tcPr>
          <w:p w14:paraId="0384128B" w14:textId="68264A25" w:rsidR="00E62767" w:rsidRPr="00E62767" w:rsidRDefault="00E62767" w:rsidP="00230589">
            <w:pPr>
              <w:rPr>
                <w:b/>
                <w:bCs/>
                <w:color w:val="000000"/>
                <w:sz w:val="20"/>
                <w:szCs w:val="20"/>
              </w:rPr>
            </w:pPr>
            <w:r w:rsidRPr="00E62767">
              <w:rPr>
                <w:b/>
                <w:bCs/>
                <w:color w:val="000000"/>
                <w:sz w:val="20"/>
                <w:szCs w:val="20"/>
              </w:rPr>
              <w:t>Description</w:t>
            </w:r>
          </w:p>
        </w:tc>
      </w:tr>
      <w:tr w:rsidR="00E62767" w:rsidRPr="0018447F" w14:paraId="17158E0A" w14:textId="77777777" w:rsidTr="00E62767">
        <w:trPr>
          <w:trHeight w:val="302"/>
        </w:trPr>
        <w:tc>
          <w:tcPr>
            <w:tcW w:w="1530" w:type="dxa"/>
            <w:tcBorders>
              <w:top w:val="single" w:sz="4" w:space="0" w:color="auto"/>
            </w:tcBorders>
            <w:shd w:val="clear" w:color="auto" w:fill="auto"/>
            <w:vAlign w:val="center"/>
            <w:hideMark/>
          </w:tcPr>
          <w:p w14:paraId="3D9126AE" w14:textId="77777777" w:rsidR="0018447F" w:rsidRPr="0018447F" w:rsidRDefault="0018447F" w:rsidP="00230589">
            <w:pPr>
              <w:rPr>
                <w:color w:val="000000"/>
                <w:sz w:val="20"/>
                <w:szCs w:val="20"/>
              </w:rPr>
            </w:pPr>
            <w:r w:rsidRPr="0018447F">
              <w:rPr>
                <w:color w:val="000000"/>
                <w:sz w:val="20"/>
                <w:szCs w:val="20"/>
              </w:rPr>
              <w:t>ATC</w:t>
            </w:r>
          </w:p>
        </w:tc>
        <w:tc>
          <w:tcPr>
            <w:tcW w:w="7920" w:type="dxa"/>
            <w:tcBorders>
              <w:top w:val="single" w:sz="4" w:space="0" w:color="auto"/>
            </w:tcBorders>
            <w:shd w:val="clear" w:color="auto" w:fill="auto"/>
            <w:vAlign w:val="center"/>
            <w:hideMark/>
          </w:tcPr>
          <w:p w14:paraId="0485AB9E" w14:textId="77777777" w:rsidR="0018447F" w:rsidRPr="0018447F" w:rsidRDefault="0018447F" w:rsidP="00230589">
            <w:pPr>
              <w:rPr>
                <w:color w:val="000000"/>
                <w:sz w:val="20"/>
                <w:szCs w:val="20"/>
              </w:rPr>
            </w:pPr>
            <w:r w:rsidRPr="0018447F">
              <w:rPr>
                <w:color w:val="000000"/>
                <w:sz w:val="20"/>
                <w:szCs w:val="20"/>
              </w:rPr>
              <w:t>Anatomical Therapeutic Chemical Classification System</w:t>
            </w:r>
          </w:p>
        </w:tc>
      </w:tr>
      <w:tr w:rsidR="00E62767" w:rsidRPr="0018447F" w14:paraId="6A76F14C" w14:textId="77777777" w:rsidTr="00E62767">
        <w:trPr>
          <w:trHeight w:val="302"/>
        </w:trPr>
        <w:tc>
          <w:tcPr>
            <w:tcW w:w="1530" w:type="dxa"/>
            <w:shd w:val="clear" w:color="auto" w:fill="auto"/>
            <w:vAlign w:val="center"/>
            <w:hideMark/>
          </w:tcPr>
          <w:p w14:paraId="30F6CD9B" w14:textId="77777777" w:rsidR="0018447F" w:rsidRPr="00010777" w:rsidRDefault="0018447F" w:rsidP="00230589">
            <w:pPr>
              <w:rPr>
                <w:sz w:val="20"/>
                <w:szCs w:val="20"/>
              </w:rPr>
            </w:pPr>
            <w:r w:rsidRPr="00010777">
              <w:rPr>
                <w:sz w:val="20"/>
                <w:szCs w:val="20"/>
              </w:rPr>
              <w:t>CC</w:t>
            </w:r>
          </w:p>
        </w:tc>
        <w:tc>
          <w:tcPr>
            <w:tcW w:w="7920" w:type="dxa"/>
            <w:shd w:val="clear" w:color="auto" w:fill="auto"/>
            <w:vAlign w:val="center"/>
            <w:hideMark/>
          </w:tcPr>
          <w:p w14:paraId="073A8117" w14:textId="314D54FE" w:rsidR="0018447F" w:rsidRPr="00010777" w:rsidRDefault="0018447F" w:rsidP="00230589">
            <w:pPr>
              <w:rPr>
                <w:sz w:val="20"/>
                <w:szCs w:val="20"/>
              </w:rPr>
            </w:pPr>
            <w:r w:rsidRPr="00010777">
              <w:rPr>
                <w:sz w:val="20"/>
                <w:szCs w:val="20"/>
              </w:rPr>
              <w:t xml:space="preserve">Comparative </w:t>
            </w:r>
            <w:r w:rsidR="00010777">
              <w:rPr>
                <w:sz w:val="20"/>
                <w:szCs w:val="20"/>
              </w:rPr>
              <w:t>c</w:t>
            </w:r>
            <w:r w:rsidRPr="00010777">
              <w:rPr>
                <w:sz w:val="20"/>
                <w:szCs w:val="20"/>
              </w:rPr>
              <w:t>ohort</w:t>
            </w:r>
          </w:p>
        </w:tc>
      </w:tr>
      <w:tr w:rsidR="00E62767" w:rsidRPr="0018447F" w14:paraId="32846264" w14:textId="77777777" w:rsidTr="00E62767">
        <w:trPr>
          <w:trHeight w:val="302"/>
        </w:trPr>
        <w:tc>
          <w:tcPr>
            <w:tcW w:w="1530" w:type="dxa"/>
            <w:shd w:val="clear" w:color="auto" w:fill="auto"/>
            <w:vAlign w:val="center"/>
            <w:hideMark/>
          </w:tcPr>
          <w:p w14:paraId="7013D54F" w14:textId="77777777" w:rsidR="0018447F" w:rsidRPr="0018447F" w:rsidRDefault="0018447F" w:rsidP="00230589">
            <w:pPr>
              <w:rPr>
                <w:color w:val="000000"/>
                <w:sz w:val="20"/>
                <w:szCs w:val="20"/>
              </w:rPr>
            </w:pPr>
            <w:r w:rsidRPr="0018447F">
              <w:rPr>
                <w:color w:val="000000"/>
                <w:sz w:val="20"/>
                <w:szCs w:val="20"/>
              </w:rPr>
              <w:t>CCAE</w:t>
            </w:r>
          </w:p>
        </w:tc>
        <w:tc>
          <w:tcPr>
            <w:tcW w:w="7920" w:type="dxa"/>
            <w:shd w:val="clear" w:color="auto" w:fill="auto"/>
            <w:vAlign w:val="center"/>
            <w:hideMark/>
          </w:tcPr>
          <w:p w14:paraId="43EB3CB2" w14:textId="77777777" w:rsidR="0018447F" w:rsidRPr="0018447F" w:rsidRDefault="0018447F" w:rsidP="00230589">
            <w:pPr>
              <w:rPr>
                <w:color w:val="000000"/>
                <w:sz w:val="20"/>
                <w:szCs w:val="20"/>
              </w:rPr>
            </w:pPr>
            <w:r w:rsidRPr="0018447F">
              <w:rPr>
                <w:color w:val="000000"/>
                <w:sz w:val="20"/>
                <w:szCs w:val="20"/>
              </w:rPr>
              <w:t>IBM Watson Commercial Claims and Encounters®</w:t>
            </w:r>
          </w:p>
        </w:tc>
      </w:tr>
      <w:tr w:rsidR="00E62767" w:rsidRPr="0018447F" w14:paraId="7ABD0B1A" w14:textId="77777777" w:rsidTr="00E62767">
        <w:trPr>
          <w:trHeight w:val="302"/>
        </w:trPr>
        <w:tc>
          <w:tcPr>
            <w:tcW w:w="1530" w:type="dxa"/>
            <w:shd w:val="clear" w:color="auto" w:fill="auto"/>
            <w:vAlign w:val="center"/>
            <w:hideMark/>
          </w:tcPr>
          <w:p w14:paraId="1BBF551F" w14:textId="77777777" w:rsidR="0018447F" w:rsidRPr="0018447F" w:rsidRDefault="0018447F" w:rsidP="00230589">
            <w:pPr>
              <w:rPr>
                <w:color w:val="000000"/>
                <w:sz w:val="20"/>
                <w:szCs w:val="20"/>
              </w:rPr>
            </w:pPr>
            <w:r w:rsidRPr="0018447F">
              <w:rPr>
                <w:color w:val="000000"/>
                <w:sz w:val="20"/>
                <w:szCs w:val="20"/>
              </w:rPr>
              <w:t>CDM</w:t>
            </w:r>
          </w:p>
        </w:tc>
        <w:tc>
          <w:tcPr>
            <w:tcW w:w="7920" w:type="dxa"/>
            <w:shd w:val="clear" w:color="auto" w:fill="auto"/>
            <w:vAlign w:val="center"/>
            <w:hideMark/>
          </w:tcPr>
          <w:p w14:paraId="163141FC" w14:textId="77777777" w:rsidR="0018447F" w:rsidRPr="0018447F" w:rsidRDefault="0018447F" w:rsidP="00230589">
            <w:pPr>
              <w:rPr>
                <w:color w:val="000000"/>
                <w:sz w:val="20"/>
                <w:szCs w:val="20"/>
              </w:rPr>
            </w:pPr>
            <w:r w:rsidRPr="0018447F">
              <w:rPr>
                <w:color w:val="000000"/>
                <w:sz w:val="20"/>
                <w:szCs w:val="20"/>
              </w:rPr>
              <w:t>Common data model</w:t>
            </w:r>
          </w:p>
        </w:tc>
      </w:tr>
      <w:tr w:rsidR="00E62767" w:rsidRPr="0018447F" w14:paraId="33FEE776" w14:textId="77777777" w:rsidTr="00E62767">
        <w:trPr>
          <w:trHeight w:val="302"/>
        </w:trPr>
        <w:tc>
          <w:tcPr>
            <w:tcW w:w="1530" w:type="dxa"/>
            <w:shd w:val="clear" w:color="auto" w:fill="auto"/>
            <w:vAlign w:val="center"/>
            <w:hideMark/>
          </w:tcPr>
          <w:p w14:paraId="415FEB3E" w14:textId="77777777" w:rsidR="0018447F" w:rsidRPr="0018447F" w:rsidRDefault="0018447F" w:rsidP="00230589">
            <w:pPr>
              <w:rPr>
                <w:color w:val="000000"/>
                <w:sz w:val="20"/>
                <w:szCs w:val="20"/>
              </w:rPr>
            </w:pPr>
            <w:r w:rsidRPr="0018447F">
              <w:rPr>
                <w:color w:val="000000"/>
                <w:sz w:val="20"/>
                <w:szCs w:val="20"/>
              </w:rPr>
              <w:t>CEM</w:t>
            </w:r>
          </w:p>
        </w:tc>
        <w:tc>
          <w:tcPr>
            <w:tcW w:w="7920" w:type="dxa"/>
            <w:shd w:val="clear" w:color="auto" w:fill="auto"/>
            <w:vAlign w:val="center"/>
            <w:hideMark/>
          </w:tcPr>
          <w:p w14:paraId="17D07AAC" w14:textId="77777777" w:rsidR="0018447F" w:rsidRPr="0018447F" w:rsidRDefault="0018447F" w:rsidP="00230589">
            <w:pPr>
              <w:rPr>
                <w:color w:val="000000"/>
                <w:sz w:val="20"/>
                <w:szCs w:val="20"/>
              </w:rPr>
            </w:pPr>
            <w:r w:rsidRPr="0018447F">
              <w:rPr>
                <w:color w:val="000000"/>
                <w:sz w:val="20"/>
                <w:szCs w:val="20"/>
              </w:rPr>
              <w:t>Common Evidence Model</w:t>
            </w:r>
          </w:p>
        </w:tc>
      </w:tr>
      <w:tr w:rsidR="00E62767" w:rsidRPr="0018447F" w14:paraId="47A861D2" w14:textId="77777777" w:rsidTr="00E62767">
        <w:trPr>
          <w:trHeight w:val="302"/>
        </w:trPr>
        <w:tc>
          <w:tcPr>
            <w:tcW w:w="1530" w:type="dxa"/>
            <w:shd w:val="clear" w:color="auto" w:fill="auto"/>
            <w:vAlign w:val="center"/>
            <w:hideMark/>
          </w:tcPr>
          <w:p w14:paraId="55025E93" w14:textId="77777777" w:rsidR="0018447F" w:rsidRPr="0018447F" w:rsidRDefault="0018447F" w:rsidP="00230589">
            <w:pPr>
              <w:rPr>
                <w:color w:val="000000"/>
                <w:sz w:val="20"/>
                <w:szCs w:val="20"/>
              </w:rPr>
            </w:pPr>
            <w:r w:rsidRPr="0018447F">
              <w:rPr>
                <w:color w:val="000000"/>
                <w:sz w:val="20"/>
                <w:szCs w:val="20"/>
              </w:rPr>
              <w:t>CLRD</w:t>
            </w:r>
          </w:p>
        </w:tc>
        <w:tc>
          <w:tcPr>
            <w:tcW w:w="7920" w:type="dxa"/>
            <w:shd w:val="clear" w:color="auto" w:fill="auto"/>
            <w:vAlign w:val="center"/>
            <w:hideMark/>
          </w:tcPr>
          <w:p w14:paraId="56F31CE5" w14:textId="77777777" w:rsidR="0018447F" w:rsidRPr="0018447F" w:rsidRDefault="0018447F" w:rsidP="00230589">
            <w:pPr>
              <w:rPr>
                <w:color w:val="000000"/>
                <w:sz w:val="20"/>
                <w:szCs w:val="20"/>
              </w:rPr>
            </w:pPr>
            <w:r w:rsidRPr="0018447F">
              <w:rPr>
                <w:color w:val="000000"/>
                <w:sz w:val="20"/>
                <w:szCs w:val="20"/>
              </w:rPr>
              <w:t>Chronic lower respiratory disease</w:t>
            </w:r>
          </w:p>
        </w:tc>
      </w:tr>
      <w:tr w:rsidR="00E62767" w:rsidRPr="0018447F" w14:paraId="36FA4BF5" w14:textId="77777777" w:rsidTr="00E62767">
        <w:trPr>
          <w:trHeight w:val="302"/>
        </w:trPr>
        <w:tc>
          <w:tcPr>
            <w:tcW w:w="1530" w:type="dxa"/>
            <w:shd w:val="clear" w:color="auto" w:fill="auto"/>
            <w:vAlign w:val="center"/>
            <w:hideMark/>
          </w:tcPr>
          <w:p w14:paraId="21BD8CF5" w14:textId="77777777" w:rsidR="0018447F" w:rsidRPr="0018447F" w:rsidRDefault="0018447F" w:rsidP="00230589">
            <w:pPr>
              <w:rPr>
                <w:color w:val="000000"/>
                <w:sz w:val="20"/>
                <w:szCs w:val="20"/>
              </w:rPr>
            </w:pPr>
            <w:r w:rsidRPr="0018447F">
              <w:rPr>
                <w:color w:val="000000"/>
                <w:sz w:val="20"/>
                <w:szCs w:val="20"/>
              </w:rPr>
              <w:t>DPP-4I</w:t>
            </w:r>
          </w:p>
        </w:tc>
        <w:tc>
          <w:tcPr>
            <w:tcW w:w="7920" w:type="dxa"/>
            <w:shd w:val="clear" w:color="auto" w:fill="auto"/>
            <w:vAlign w:val="center"/>
            <w:hideMark/>
          </w:tcPr>
          <w:p w14:paraId="7FD55A68" w14:textId="77777777" w:rsidR="0018447F" w:rsidRPr="0018447F" w:rsidRDefault="0018447F" w:rsidP="00230589">
            <w:pPr>
              <w:rPr>
                <w:color w:val="000000"/>
                <w:sz w:val="20"/>
                <w:szCs w:val="20"/>
              </w:rPr>
            </w:pPr>
            <w:r w:rsidRPr="0018447F">
              <w:rPr>
                <w:color w:val="000000"/>
                <w:sz w:val="20"/>
                <w:szCs w:val="20"/>
              </w:rPr>
              <w:t>Dipeptidyl peptidase-4 inhibitors</w:t>
            </w:r>
          </w:p>
        </w:tc>
      </w:tr>
      <w:tr w:rsidR="00E62767" w:rsidRPr="0018447F" w14:paraId="44CE1E45" w14:textId="77777777" w:rsidTr="00E62767">
        <w:trPr>
          <w:trHeight w:val="302"/>
        </w:trPr>
        <w:tc>
          <w:tcPr>
            <w:tcW w:w="1530" w:type="dxa"/>
            <w:shd w:val="clear" w:color="auto" w:fill="auto"/>
            <w:vAlign w:val="center"/>
            <w:hideMark/>
          </w:tcPr>
          <w:p w14:paraId="3B40B95D" w14:textId="77777777" w:rsidR="0018447F" w:rsidRPr="0018447F" w:rsidRDefault="0018447F" w:rsidP="00230589">
            <w:pPr>
              <w:rPr>
                <w:color w:val="000000"/>
                <w:sz w:val="20"/>
                <w:szCs w:val="20"/>
              </w:rPr>
            </w:pPr>
            <w:r w:rsidRPr="0018447F">
              <w:rPr>
                <w:color w:val="000000"/>
                <w:sz w:val="20"/>
                <w:szCs w:val="20"/>
              </w:rPr>
              <w:t>EHR</w:t>
            </w:r>
          </w:p>
        </w:tc>
        <w:tc>
          <w:tcPr>
            <w:tcW w:w="7920" w:type="dxa"/>
            <w:shd w:val="clear" w:color="auto" w:fill="auto"/>
            <w:vAlign w:val="center"/>
            <w:hideMark/>
          </w:tcPr>
          <w:p w14:paraId="3D1409F0" w14:textId="77777777" w:rsidR="0018447F" w:rsidRPr="0018447F" w:rsidRDefault="0018447F" w:rsidP="00230589">
            <w:pPr>
              <w:rPr>
                <w:color w:val="000000"/>
                <w:sz w:val="20"/>
                <w:szCs w:val="20"/>
              </w:rPr>
            </w:pPr>
            <w:r w:rsidRPr="0018447F">
              <w:rPr>
                <w:color w:val="000000"/>
                <w:sz w:val="20"/>
                <w:szCs w:val="20"/>
              </w:rPr>
              <w:t>Electronic health record</w:t>
            </w:r>
          </w:p>
        </w:tc>
      </w:tr>
      <w:tr w:rsidR="00E62767" w:rsidRPr="0018447F" w14:paraId="15F8980B" w14:textId="77777777" w:rsidTr="00E62767">
        <w:trPr>
          <w:trHeight w:val="302"/>
        </w:trPr>
        <w:tc>
          <w:tcPr>
            <w:tcW w:w="1530" w:type="dxa"/>
            <w:shd w:val="clear" w:color="auto" w:fill="auto"/>
            <w:vAlign w:val="center"/>
            <w:hideMark/>
          </w:tcPr>
          <w:p w14:paraId="326C0DFD" w14:textId="77777777" w:rsidR="0018447F" w:rsidRPr="0018447F" w:rsidRDefault="0018447F" w:rsidP="00230589">
            <w:pPr>
              <w:rPr>
                <w:color w:val="000000"/>
                <w:sz w:val="20"/>
                <w:szCs w:val="20"/>
              </w:rPr>
            </w:pPr>
            <w:r w:rsidRPr="0018447F">
              <w:rPr>
                <w:color w:val="000000"/>
                <w:sz w:val="20"/>
                <w:szCs w:val="20"/>
              </w:rPr>
              <w:t>GLP-1RA</w:t>
            </w:r>
          </w:p>
        </w:tc>
        <w:tc>
          <w:tcPr>
            <w:tcW w:w="7920" w:type="dxa"/>
            <w:shd w:val="clear" w:color="auto" w:fill="auto"/>
            <w:vAlign w:val="center"/>
            <w:hideMark/>
          </w:tcPr>
          <w:p w14:paraId="76618357" w14:textId="77777777" w:rsidR="0018447F" w:rsidRPr="0018447F" w:rsidRDefault="0018447F" w:rsidP="00230589">
            <w:pPr>
              <w:rPr>
                <w:color w:val="000000"/>
                <w:sz w:val="20"/>
                <w:szCs w:val="20"/>
              </w:rPr>
            </w:pPr>
            <w:r w:rsidRPr="0018447F">
              <w:rPr>
                <w:color w:val="000000"/>
                <w:sz w:val="20"/>
                <w:szCs w:val="20"/>
              </w:rPr>
              <w:t>Glucagon-like peptide 1 receptor agonists</w:t>
            </w:r>
          </w:p>
        </w:tc>
      </w:tr>
      <w:tr w:rsidR="00E62767" w:rsidRPr="0018447F" w14:paraId="1AF343DA" w14:textId="77777777" w:rsidTr="00E62767">
        <w:trPr>
          <w:trHeight w:val="302"/>
        </w:trPr>
        <w:tc>
          <w:tcPr>
            <w:tcW w:w="1530" w:type="dxa"/>
            <w:shd w:val="clear" w:color="auto" w:fill="auto"/>
            <w:vAlign w:val="center"/>
            <w:hideMark/>
          </w:tcPr>
          <w:p w14:paraId="7CEDA626" w14:textId="77777777" w:rsidR="0018447F" w:rsidRPr="0018447F" w:rsidRDefault="0018447F" w:rsidP="00230589">
            <w:pPr>
              <w:rPr>
                <w:color w:val="000000"/>
                <w:sz w:val="20"/>
                <w:szCs w:val="20"/>
              </w:rPr>
            </w:pPr>
            <w:r w:rsidRPr="0018447F">
              <w:rPr>
                <w:color w:val="000000"/>
                <w:sz w:val="20"/>
                <w:szCs w:val="20"/>
              </w:rPr>
              <w:t>HR</w:t>
            </w:r>
          </w:p>
        </w:tc>
        <w:tc>
          <w:tcPr>
            <w:tcW w:w="7920" w:type="dxa"/>
            <w:shd w:val="clear" w:color="auto" w:fill="auto"/>
            <w:vAlign w:val="center"/>
            <w:hideMark/>
          </w:tcPr>
          <w:p w14:paraId="440BFCEF" w14:textId="77777777" w:rsidR="0018447F" w:rsidRPr="0018447F" w:rsidRDefault="0018447F" w:rsidP="00230589">
            <w:pPr>
              <w:rPr>
                <w:color w:val="000000"/>
                <w:sz w:val="20"/>
                <w:szCs w:val="20"/>
              </w:rPr>
            </w:pPr>
            <w:r w:rsidRPr="0018447F">
              <w:rPr>
                <w:color w:val="000000"/>
                <w:sz w:val="20"/>
                <w:szCs w:val="20"/>
              </w:rPr>
              <w:t>Hazard ratio</w:t>
            </w:r>
          </w:p>
        </w:tc>
      </w:tr>
      <w:tr w:rsidR="00E62767" w:rsidRPr="0018447F" w14:paraId="2A37409C" w14:textId="77777777" w:rsidTr="00E62767">
        <w:trPr>
          <w:trHeight w:val="302"/>
        </w:trPr>
        <w:tc>
          <w:tcPr>
            <w:tcW w:w="1530" w:type="dxa"/>
            <w:shd w:val="clear" w:color="auto" w:fill="auto"/>
            <w:vAlign w:val="center"/>
            <w:hideMark/>
          </w:tcPr>
          <w:p w14:paraId="017ED2AC" w14:textId="77777777" w:rsidR="0018447F" w:rsidRPr="0018447F" w:rsidRDefault="0018447F" w:rsidP="00230589">
            <w:pPr>
              <w:rPr>
                <w:color w:val="000000"/>
                <w:sz w:val="20"/>
                <w:szCs w:val="20"/>
              </w:rPr>
            </w:pPr>
            <w:r w:rsidRPr="0018447F">
              <w:rPr>
                <w:color w:val="000000"/>
                <w:sz w:val="20"/>
                <w:szCs w:val="20"/>
              </w:rPr>
              <w:t>IPCW</w:t>
            </w:r>
          </w:p>
        </w:tc>
        <w:tc>
          <w:tcPr>
            <w:tcW w:w="7920" w:type="dxa"/>
            <w:shd w:val="clear" w:color="auto" w:fill="auto"/>
            <w:vAlign w:val="center"/>
            <w:hideMark/>
          </w:tcPr>
          <w:p w14:paraId="7964C71B" w14:textId="77777777" w:rsidR="0018447F" w:rsidRPr="0018447F" w:rsidRDefault="0018447F" w:rsidP="00230589">
            <w:pPr>
              <w:rPr>
                <w:color w:val="000000"/>
                <w:sz w:val="20"/>
                <w:szCs w:val="20"/>
              </w:rPr>
            </w:pPr>
            <w:r w:rsidRPr="0018447F">
              <w:rPr>
                <w:color w:val="000000"/>
                <w:sz w:val="20"/>
                <w:szCs w:val="20"/>
              </w:rPr>
              <w:t>Inverse probability of censoring weighting</w:t>
            </w:r>
          </w:p>
        </w:tc>
      </w:tr>
      <w:tr w:rsidR="00E62767" w:rsidRPr="0018447F" w14:paraId="3CEF4D32" w14:textId="77777777" w:rsidTr="00E62767">
        <w:trPr>
          <w:trHeight w:val="302"/>
        </w:trPr>
        <w:tc>
          <w:tcPr>
            <w:tcW w:w="1530" w:type="dxa"/>
            <w:shd w:val="clear" w:color="auto" w:fill="auto"/>
            <w:vAlign w:val="center"/>
            <w:hideMark/>
          </w:tcPr>
          <w:p w14:paraId="24B671F9" w14:textId="77777777" w:rsidR="0018447F" w:rsidRPr="0018447F" w:rsidRDefault="0018447F" w:rsidP="00230589">
            <w:pPr>
              <w:rPr>
                <w:color w:val="000000"/>
                <w:sz w:val="20"/>
                <w:szCs w:val="20"/>
              </w:rPr>
            </w:pPr>
            <w:r w:rsidRPr="0018447F">
              <w:rPr>
                <w:color w:val="000000"/>
                <w:sz w:val="20"/>
                <w:szCs w:val="20"/>
              </w:rPr>
              <w:t>IRB</w:t>
            </w:r>
          </w:p>
        </w:tc>
        <w:tc>
          <w:tcPr>
            <w:tcW w:w="7920" w:type="dxa"/>
            <w:shd w:val="clear" w:color="auto" w:fill="auto"/>
            <w:vAlign w:val="center"/>
            <w:hideMark/>
          </w:tcPr>
          <w:p w14:paraId="063F1402" w14:textId="77777777" w:rsidR="0018447F" w:rsidRPr="0018447F" w:rsidRDefault="0018447F" w:rsidP="00230589">
            <w:pPr>
              <w:rPr>
                <w:color w:val="000000"/>
                <w:sz w:val="20"/>
                <w:szCs w:val="20"/>
              </w:rPr>
            </w:pPr>
            <w:r w:rsidRPr="0018447F">
              <w:rPr>
                <w:color w:val="000000"/>
                <w:sz w:val="20"/>
                <w:szCs w:val="20"/>
              </w:rPr>
              <w:t>Institutional Review Board</w:t>
            </w:r>
          </w:p>
        </w:tc>
      </w:tr>
      <w:tr w:rsidR="00E62767" w:rsidRPr="0018447F" w14:paraId="26C3C8F3" w14:textId="77777777" w:rsidTr="00E62767">
        <w:trPr>
          <w:trHeight w:val="302"/>
        </w:trPr>
        <w:tc>
          <w:tcPr>
            <w:tcW w:w="1530" w:type="dxa"/>
            <w:shd w:val="clear" w:color="auto" w:fill="auto"/>
            <w:vAlign w:val="center"/>
            <w:hideMark/>
          </w:tcPr>
          <w:p w14:paraId="4371410B" w14:textId="77777777" w:rsidR="0018447F" w:rsidRPr="0018447F" w:rsidRDefault="0018447F" w:rsidP="00230589">
            <w:pPr>
              <w:rPr>
                <w:color w:val="000000"/>
                <w:sz w:val="20"/>
                <w:szCs w:val="20"/>
              </w:rPr>
            </w:pPr>
            <w:r w:rsidRPr="0018447F">
              <w:rPr>
                <w:color w:val="000000"/>
                <w:sz w:val="20"/>
                <w:szCs w:val="20"/>
              </w:rPr>
              <w:t>IRR</w:t>
            </w:r>
          </w:p>
        </w:tc>
        <w:tc>
          <w:tcPr>
            <w:tcW w:w="7920" w:type="dxa"/>
            <w:shd w:val="clear" w:color="auto" w:fill="auto"/>
            <w:vAlign w:val="center"/>
            <w:hideMark/>
          </w:tcPr>
          <w:p w14:paraId="6AD92094" w14:textId="40BB6A6B" w:rsidR="0018447F" w:rsidRPr="0018447F" w:rsidRDefault="00E62767" w:rsidP="00230589">
            <w:pPr>
              <w:rPr>
                <w:color w:val="000000"/>
                <w:sz w:val="20"/>
                <w:szCs w:val="20"/>
              </w:rPr>
            </w:pPr>
            <w:r>
              <w:rPr>
                <w:color w:val="000000"/>
                <w:sz w:val="20"/>
                <w:szCs w:val="20"/>
              </w:rPr>
              <w:t>Incidence rate ratio</w:t>
            </w:r>
          </w:p>
        </w:tc>
      </w:tr>
      <w:tr w:rsidR="00E62767" w:rsidRPr="0018447F" w14:paraId="175903DD" w14:textId="77777777" w:rsidTr="00E62767">
        <w:trPr>
          <w:trHeight w:val="302"/>
        </w:trPr>
        <w:tc>
          <w:tcPr>
            <w:tcW w:w="1530" w:type="dxa"/>
            <w:shd w:val="clear" w:color="auto" w:fill="auto"/>
            <w:vAlign w:val="center"/>
            <w:hideMark/>
          </w:tcPr>
          <w:p w14:paraId="4000DD6E" w14:textId="77777777" w:rsidR="0018447F" w:rsidRPr="0018447F" w:rsidRDefault="0018447F" w:rsidP="00230589">
            <w:pPr>
              <w:rPr>
                <w:color w:val="000000"/>
                <w:sz w:val="20"/>
                <w:szCs w:val="20"/>
              </w:rPr>
            </w:pPr>
            <w:r w:rsidRPr="0018447F">
              <w:rPr>
                <w:color w:val="000000"/>
                <w:sz w:val="20"/>
                <w:szCs w:val="20"/>
              </w:rPr>
              <w:t>JMDC</w:t>
            </w:r>
          </w:p>
        </w:tc>
        <w:tc>
          <w:tcPr>
            <w:tcW w:w="7920" w:type="dxa"/>
            <w:shd w:val="clear" w:color="auto" w:fill="auto"/>
            <w:vAlign w:val="center"/>
            <w:hideMark/>
          </w:tcPr>
          <w:p w14:paraId="7C3BA5EA" w14:textId="77777777" w:rsidR="0018447F" w:rsidRPr="0018447F" w:rsidRDefault="0018447F" w:rsidP="00230589">
            <w:pPr>
              <w:rPr>
                <w:color w:val="000000"/>
                <w:sz w:val="20"/>
                <w:szCs w:val="20"/>
              </w:rPr>
            </w:pPr>
            <w:r w:rsidRPr="0018447F">
              <w:rPr>
                <w:color w:val="000000"/>
                <w:sz w:val="20"/>
                <w:szCs w:val="20"/>
              </w:rPr>
              <w:t>Japan Medical Data Center</w:t>
            </w:r>
          </w:p>
        </w:tc>
      </w:tr>
      <w:tr w:rsidR="00E62767" w:rsidRPr="0018447F" w14:paraId="65FBC501" w14:textId="77777777" w:rsidTr="00E62767">
        <w:trPr>
          <w:trHeight w:val="302"/>
        </w:trPr>
        <w:tc>
          <w:tcPr>
            <w:tcW w:w="1530" w:type="dxa"/>
            <w:shd w:val="clear" w:color="auto" w:fill="auto"/>
            <w:vAlign w:val="center"/>
            <w:hideMark/>
          </w:tcPr>
          <w:p w14:paraId="4CF5E085" w14:textId="77777777" w:rsidR="0018447F" w:rsidRPr="0018447F" w:rsidRDefault="0018447F" w:rsidP="00230589">
            <w:pPr>
              <w:rPr>
                <w:color w:val="000000"/>
                <w:sz w:val="20"/>
                <w:szCs w:val="20"/>
              </w:rPr>
            </w:pPr>
            <w:r w:rsidRPr="0018447F">
              <w:rPr>
                <w:color w:val="000000"/>
                <w:sz w:val="20"/>
                <w:szCs w:val="20"/>
              </w:rPr>
              <w:t>MDCD</w:t>
            </w:r>
          </w:p>
        </w:tc>
        <w:tc>
          <w:tcPr>
            <w:tcW w:w="7920" w:type="dxa"/>
            <w:shd w:val="clear" w:color="auto" w:fill="auto"/>
            <w:vAlign w:val="center"/>
            <w:hideMark/>
          </w:tcPr>
          <w:p w14:paraId="0FB320BE" w14:textId="77777777" w:rsidR="0018447F" w:rsidRPr="0018447F" w:rsidRDefault="0018447F" w:rsidP="00230589">
            <w:pPr>
              <w:rPr>
                <w:color w:val="000000"/>
                <w:sz w:val="20"/>
                <w:szCs w:val="20"/>
              </w:rPr>
            </w:pPr>
            <w:r w:rsidRPr="0018447F">
              <w:rPr>
                <w:color w:val="000000"/>
                <w:sz w:val="20"/>
                <w:szCs w:val="20"/>
              </w:rPr>
              <w:t>IBM Watson MarketScan® Multi-State Medicaid Database</w:t>
            </w:r>
          </w:p>
        </w:tc>
      </w:tr>
      <w:tr w:rsidR="00E62767" w:rsidRPr="0018447F" w14:paraId="4F8CE5D3" w14:textId="77777777" w:rsidTr="00E62767">
        <w:trPr>
          <w:trHeight w:val="302"/>
        </w:trPr>
        <w:tc>
          <w:tcPr>
            <w:tcW w:w="1530" w:type="dxa"/>
            <w:shd w:val="clear" w:color="auto" w:fill="auto"/>
            <w:vAlign w:val="center"/>
            <w:hideMark/>
          </w:tcPr>
          <w:p w14:paraId="06C1A91C" w14:textId="77777777" w:rsidR="0018447F" w:rsidRPr="0018447F" w:rsidRDefault="0018447F" w:rsidP="00230589">
            <w:pPr>
              <w:rPr>
                <w:color w:val="000000"/>
                <w:sz w:val="20"/>
                <w:szCs w:val="20"/>
              </w:rPr>
            </w:pPr>
            <w:r w:rsidRPr="0018447F">
              <w:rPr>
                <w:color w:val="000000"/>
                <w:sz w:val="20"/>
                <w:szCs w:val="20"/>
              </w:rPr>
              <w:t>MDCR</w:t>
            </w:r>
          </w:p>
        </w:tc>
        <w:tc>
          <w:tcPr>
            <w:tcW w:w="7920" w:type="dxa"/>
            <w:shd w:val="clear" w:color="auto" w:fill="auto"/>
            <w:vAlign w:val="center"/>
            <w:hideMark/>
          </w:tcPr>
          <w:p w14:paraId="4E81404F" w14:textId="77777777" w:rsidR="0018447F" w:rsidRPr="0018447F" w:rsidRDefault="0018447F" w:rsidP="00230589">
            <w:pPr>
              <w:rPr>
                <w:color w:val="000000"/>
                <w:sz w:val="20"/>
                <w:szCs w:val="20"/>
              </w:rPr>
            </w:pPr>
            <w:r w:rsidRPr="0018447F">
              <w:rPr>
                <w:color w:val="000000"/>
                <w:sz w:val="20"/>
                <w:szCs w:val="20"/>
              </w:rPr>
              <w:t>IBM Watson MarketScan® Medicare Supplemental and Coordination of Benefits Database</w:t>
            </w:r>
          </w:p>
        </w:tc>
      </w:tr>
      <w:tr w:rsidR="00E62767" w:rsidRPr="0018447F" w14:paraId="61F6F173" w14:textId="77777777" w:rsidTr="00E62767">
        <w:trPr>
          <w:trHeight w:val="302"/>
        </w:trPr>
        <w:tc>
          <w:tcPr>
            <w:tcW w:w="1530" w:type="dxa"/>
            <w:shd w:val="clear" w:color="auto" w:fill="auto"/>
            <w:vAlign w:val="center"/>
            <w:hideMark/>
          </w:tcPr>
          <w:p w14:paraId="6B59A24C" w14:textId="77777777" w:rsidR="0018447F" w:rsidRPr="0018447F" w:rsidRDefault="0018447F" w:rsidP="00230589">
            <w:pPr>
              <w:rPr>
                <w:color w:val="000000"/>
                <w:sz w:val="20"/>
                <w:szCs w:val="20"/>
              </w:rPr>
            </w:pPr>
            <w:r w:rsidRPr="0018447F">
              <w:rPr>
                <w:color w:val="000000"/>
                <w:sz w:val="20"/>
                <w:szCs w:val="20"/>
              </w:rPr>
              <w:t>OHDSI</w:t>
            </w:r>
          </w:p>
        </w:tc>
        <w:tc>
          <w:tcPr>
            <w:tcW w:w="7920" w:type="dxa"/>
            <w:shd w:val="clear" w:color="auto" w:fill="auto"/>
            <w:vAlign w:val="center"/>
            <w:hideMark/>
          </w:tcPr>
          <w:p w14:paraId="68B424DC" w14:textId="77777777" w:rsidR="0018447F" w:rsidRPr="0018447F" w:rsidRDefault="0018447F" w:rsidP="00230589">
            <w:pPr>
              <w:rPr>
                <w:color w:val="000000"/>
                <w:sz w:val="20"/>
                <w:szCs w:val="20"/>
              </w:rPr>
            </w:pPr>
            <w:r w:rsidRPr="0018447F">
              <w:rPr>
                <w:color w:val="000000"/>
                <w:sz w:val="20"/>
                <w:szCs w:val="20"/>
              </w:rPr>
              <w:t>Observational Health Data Sciences and Informatics</w:t>
            </w:r>
          </w:p>
        </w:tc>
      </w:tr>
      <w:tr w:rsidR="00E62767" w:rsidRPr="0018447F" w14:paraId="29B9F00B" w14:textId="77777777" w:rsidTr="00E62767">
        <w:trPr>
          <w:trHeight w:val="302"/>
        </w:trPr>
        <w:tc>
          <w:tcPr>
            <w:tcW w:w="1530" w:type="dxa"/>
            <w:shd w:val="clear" w:color="auto" w:fill="auto"/>
            <w:vAlign w:val="center"/>
            <w:hideMark/>
          </w:tcPr>
          <w:p w14:paraId="5999A756" w14:textId="77777777" w:rsidR="0018447F" w:rsidRPr="0018447F" w:rsidRDefault="0018447F" w:rsidP="00230589">
            <w:pPr>
              <w:rPr>
                <w:color w:val="000000"/>
                <w:sz w:val="20"/>
                <w:szCs w:val="20"/>
              </w:rPr>
            </w:pPr>
            <w:r w:rsidRPr="0018447F">
              <w:rPr>
                <w:color w:val="000000"/>
                <w:sz w:val="20"/>
                <w:szCs w:val="20"/>
              </w:rPr>
              <w:t>Optum</w:t>
            </w:r>
          </w:p>
        </w:tc>
        <w:tc>
          <w:tcPr>
            <w:tcW w:w="7920" w:type="dxa"/>
            <w:shd w:val="clear" w:color="auto" w:fill="auto"/>
            <w:vAlign w:val="center"/>
            <w:hideMark/>
          </w:tcPr>
          <w:p w14:paraId="76B570EB" w14:textId="77777777" w:rsidR="0018447F" w:rsidRPr="0018447F" w:rsidRDefault="0018447F" w:rsidP="00230589">
            <w:pPr>
              <w:rPr>
                <w:color w:val="000000"/>
                <w:sz w:val="20"/>
                <w:szCs w:val="20"/>
              </w:rPr>
            </w:pPr>
            <w:r w:rsidRPr="0018447F">
              <w:rPr>
                <w:color w:val="000000"/>
                <w:sz w:val="20"/>
                <w:szCs w:val="20"/>
              </w:rPr>
              <w:t>Optum’s Clinformatics</w:t>
            </w:r>
            <w:r w:rsidRPr="0018447F">
              <w:rPr>
                <w:color w:val="000000"/>
                <w:sz w:val="20"/>
                <w:szCs w:val="20"/>
                <w:vertAlign w:val="superscript"/>
              </w:rPr>
              <w:t>TM</w:t>
            </w:r>
            <w:r w:rsidRPr="0018447F">
              <w:rPr>
                <w:color w:val="000000"/>
                <w:sz w:val="20"/>
                <w:szCs w:val="20"/>
              </w:rPr>
              <w:t xml:space="preserve"> Data Mart – Socio-Economic Status</w:t>
            </w:r>
          </w:p>
        </w:tc>
      </w:tr>
      <w:tr w:rsidR="00E62767" w:rsidRPr="0018447F" w14:paraId="1A920063" w14:textId="77777777" w:rsidTr="00E62767">
        <w:trPr>
          <w:trHeight w:val="302"/>
        </w:trPr>
        <w:tc>
          <w:tcPr>
            <w:tcW w:w="1530" w:type="dxa"/>
            <w:shd w:val="clear" w:color="auto" w:fill="auto"/>
            <w:vAlign w:val="center"/>
            <w:hideMark/>
          </w:tcPr>
          <w:p w14:paraId="5D3A9575" w14:textId="77777777" w:rsidR="0018447F" w:rsidRPr="0018447F" w:rsidRDefault="0018447F" w:rsidP="00230589">
            <w:pPr>
              <w:rPr>
                <w:color w:val="000000"/>
                <w:sz w:val="20"/>
                <w:szCs w:val="20"/>
              </w:rPr>
            </w:pPr>
            <w:r w:rsidRPr="0018447F">
              <w:rPr>
                <w:color w:val="000000"/>
                <w:sz w:val="20"/>
                <w:szCs w:val="20"/>
              </w:rPr>
              <w:t>OptumEHR</w:t>
            </w:r>
          </w:p>
        </w:tc>
        <w:tc>
          <w:tcPr>
            <w:tcW w:w="7920" w:type="dxa"/>
            <w:shd w:val="clear" w:color="auto" w:fill="auto"/>
            <w:vAlign w:val="center"/>
            <w:hideMark/>
          </w:tcPr>
          <w:p w14:paraId="2B84A3F0" w14:textId="77777777" w:rsidR="0018447F" w:rsidRPr="0018447F" w:rsidRDefault="0018447F" w:rsidP="00230589">
            <w:pPr>
              <w:rPr>
                <w:color w:val="000000"/>
                <w:sz w:val="20"/>
                <w:szCs w:val="20"/>
              </w:rPr>
            </w:pPr>
            <w:r w:rsidRPr="0018447F">
              <w:rPr>
                <w:color w:val="000000"/>
                <w:sz w:val="20"/>
                <w:szCs w:val="20"/>
              </w:rPr>
              <w:t>Optum Pan-Therapeutic Electronic Health Records (Panther EHR)</w:t>
            </w:r>
          </w:p>
        </w:tc>
      </w:tr>
      <w:tr w:rsidR="00E62767" w:rsidRPr="0018447F" w14:paraId="12A9E722" w14:textId="77777777" w:rsidTr="00E62767">
        <w:trPr>
          <w:trHeight w:val="302"/>
        </w:trPr>
        <w:tc>
          <w:tcPr>
            <w:tcW w:w="1530" w:type="dxa"/>
            <w:shd w:val="clear" w:color="auto" w:fill="auto"/>
            <w:vAlign w:val="center"/>
            <w:hideMark/>
          </w:tcPr>
          <w:p w14:paraId="6E259367" w14:textId="77777777" w:rsidR="0018447F" w:rsidRPr="0018447F" w:rsidRDefault="0018447F" w:rsidP="00230589">
            <w:pPr>
              <w:rPr>
                <w:color w:val="000000"/>
                <w:sz w:val="20"/>
                <w:szCs w:val="20"/>
              </w:rPr>
            </w:pPr>
            <w:r w:rsidRPr="0018447F">
              <w:rPr>
                <w:color w:val="000000"/>
                <w:sz w:val="20"/>
                <w:szCs w:val="20"/>
              </w:rPr>
              <w:t>SCC</w:t>
            </w:r>
          </w:p>
        </w:tc>
        <w:tc>
          <w:tcPr>
            <w:tcW w:w="7920" w:type="dxa"/>
            <w:shd w:val="clear" w:color="auto" w:fill="auto"/>
            <w:vAlign w:val="center"/>
            <w:hideMark/>
          </w:tcPr>
          <w:p w14:paraId="3294D486" w14:textId="63BEBC9F" w:rsidR="0018447F" w:rsidRPr="0018447F" w:rsidRDefault="0018447F" w:rsidP="00230589">
            <w:pPr>
              <w:rPr>
                <w:color w:val="000000"/>
                <w:sz w:val="20"/>
                <w:szCs w:val="20"/>
              </w:rPr>
            </w:pPr>
            <w:r w:rsidRPr="0018447F">
              <w:rPr>
                <w:color w:val="000000"/>
                <w:sz w:val="20"/>
                <w:szCs w:val="20"/>
              </w:rPr>
              <w:t>Self-controlled cohort</w:t>
            </w:r>
            <w:r w:rsidR="00CA06C9">
              <w:rPr>
                <w:color w:val="000000"/>
                <w:sz w:val="20"/>
                <w:szCs w:val="20"/>
              </w:rPr>
              <w:t xml:space="preserve"> design</w:t>
            </w:r>
          </w:p>
        </w:tc>
      </w:tr>
      <w:tr w:rsidR="00E62767" w:rsidRPr="0018447F" w14:paraId="23464161" w14:textId="77777777" w:rsidTr="00E62767">
        <w:trPr>
          <w:trHeight w:val="302"/>
        </w:trPr>
        <w:tc>
          <w:tcPr>
            <w:tcW w:w="1530" w:type="dxa"/>
            <w:shd w:val="clear" w:color="auto" w:fill="auto"/>
            <w:vAlign w:val="center"/>
            <w:hideMark/>
          </w:tcPr>
          <w:p w14:paraId="1B14BDA6" w14:textId="77777777" w:rsidR="0018447F" w:rsidRPr="0018447F" w:rsidRDefault="0018447F" w:rsidP="00230589">
            <w:pPr>
              <w:rPr>
                <w:color w:val="000000"/>
                <w:sz w:val="20"/>
                <w:szCs w:val="20"/>
              </w:rPr>
            </w:pPr>
            <w:r w:rsidRPr="0018447F">
              <w:rPr>
                <w:color w:val="000000"/>
                <w:sz w:val="20"/>
                <w:szCs w:val="20"/>
              </w:rPr>
              <w:t>SCCS</w:t>
            </w:r>
          </w:p>
        </w:tc>
        <w:tc>
          <w:tcPr>
            <w:tcW w:w="7920" w:type="dxa"/>
            <w:shd w:val="clear" w:color="auto" w:fill="auto"/>
            <w:vAlign w:val="center"/>
            <w:hideMark/>
          </w:tcPr>
          <w:p w14:paraId="05BC48EC" w14:textId="380C448E" w:rsidR="0018447F" w:rsidRPr="0018447F" w:rsidRDefault="0018447F" w:rsidP="00230589">
            <w:pPr>
              <w:rPr>
                <w:color w:val="000000"/>
                <w:sz w:val="20"/>
                <w:szCs w:val="20"/>
              </w:rPr>
            </w:pPr>
            <w:r w:rsidRPr="0018447F">
              <w:rPr>
                <w:color w:val="000000"/>
                <w:sz w:val="20"/>
                <w:szCs w:val="20"/>
              </w:rPr>
              <w:t>Self-controlled case series</w:t>
            </w:r>
            <w:r w:rsidR="00CA06C9">
              <w:rPr>
                <w:color w:val="000000"/>
                <w:sz w:val="20"/>
                <w:szCs w:val="20"/>
              </w:rPr>
              <w:t xml:space="preserve"> design</w:t>
            </w:r>
          </w:p>
        </w:tc>
      </w:tr>
      <w:tr w:rsidR="00E62767" w:rsidRPr="0018447F" w14:paraId="7A3EAFC1" w14:textId="77777777" w:rsidTr="00E62767">
        <w:trPr>
          <w:trHeight w:val="302"/>
        </w:trPr>
        <w:tc>
          <w:tcPr>
            <w:tcW w:w="1530" w:type="dxa"/>
            <w:shd w:val="clear" w:color="auto" w:fill="auto"/>
            <w:vAlign w:val="center"/>
            <w:hideMark/>
          </w:tcPr>
          <w:p w14:paraId="5946F031" w14:textId="77777777" w:rsidR="0018447F" w:rsidRPr="0018447F" w:rsidRDefault="0018447F" w:rsidP="00230589">
            <w:pPr>
              <w:rPr>
                <w:color w:val="000000"/>
                <w:sz w:val="20"/>
                <w:szCs w:val="20"/>
              </w:rPr>
            </w:pPr>
            <w:r w:rsidRPr="0018447F">
              <w:rPr>
                <w:color w:val="000000"/>
                <w:sz w:val="20"/>
                <w:szCs w:val="20"/>
              </w:rPr>
              <w:t>SES</w:t>
            </w:r>
          </w:p>
        </w:tc>
        <w:tc>
          <w:tcPr>
            <w:tcW w:w="7920" w:type="dxa"/>
            <w:shd w:val="clear" w:color="auto" w:fill="auto"/>
            <w:vAlign w:val="center"/>
            <w:hideMark/>
          </w:tcPr>
          <w:p w14:paraId="11796C5C" w14:textId="0B9FF8E4" w:rsidR="0018447F" w:rsidRPr="0018447F" w:rsidRDefault="0018447F" w:rsidP="00230589">
            <w:pPr>
              <w:rPr>
                <w:color w:val="000000"/>
                <w:sz w:val="20"/>
                <w:szCs w:val="20"/>
              </w:rPr>
            </w:pPr>
            <w:r w:rsidRPr="0018447F">
              <w:rPr>
                <w:color w:val="000000"/>
                <w:sz w:val="20"/>
                <w:szCs w:val="20"/>
              </w:rPr>
              <w:t>Socio-</w:t>
            </w:r>
            <w:r w:rsidR="00CA06C9">
              <w:rPr>
                <w:color w:val="000000"/>
                <w:sz w:val="20"/>
                <w:szCs w:val="20"/>
              </w:rPr>
              <w:t>e</w:t>
            </w:r>
            <w:r w:rsidRPr="0018447F">
              <w:rPr>
                <w:color w:val="000000"/>
                <w:sz w:val="20"/>
                <w:szCs w:val="20"/>
              </w:rPr>
              <w:t xml:space="preserve">conomic </w:t>
            </w:r>
            <w:r w:rsidR="00CA06C9">
              <w:rPr>
                <w:color w:val="000000"/>
                <w:sz w:val="20"/>
                <w:szCs w:val="20"/>
              </w:rPr>
              <w:t>s</w:t>
            </w:r>
            <w:r w:rsidRPr="0018447F">
              <w:rPr>
                <w:color w:val="000000"/>
                <w:sz w:val="20"/>
                <w:szCs w:val="20"/>
              </w:rPr>
              <w:t>tatus</w:t>
            </w:r>
          </w:p>
        </w:tc>
      </w:tr>
      <w:tr w:rsidR="00E62767" w:rsidRPr="0018447F" w14:paraId="550E4F5B" w14:textId="77777777" w:rsidTr="00E62767">
        <w:trPr>
          <w:trHeight w:val="302"/>
        </w:trPr>
        <w:tc>
          <w:tcPr>
            <w:tcW w:w="1530" w:type="dxa"/>
            <w:shd w:val="clear" w:color="auto" w:fill="auto"/>
            <w:vAlign w:val="center"/>
            <w:hideMark/>
          </w:tcPr>
          <w:p w14:paraId="51E97101" w14:textId="77777777" w:rsidR="0018447F" w:rsidRPr="0018447F" w:rsidRDefault="0018447F" w:rsidP="00230589">
            <w:pPr>
              <w:rPr>
                <w:color w:val="000000"/>
                <w:sz w:val="20"/>
                <w:szCs w:val="20"/>
              </w:rPr>
            </w:pPr>
            <w:r w:rsidRPr="0018447F">
              <w:rPr>
                <w:color w:val="000000"/>
                <w:sz w:val="20"/>
                <w:szCs w:val="20"/>
              </w:rPr>
              <w:t>sIPTW</w:t>
            </w:r>
          </w:p>
        </w:tc>
        <w:tc>
          <w:tcPr>
            <w:tcW w:w="7920" w:type="dxa"/>
            <w:shd w:val="clear" w:color="auto" w:fill="auto"/>
            <w:vAlign w:val="center"/>
            <w:hideMark/>
          </w:tcPr>
          <w:p w14:paraId="03A110CE" w14:textId="77777777" w:rsidR="0018447F" w:rsidRPr="0018447F" w:rsidRDefault="0018447F" w:rsidP="00230589">
            <w:pPr>
              <w:rPr>
                <w:color w:val="000000"/>
                <w:sz w:val="20"/>
                <w:szCs w:val="20"/>
              </w:rPr>
            </w:pPr>
            <w:r w:rsidRPr="0018447F">
              <w:rPr>
                <w:color w:val="000000"/>
                <w:sz w:val="20"/>
                <w:szCs w:val="20"/>
              </w:rPr>
              <w:t>Stabilized inverse-probability of treatment weighting</w:t>
            </w:r>
          </w:p>
        </w:tc>
      </w:tr>
      <w:tr w:rsidR="00E62767" w:rsidRPr="0018447F" w14:paraId="41C863DD" w14:textId="77777777" w:rsidTr="00E62767">
        <w:trPr>
          <w:trHeight w:val="302"/>
        </w:trPr>
        <w:tc>
          <w:tcPr>
            <w:tcW w:w="1530" w:type="dxa"/>
            <w:shd w:val="clear" w:color="auto" w:fill="auto"/>
            <w:vAlign w:val="center"/>
            <w:hideMark/>
          </w:tcPr>
          <w:p w14:paraId="21072975" w14:textId="77777777" w:rsidR="0018447F" w:rsidRPr="0018447F" w:rsidRDefault="0018447F" w:rsidP="00230589">
            <w:pPr>
              <w:rPr>
                <w:color w:val="000000"/>
                <w:sz w:val="20"/>
                <w:szCs w:val="20"/>
              </w:rPr>
            </w:pPr>
            <w:r w:rsidRPr="0018447F">
              <w:rPr>
                <w:color w:val="000000"/>
                <w:sz w:val="20"/>
                <w:szCs w:val="20"/>
              </w:rPr>
              <w:t>T2DM</w:t>
            </w:r>
          </w:p>
        </w:tc>
        <w:tc>
          <w:tcPr>
            <w:tcW w:w="7920" w:type="dxa"/>
            <w:shd w:val="clear" w:color="auto" w:fill="auto"/>
            <w:vAlign w:val="center"/>
            <w:hideMark/>
          </w:tcPr>
          <w:p w14:paraId="2ACE275A" w14:textId="77777777" w:rsidR="0018447F" w:rsidRPr="0018447F" w:rsidRDefault="0018447F" w:rsidP="00230589">
            <w:pPr>
              <w:rPr>
                <w:color w:val="000000"/>
                <w:sz w:val="20"/>
                <w:szCs w:val="20"/>
              </w:rPr>
            </w:pPr>
            <w:r w:rsidRPr="0018447F">
              <w:rPr>
                <w:color w:val="000000"/>
                <w:sz w:val="20"/>
                <w:szCs w:val="20"/>
              </w:rPr>
              <w:t>Type 2 diabetes mellitus</w:t>
            </w:r>
          </w:p>
        </w:tc>
      </w:tr>
    </w:tbl>
    <w:p w14:paraId="3AB2A04F" w14:textId="77777777" w:rsidR="0018447F" w:rsidRPr="00FE4C8C" w:rsidRDefault="0018447F" w:rsidP="00BC0EA4">
      <w:pPr>
        <w:pStyle w:val="Basic11"/>
      </w:pPr>
    </w:p>
    <w:p w14:paraId="42453338" w14:textId="77777777" w:rsidR="00B7104C" w:rsidRPr="00FE4C8C" w:rsidRDefault="1551571E" w:rsidP="00506FE5">
      <w:pPr>
        <w:pStyle w:val="Heading1"/>
      </w:pPr>
      <w:bookmarkStart w:id="2" w:name="_Toc76735540"/>
      <w:r w:rsidRPr="00FE4C8C">
        <w:t>RESPONSIBLE PARTIES</w:t>
      </w:r>
      <w:bookmarkEnd w:id="2"/>
    </w:p>
    <w:p w14:paraId="73CACE3F" w14:textId="77777777" w:rsidR="002D4327" w:rsidRPr="005F0738" w:rsidRDefault="1551571E" w:rsidP="00356468">
      <w:pPr>
        <w:pStyle w:val="Heading2"/>
      </w:pPr>
      <w:bookmarkStart w:id="3" w:name="_Toc76735541"/>
      <w:r w:rsidRPr="005F0738">
        <w:t>Investigator(s) and Authors</w:t>
      </w:r>
      <w:bookmarkEnd w:id="3"/>
    </w:p>
    <w:p w14:paraId="73D469A6" w14:textId="61305885" w:rsidR="001A5E26" w:rsidRPr="00A33469" w:rsidRDefault="00A33469" w:rsidP="002D4327">
      <w:pPr>
        <w:pStyle w:val="BodyText11"/>
      </w:pPr>
      <w:r w:rsidRPr="00A33469">
        <w:t>Patrick R Ryan</w:t>
      </w:r>
      <w:r w:rsidRPr="00A33469">
        <w:rPr>
          <w:vertAlign w:val="superscript"/>
        </w:rPr>
        <w:t>1</w:t>
      </w:r>
      <w:r>
        <w:t xml:space="preserve">, </w:t>
      </w:r>
      <w:r w:rsidRPr="00A33469">
        <w:t>Mitchell M. Conover</w:t>
      </w:r>
      <w:r w:rsidRPr="00A33469">
        <w:rPr>
          <w:vertAlign w:val="superscript"/>
        </w:rPr>
        <w:t>1</w:t>
      </w:r>
    </w:p>
    <w:p w14:paraId="1D19BDC2" w14:textId="461123A7" w:rsidR="00A33469" w:rsidRPr="00A33469" w:rsidRDefault="00A33469" w:rsidP="002D4327">
      <w:pPr>
        <w:pStyle w:val="BodyText11"/>
        <w:rPr>
          <w:color w:val="FF0000"/>
          <w:vertAlign w:val="superscript"/>
        </w:rPr>
      </w:pPr>
      <w:r>
        <w:rPr>
          <w:vertAlign w:val="superscript"/>
        </w:rPr>
        <w:t>1</w:t>
      </w:r>
      <w:r w:rsidRPr="00A33469">
        <w:t xml:space="preserve"> </w:t>
      </w:r>
      <w:r>
        <w:t>Observational Health Data Analytics, Janssen Research and Development</w:t>
      </w:r>
    </w:p>
    <w:p w14:paraId="1BF61EA0" w14:textId="77777777" w:rsidR="002D4327" w:rsidRPr="00FE4C8C" w:rsidRDefault="1551571E" w:rsidP="00356468">
      <w:pPr>
        <w:pStyle w:val="Heading2"/>
      </w:pPr>
      <w:bookmarkStart w:id="4" w:name="_Toc76735542"/>
      <w:r w:rsidRPr="00FE4C8C">
        <w:t>Sponsor</w:t>
      </w:r>
      <w:bookmarkEnd w:id="4"/>
    </w:p>
    <w:p w14:paraId="69B319EB" w14:textId="422C522F" w:rsidR="00B160EE" w:rsidRPr="00FE4C8C" w:rsidRDefault="00B160EE" w:rsidP="002D4327">
      <w:pPr>
        <w:pStyle w:val="BodyText11"/>
      </w:pPr>
      <w:r w:rsidRPr="00B160EE">
        <w:t>Observational Health Data Sciences and Informatics (OHDSI) Research Network*</w:t>
      </w:r>
    </w:p>
    <w:p w14:paraId="73E1689B" w14:textId="4DF33A21" w:rsidR="002D4327" w:rsidRDefault="00766DF2" w:rsidP="00506FE5">
      <w:pPr>
        <w:pStyle w:val="Heading1"/>
      </w:pPr>
      <w:bookmarkStart w:id="5" w:name="_Toc76735543"/>
      <w:r>
        <w:t xml:space="preserve">PROTOCOL </w:t>
      </w:r>
      <w:r w:rsidR="1551571E" w:rsidRPr="00FE4C8C">
        <w:t>ABSTRACT</w:t>
      </w:r>
      <w:bookmarkEnd w:id="5"/>
    </w:p>
    <w:p w14:paraId="0A1A183E" w14:textId="3F30474A" w:rsidR="00A9625F" w:rsidRPr="00AE4D69" w:rsidRDefault="00AE4D69" w:rsidP="00AE4D69">
      <w:pPr>
        <w:pStyle w:val="BodyText11"/>
        <w:jc w:val="left"/>
        <w:rPr>
          <w:sz w:val="24"/>
          <w:szCs w:val="24"/>
        </w:rPr>
      </w:pPr>
      <w:r w:rsidRPr="00AE4D69">
        <w:rPr>
          <w:sz w:val="24"/>
          <w:szCs w:val="24"/>
        </w:rPr>
        <w:t xml:space="preserve">A high-quality observational comparative cohort study conducted using a nation-wide sample of U.S. administrative claims was recently published </w:t>
      </w:r>
      <w:r w:rsidR="00BD63C2">
        <w:rPr>
          <w:sz w:val="24"/>
          <w:szCs w:val="24"/>
        </w:rPr>
        <w:t>demonstrating</w:t>
      </w:r>
      <w:r w:rsidRPr="00AE4D69">
        <w:rPr>
          <w:sz w:val="24"/>
          <w:szCs w:val="24"/>
        </w:rPr>
        <w:t xml:space="preserve"> a protective effect of Glucagon-like peptide 1 receptor agonists (GLP-1RA) medications on the risk of chronic lower respiratory disease (CLRD) exacerbations. </w:t>
      </w:r>
    </w:p>
    <w:p w14:paraId="07451E63" w14:textId="420EAE14" w:rsidR="00AE4D69" w:rsidRDefault="7CFFC557" w:rsidP="004B3F87">
      <w:pPr>
        <w:pStyle w:val="BodyText11"/>
        <w:jc w:val="left"/>
        <w:rPr>
          <w:sz w:val="24"/>
          <w:szCs w:val="24"/>
        </w:rPr>
      </w:pPr>
      <w:r w:rsidRPr="2FF12780">
        <w:rPr>
          <w:sz w:val="24"/>
          <w:szCs w:val="24"/>
        </w:rPr>
        <w:lastRenderedPageBreak/>
        <w:t>As a methodologic experiment</w:t>
      </w:r>
      <w:r w:rsidR="7C7D88C5" w:rsidRPr="2FF12780">
        <w:rPr>
          <w:sz w:val="24"/>
          <w:szCs w:val="24"/>
        </w:rPr>
        <w:t xml:space="preserve"> intended to address what has been described as a “replication/reproducibility” crisis in health research</w:t>
      </w:r>
      <w:r w:rsidRPr="2FF12780">
        <w:rPr>
          <w:sz w:val="24"/>
          <w:szCs w:val="24"/>
        </w:rPr>
        <w:t xml:space="preserve">, we propose to independently reproduce the original study according to its description in the recent publication and </w:t>
      </w:r>
      <w:r w:rsidR="5E852B4C" w:rsidRPr="2FF12780">
        <w:rPr>
          <w:sz w:val="24"/>
          <w:szCs w:val="24"/>
        </w:rPr>
        <w:t>supplemental</w:t>
      </w:r>
      <w:r w:rsidRPr="2FF12780">
        <w:rPr>
          <w:sz w:val="24"/>
          <w:szCs w:val="24"/>
        </w:rPr>
        <w:t xml:space="preserve"> materials, using the same database as was used in the original study. In addition to reproducing the study, we plan to evaluate the robustness of the study findings by conducting sensitivity analyses, assessing: 1) changes to definitions of exposure and outcome phenotypes, 2) use of alternate study designs, including the self-controlled cohort and self-controlled case series designs, 3) calibration of effect estimates using empirical null distributions, and 3) observable study diagnostics that inform the validity of a given analysis. Finally</w:t>
      </w:r>
      <w:r w:rsidR="696F2F0D" w:rsidRPr="2FF12780">
        <w:rPr>
          <w:sz w:val="24"/>
          <w:szCs w:val="24"/>
        </w:rPr>
        <w:t>,</w:t>
      </w:r>
      <w:r w:rsidRPr="2FF12780">
        <w:rPr>
          <w:sz w:val="24"/>
          <w:szCs w:val="24"/>
        </w:rPr>
        <w:t xml:space="preserve"> we plan to explore the generalizability of the findings by executing the analysis on several study databases that vary with respect to the populations they include (e.g. U.S. and non-U.S.) and their mechanisms of data capture (e.g. administrative claims, electronic health records data</w:t>
      </w:r>
      <w:r w:rsidR="435776A1" w:rsidRPr="2FF12780">
        <w:rPr>
          <w:sz w:val="24"/>
          <w:szCs w:val="24"/>
        </w:rPr>
        <w:t>).</w:t>
      </w:r>
    </w:p>
    <w:p w14:paraId="6D4F4FC3" w14:textId="3B1FA874" w:rsidR="00AE4D69" w:rsidRDefault="004B3F87" w:rsidP="004B3F87">
      <w:pPr>
        <w:pStyle w:val="BodyText12"/>
        <w:spacing w:after="0" w:line="240" w:lineRule="auto"/>
        <w:jc w:val="left"/>
        <w:rPr>
          <w:szCs w:val="24"/>
        </w:rPr>
      </w:pPr>
      <w:r>
        <w:rPr>
          <w:szCs w:val="24"/>
        </w:rPr>
        <w:t xml:space="preserve">We propose to conduct this study within the </w:t>
      </w:r>
      <w:r w:rsidR="00E109D3">
        <w:rPr>
          <w:szCs w:val="24"/>
        </w:rPr>
        <w:t>Observational Health Data Sciences and Informatics (OHDSI)</w:t>
      </w:r>
      <w:r w:rsidRPr="00D61868">
        <w:rPr>
          <w:szCs w:val="24"/>
        </w:rPr>
        <w:t xml:space="preserve"> </w:t>
      </w:r>
      <w:r w:rsidR="00E109D3">
        <w:rPr>
          <w:szCs w:val="24"/>
        </w:rPr>
        <w:t>r</w:t>
      </w:r>
      <w:r w:rsidRPr="00D61868">
        <w:rPr>
          <w:szCs w:val="24"/>
        </w:rPr>
        <w:t xml:space="preserve">esearch </w:t>
      </w:r>
      <w:r w:rsidR="00E109D3">
        <w:rPr>
          <w:szCs w:val="24"/>
        </w:rPr>
        <w:t>n</w:t>
      </w:r>
      <w:r w:rsidRPr="00D61868">
        <w:rPr>
          <w:szCs w:val="24"/>
        </w:rPr>
        <w:t>etwork.</w:t>
      </w:r>
      <w:r>
        <w:rPr>
          <w:szCs w:val="24"/>
        </w:rPr>
        <w:t xml:space="preserve"> </w:t>
      </w:r>
      <w:r w:rsidRPr="00D61868">
        <w:rPr>
          <w:szCs w:val="24"/>
        </w:rPr>
        <w:t xml:space="preserve">The OHDSI </w:t>
      </w:r>
      <w:r w:rsidR="00E109D3">
        <w:rPr>
          <w:szCs w:val="24"/>
        </w:rPr>
        <w:t>r</w:t>
      </w:r>
      <w:r w:rsidRPr="00D61868">
        <w:rPr>
          <w:szCs w:val="24"/>
        </w:rPr>
        <w:t>esearch network is an international collaboration of researchers seeking to advance observational data research in healthcare. OHDSI is an open network, inviting healthcare institutions across the globe with patient-level data to join the network by converting data to the OMOP CDM and participating in network research studies. Each site voluntarily opts-in to each respective network study. In each study, data remains at the site behind a firewall. No patient-level data pooling occurs across network sites</w:t>
      </w:r>
      <w:r>
        <w:rPr>
          <w:szCs w:val="24"/>
        </w:rPr>
        <w:t>; o</w:t>
      </w:r>
      <w:r w:rsidRPr="00D61868">
        <w:rPr>
          <w:szCs w:val="24"/>
        </w:rPr>
        <w:t>nly aggregate results are shared.</w:t>
      </w:r>
    </w:p>
    <w:p w14:paraId="647A03D1" w14:textId="77777777" w:rsidR="00E109D3" w:rsidRPr="004B3F87" w:rsidRDefault="00E109D3" w:rsidP="004B3F87">
      <w:pPr>
        <w:pStyle w:val="BodyText12"/>
        <w:spacing w:after="0" w:line="240" w:lineRule="auto"/>
        <w:jc w:val="left"/>
        <w:rPr>
          <w:szCs w:val="24"/>
        </w:rPr>
      </w:pPr>
    </w:p>
    <w:p w14:paraId="359635A8" w14:textId="2E5C949E" w:rsidR="004E6AFF" w:rsidRDefault="1551571E" w:rsidP="006B0D6F">
      <w:pPr>
        <w:pStyle w:val="Heading1"/>
      </w:pPr>
      <w:bookmarkStart w:id="6" w:name="_Toc76735544"/>
      <w:r>
        <w:t>RATIONALE AND BACKGROUND</w:t>
      </w:r>
      <w:bookmarkEnd w:id="6"/>
    </w:p>
    <w:p w14:paraId="4E2D8DF9" w14:textId="1C3AC016" w:rsidR="009A484C" w:rsidRDefault="6A66D28F" w:rsidP="00A91AAA">
      <w:pPr>
        <w:pStyle w:val="BodyText12"/>
        <w:spacing w:after="0" w:line="240" w:lineRule="auto"/>
        <w:jc w:val="left"/>
      </w:pPr>
      <w:r>
        <w:t xml:space="preserve">Observational research using </w:t>
      </w:r>
      <w:r w:rsidR="520FDA9F">
        <w:t>real</w:t>
      </w:r>
      <w:r w:rsidR="72751533">
        <w:t>-</w:t>
      </w:r>
      <w:r w:rsidR="520FDA9F">
        <w:t xml:space="preserve">world data provides </w:t>
      </w:r>
      <w:r>
        <w:t>an</w:t>
      </w:r>
      <w:r w:rsidR="520FDA9F">
        <w:t xml:space="preserve"> opportunity to observe how medications are used</w:t>
      </w:r>
      <w:r>
        <w:t xml:space="preserve"> in a real-world setting and to assess the risks and benefits associated with medications in actual practice. Ongoing development of</w:t>
      </w:r>
      <w:r w:rsidR="520FDA9F">
        <w:t xml:space="preserve"> </w:t>
      </w:r>
      <w:r>
        <w:t xml:space="preserve">study designs and </w:t>
      </w:r>
      <w:r w:rsidR="520FDA9F">
        <w:t xml:space="preserve">analytic methods </w:t>
      </w:r>
      <w:r>
        <w:t xml:space="preserve">have </w:t>
      </w:r>
      <w:r w:rsidR="19C623F0">
        <w:t>equipped</w:t>
      </w:r>
      <w:r>
        <w:t xml:space="preserve"> observational researchers with a powerful toolkit to reduce and/or mitigate sources of bias. For example, developments in propensity score analysis have enabled control</w:t>
      </w:r>
      <w:r w:rsidR="520FDA9F">
        <w:t xml:space="preserve"> for large</w:t>
      </w:r>
      <w:r>
        <w:t>, highly-dimensional sets of confounders</w:t>
      </w:r>
      <w:r w:rsidR="11ACF80A">
        <w:t xml:space="preserve"> and d</w:t>
      </w:r>
      <w:r w:rsidR="19C623F0">
        <w:t>evelopments in negative control outcome experiments allow for the assessment of residual systematic bias, which can be used to calibrate effect estimates and confidence intervals</w:t>
      </w:r>
      <w:r w:rsidR="520FDA9F">
        <w:t xml:space="preserve">. </w:t>
      </w:r>
      <w:r w:rsidR="19C623F0">
        <w:t>When proper study designs and analytic methods are used to address the right study questions, o</w:t>
      </w:r>
      <w:r w:rsidR="520FDA9F">
        <w:t xml:space="preserve">bservational </w:t>
      </w:r>
      <w:r w:rsidR="19C623F0">
        <w:t>research using real-world data</w:t>
      </w:r>
      <w:r w:rsidR="520FDA9F">
        <w:t xml:space="preserve"> can provide valuable and </w:t>
      </w:r>
      <w:r w:rsidR="6F183DEF">
        <w:t>reliable</w:t>
      </w:r>
      <w:r w:rsidR="520FDA9F">
        <w:t xml:space="preserve"> </w:t>
      </w:r>
      <w:r w:rsidR="6F183DEF">
        <w:t>evidence</w:t>
      </w:r>
      <w:r w:rsidR="520FDA9F">
        <w:t xml:space="preserve"> on the </w:t>
      </w:r>
      <w:r w:rsidR="19C623F0">
        <w:t>effectiveness and safety of medical products, as they are used in real-world clinical practice.</w:t>
      </w:r>
      <w:r w:rsidR="006E19C3">
        <w:fldChar w:fldCharType="begin">
          <w:fldData xml:space="preserve">PEVuZE5vdGU+PENpdGU+PEF1dGhvcj5Hb2xkZXI8L0F1dGhvcj48WWVhcj4yMDExPC9ZZWFyPjxS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AyNjwvcGFnZXM+PHZvbHVtZT44PC92b2x1bWU+PG51bWJlcj41PC9u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</w:fldData>
        </w:fldChar>
      </w:r>
      <w:r w:rsidR="00AE4D69">
        <w:instrText xml:space="preserve"> ADDIN EN.CITE </w:instrText>
      </w:r>
      <w:r w:rsidR="00AE4D69">
        <w:fldChar w:fldCharType="begin">
          <w:fldData xml:space="preserve">PEVuZE5vdGU+PENpdGU+PEF1dGhvcj5Hb2xkZXI8L0F1dGhvcj48WWVhcj4yMDExPC9ZZWFyPjxS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</w:fldData>
        </w:fldChar>
      </w:r>
      <w:r w:rsidR="00AE4D69">
        <w:instrText xml:space="preserve"> ADDIN EN.CITE.DATA </w:instrText>
      </w:r>
      <w:r w:rsidR="00AE4D69">
        <w:fldChar w:fldCharType="end"/>
      </w:r>
      <w:r w:rsidR="006E19C3">
        <w:fldChar w:fldCharType="separate"/>
      </w:r>
      <w:r w:rsidR="7BFD0344" w:rsidRPr="00AE4D69">
        <w:rPr>
          <w:noProof/>
          <w:vertAlign w:val="superscript"/>
        </w:rPr>
        <w:t>1</w:t>
      </w:r>
      <w:r w:rsidR="006E19C3">
        <w:fldChar w:fldCharType="end"/>
      </w:r>
    </w:p>
    <w:p w14:paraId="14E7BD00" w14:textId="77777777" w:rsidR="002167A6" w:rsidRDefault="002167A6" w:rsidP="00A91AAA">
      <w:pPr>
        <w:pStyle w:val="BodyText12"/>
        <w:spacing w:after="0" w:line="240" w:lineRule="auto"/>
        <w:jc w:val="left"/>
      </w:pPr>
    </w:p>
    <w:p w14:paraId="647B3C50" w14:textId="6293A18E" w:rsidR="006B0D6F" w:rsidRDefault="203E0355" w:rsidP="006E19C3">
      <w:r>
        <w:t xml:space="preserve">Despite substantial improvements in methods and data </w:t>
      </w:r>
      <w:r w:rsidR="11ACF80A">
        <w:t xml:space="preserve">resources </w:t>
      </w:r>
      <w:r>
        <w:t>used in observational causal inference research, a large number of published observational studies still conclude with the statement “Randomized trials are warranted to confirm our findings</w:t>
      </w:r>
      <w:r w:rsidR="4B73CEBC">
        <w:t>,</w:t>
      </w:r>
      <w:r>
        <w:t>”</w:t>
      </w:r>
      <w:r w:rsidR="03EE39C5">
        <w:t xml:space="preserve"> </w:t>
      </w:r>
      <w:r w:rsidR="4B73CEBC">
        <w:t xml:space="preserve">even in cases where the recommended randomized trial is highly unlikely to be conducted in a timely manner (e.g. due to </w:t>
      </w:r>
      <w:r w:rsidR="61A629F8">
        <w:t xml:space="preserve">challenges with </w:t>
      </w:r>
      <w:r w:rsidR="4B73CEBC">
        <w:t>feasibility and/or cost).</w:t>
      </w:r>
      <w:r>
        <w:t xml:space="preserve"> Implicit in this trend is the assumption that observational research cannot provide reliable evidence absent confirmation with experimental/randomized research. </w:t>
      </w:r>
      <w:r w:rsidR="301A2546">
        <w:t xml:space="preserve">Given that many </w:t>
      </w:r>
      <w:r w:rsidR="74AEA745">
        <w:t>of-interest health research</w:t>
      </w:r>
      <w:r w:rsidR="301A2546">
        <w:t xml:space="preserve"> questions </w:t>
      </w:r>
      <w:r w:rsidR="74AEA745">
        <w:t xml:space="preserve">simply </w:t>
      </w:r>
      <w:r w:rsidR="301A2546">
        <w:t>cannot be realistically assessed using experimental methods</w:t>
      </w:r>
      <w:r w:rsidR="74AEA745">
        <w:t xml:space="preserve">, </w:t>
      </w:r>
      <w:r w:rsidR="558D9F44">
        <w:t>it is critical that systems of evidence evaluation are developed to more meaningfully apply the findings of observational research studies.</w:t>
      </w:r>
      <w:r>
        <w:t>Despite commonplace concern</w:t>
      </w:r>
      <w:r w:rsidR="5923BF72">
        <w:t>s</w:t>
      </w:r>
      <w:r>
        <w:t xml:space="preserve"> about the reliability of evidence generated by observational research, established practices to improve the reliability of empirical evidence (e.g. reproduction and replication) are</w:t>
      </w:r>
      <w:r w:rsidR="60D69647">
        <w:t xml:space="preserve"> severely</w:t>
      </w:r>
      <w:r>
        <w:t xml:space="preserve"> underutilized</w:t>
      </w:r>
      <w:r w:rsidR="33F05C40">
        <w:t>, an issue which has received widespread attention over the last decade</w:t>
      </w:r>
      <w:r>
        <w:t>.</w:t>
      </w:r>
      <w:r w:rsidR="006E19C3">
        <w:fldChar w:fldCharType="begin">
          <w:fldData xml:space="preserve">PEVuZE5vdGU+PENpdGU+PFllYXI+MjAxODwvWWVhcj48UmVjTnVtPjYyPC9SZWNOdW0+PERpc3Bs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ExNi0yNjwvcGFnZXM+PHZvbHVtZT4xMTY8L3ZvbHVtZT48bnVtYmVyPjE8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k2My05Njg8L3BhZ2VzPjx2b2x1bWU+MjU8L3ZvbHVtZT48bnVtYmVyPjg8L251bWJlcj48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yMDI0NDc8L3BhZ2VzPjx2b2x1bWU+MTM8L3ZvbHVtZT48bnVtYmVyPjk8L251bWJlcj48ZWRp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Q29udHJhZGljdGVkIGFuZCBpbml0aWFsbHkgc3Ryb25nZXIg
ZWZmZWN0cyBpbiBoaWdobHkgY2l0ZWQgY2xpbmljYWwgcmVzZWFyY2g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IxOC0yODwvcGFnZXM+PHZvbHVtZT4yOTQ8L3ZvbHVtZT48bnVtYmVyPjI8L251bWJlcj48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3MTI8L3BhZ2VzPjx2b2x1bWU+MTA8L3ZvbHVt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</w:fldData>
        </w:fldChar>
      </w:r>
      <w:r w:rsidR="00AE4D69">
        <w:instrText xml:space="preserve"> ADDIN EN.CITE </w:instrText>
      </w:r>
      <w:r w:rsidR="00AE4D69">
        <w:fldChar w:fldCharType="begin">
          <w:fldData xml:space="preserve">PEVuZE5vdGU+PENpdGU+PFllYXI+MjAxODwvWWVhcj48UmVjTnVtPjYyPC9SZWNOdW0+PERpc3Bs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</w:fldData>
        </w:fldChar>
      </w:r>
      <w:r w:rsidR="00AE4D69">
        <w:instrText xml:space="preserve"> ADDIN EN.CITE.DATA </w:instrText>
      </w:r>
      <w:r w:rsidR="00AE4D69">
        <w:fldChar w:fldCharType="end"/>
      </w:r>
      <w:r w:rsidR="006E19C3">
        <w:fldChar w:fldCharType="separate"/>
      </w:r>
      <w:r w:rsidR="7BFD0344" w:rsidRPr="00AE4D69">
        <w:rPr>
          <w:noProof/>
          <w:vertAlign w:val="superscript"/>
        </w:rPr>
        <w:t>2-8</w:t>
      </w:r>
      <w:r w:rsidR="006E19C3">
        <w:fldChar w:fldCharType="end"/>
      </w:r>
      <w:r>
        <w:t xml:space="preserve"> </w:t>
      </w:r>
    </w:p>
    <w:p w14:paraId="31B25AE6" w14:textId="1DF0205B" w:rsidR="006B0D6F" w:rsidRDefault="006B0D6F" w:rsidP="006E19C3"/>
    <w:p w14:paraId="79966695" w14:textId="22C08111" w:rsidR="006B0D6F" w:rsidRDefault="6CDE9303" w:rsidP="2FF12780">
      <w:pPr>
        <w:pStyle w:val="Heading2"/>
      </w:pPr>
      <w:r>
        <w:t>A framework describing desirable attributes of reliable evidence</w:t>
      </w:r>
    </w:p>
    <w:p w14:paraId="0F9615E1" w14:textId="1D48AE08" w:rsidR="006B0D6F" w:rsidRDefault="203E0355" w:rsidP="006E19C3">
      <w:r>
        <w:t>Figure 1 below presents a general framework for evaluating six desirable attributes of reliable evidence: repeatable, reproducible, replicable, generalizable, robust, and calibrated.</w:t>
      </w:r>
      <w:r w:rsidR="3F7A0585">
        <w:t xml:space="preserve"> A brief description of the framework is provided below; however more detailed discussion of the framework can be found in </w:t>
      </w:r>
      <w:hyperlink r:id="rId14" w:history="1">
        <w:r w:rsidR="65A537F4" w:rsidRPr="009325C8">
          <w:rPr>
            <w:rStyle w:val="Hyperlink"/>
          </w:rPr>
          <w:t>Section 14.1 of the Book of OHDSI (</w:t>
        </w:r>
        <w:r w:rsidR="091424FD" w:rsidRPr="009325C8">
          <w:rPr>
            <w:rStyle w:val="Hyperlink"/>
          </w:rPr>
          <w:t>Attributes</w:t>
        </w:r>
        <w:r w:rsidR="65A537F4" w:rsidRPr="009325C8">
          <w:rPr>
            <w:rStyle w:val="Hyperlink"/>
          </w:rPr>
          <w:t xml:space="preserve"> of Reliable Evidence)</w:t>
        </w:r>
      </w:hyperlink>
      <w:r w:rsidR="65A537F4">
        <w:t>.</w:t>
      </w:r>
      <w:r w:rsidR="006E19C3">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AE4D69">
        <w:instrText xml:space="preserve"> ADDIN EN.CITE </w:instrText>
      </w:r>
      <w:r w:rsidR="00AE4D69">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AE4D69">
        <w:instrText xml:space="preserve"> ADDIN EN.CITE.DATA </w:instrText>
      </w:r>
      <w:r w:rsidR="00AE4D69">
        <w:fldChar w:fldCharType="end"/>
      </w:r>
      <w:r w:rsidR="006E19C3">
        <w:fldChar w:fldCharType="separate"/>
      </w:r>
      <w:r w:rsidR="7BFD0344" w:rsidRPr="00AE4D69">
        <w:rPr>
          <w:noProof/>
          <w:vertAlign w:val="superscript"/>
        </w:rPr>
        <w:t>9</w:t>
      </w:r>
      <w:r w:rsidR="006E19C3">
        <w:fldChar w:fldCharType="end"/>
      </w:r>
      <w:r w:rsidR="65A537F4">
        <w:t xml:space="preserve"> </w:t>
      </w:r>
    </w:p>
    <w:p w14:paraId="0D514D28" w14:textId="77777777" w:rsidR="006B0D6F" w:rsidRDefault="006B0D6F" w:rsidP="006B0D6F"/>
    <w:p w14:paraId="738595EF" w14:textId="22A5CA19" w:rsidR="006B0D6F" w:rsidRDefault="006B0D6F" w:rsidP="006B0D6F">
      <w:r>
        <w:rPr>
          <w:noProof/>
        </w:rPr>
        <w:drawing>
          <wp:inline distT="0" distB="0" distL="0" distR="0" wp14:anchorId="7B40A186" wp14:editId="02017CDE">
            <wp:extent cx="5360670" cy="1860771"/>
            <wp:effectExtent l="19050" t="19050" r="11430" b="25400"/>
            <wp:docPr id="3" name="Picture 3" descr="Desired attributes of reliable ev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ired attributes of reliable evid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88987" cy="1870600"/>
                    </a:xfrm>
                    <a:prstGeom prst="rect">
                      <a:avLst/>
                    </a:prstGeom>
                    <a:noFill/>
                    <a:ln>
                      <a:solidFill>
                        <a:schemeClr val="tx1"/>
                      </a:solidFill>
                    </a:ln>
                  </pic:spPr>
                </pic:pic>
              </a:graphicData>
            </a:graphic>
          </wp:inline>
        </w:drawing>
      </w:r>
    </w:p>
    <w:p w14:paraId="471481E2" w14:textId="3A5D2DD0" w:rsidR="1E534A37" w:rsidRDefault="1E534A37" w:rsidP="2FF12780">
      <w:r>
        <w:rPr>
          <w:noProof/>
        </w:rPr>
        <w:drawing>
          <wp:inline distT="0" distB="0" distL="0" distR="0" wp14:anchorId="4A83372B" wp14:editId="7B9D4181">
            <wp:extent cx="5430720" cy="1933575"/>
            <wp:effectExtent l="0" t="0" r="0" b="0"/>
            <wp:docPr id="494943940" name="Picture 4949439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430720" cy="1933575"/>
                    </a:xfrm>
                    <a:prstGeom prst="rect">
                      <a:avLst/>
                    </a:prstGeom>
                  </pic:spPr>
                </pic:pic>
              </a:graphicData>
            </a:graphic>
          </wp:inline>
        </w:drawing>
      </w:r>
    </w:p>
    <w:p w14:paraId="169E0F76" w14:textId="77777777" w:rsidR="006B0D6F" w:rsidRPr="006E19C3" w:rsidRDefault="006B0D6F" w:rsidP="006B0D6F">
      <w:pPr>
        <w:rPr>
          <w:sz w:val="22"/>
          <w:szCs w:val="22"/>
        </w:rPr>
      </w:pPr>
      <w:r w:rsidRPr="00B11D5A">
        <w:rPr>
          <w:b/>
          <w:bCs/>
        </w:rPr>
        <w:t>Figure 1</w:t>
      </w:r>
      <w:r>
        <w:t xml:space="preserve">. Desired attributes of reliable evidence </w:t>
      </w:r>
      <w:r w:rsidRPr="006E19C3">
        <w:rPr>
          <w:sz w:val="22"/>
          <w:szCs w:val="22"/>
        </w:rPr>
        <w:t>(</w:t>
      </w:r>
      <w:r w:rsidRPr="006E19C3">
        <w:rPr>
          <w:i/>
          <w:iCs/>
          <w:sz w:val="22"/>
          <w:szCs w:val="22"/>
        </w:rPr>
        <w:t>source: Book of OHDSI</w:t>
      </w:r>
      <w:r w:rsidRPr="006E19C3">
        <w:rPr>
          <w:sz w:val="22"/>
          <w:szCs w:val="22"/>
        </w:rPr>
        <w:t>)</w:t>
      </w:r>
    </w:p>
    <w:p w14:paraId="368827BE" w14:textId="77777777" w:rsidR="006B0D6F" w:rsidRDefault="006B0D6F" w:rsidP="006B0D6F"/>
    <w:p w14:paraId="48C3EB39" w14:textId="0BC06D9D" w:rsidR="006B0D6F" w:rsidRDefault="4BD6C014" w:rsidP="006B0D6F">
      <w:r>
        <w:t>Evidence is considered repeatable when</w:t>
      </w:r>
      <w:r w:rsidR="00300A37">
        <w:t xml:space="preserve"> the same researcher applying the same analytic strategy to address the same study question with the same data would get the identical result. </w:t>
      </w:r>
      <w:r w:rsidR="1A0E4B97">
        <w:t>Generating r</w:t>
      </w:r>
      <w:r w:rsidR="00300A37">
        <w:t xml:space="preserve">epeatable evidence requires a clear process absent of subjective judgement or interpretation. </w:t>
      </w:r>
      <w:r>
        <w:t xml:space="preserve">Evidence is considered </w:t>
      </w:r>
      <w:r w:rsidR="066F4C71">
        <w:t>reproducible</w:t>
      </w:r>
      <w:r w:rsidR="34E6864F">
        <w:t xml:space="preserve"> when</w:t>
      </w:r>
      <w:r w:rsidR="00300A37">
        <w:t xml:space="preserve"> a different researcher is able to perfectly reproduce that analysis and, using the same data, is able to generate the identical result. In the case of research relying on retrospective data analysis, reproducible evidence requires the complete specification of the study protocols in human-readable and computer-executable form. Ensuring that findings from a given study are </w:t>
      </w:r>
      <w:r w:rsidR="34E6864F">
        <w:t xml:space="preserve">repeatable and reproducible </w:t>
      </w:r>
      <w:r w:rsidR="00300A37">
        <w:t xml:space="preserve">is one of the most important </w:t>
      </w:r>
      <w:r w:rsidR="34E6864F">
        <w:t>principals for</w:t>
      </w:r>
      <w:r w:rsidR="00300A37">
        <w:t xml:space="preserve"> </w:t>
      </w:r>
      <w:r w:rsidR="34E6864F">
        <w:t>providing</w:t>
      </w:r>
      <w:r w:rsidR="00300A37">
        <w:t xml:space="preserve"> reliable evidence of </w:t>
      </w:r>
      <w:r w:rsidR="34E6864F">
        <w:t xml:space="preserve">causal </w:t>
      </w:r>
      <w:r w:rsidR="3559D1D6">
        <w:t>relationships</w:t>
      </w:r>
      <w:r w:rsidR="00300A37">
        <w:t xml:space="preserve">.   </w:t>
      </w:r>
    </w:p>
    <w:p w14:paraId="3A2126E5" w14:textId="77777777" w:rsidR="006B0D6F" w:rsidRDefault="006B0D6F" w:rsidP="006B0D6F"/>
    <w:p w14:paraId="1F23BCE1" w14:textId="578DB393" w:rsidR="006B0D6F" w:rsidRDefault="69778608" w:rsidP="006B0D6F">
      <w:r>
        <w:lastRenderedPageBreak/>
        <w:t>Evidence replicability</w:t>
      </w:r>
      <w:r w:rsidR="203E0355">
        <w:t>, which relates to the Bradford-Hill consistency criterion</w:t>
      </w:r>
      <w:r w:rsidR="00FD318C">
        <w:fldChar w:fldCharType="begin"/>
      </w:r>
      <w:r w:rsidR="00FD318C">
        <w:instrText xml:space="preserve"> ADDIN EN.CITE &lt;EndNote&gt;&lt;Cite&gt;&lt;Author&gt;Hill&lt;/Author&gt;&lt;Year&gt;1965&lt;/Year&gt;&lt;RecNum&gt;64&lt;/RecNum&gt;&lt;DisplayText&gt;&lt;style face="superscript"&gt;10&lt;/style&gt;&lt;/DisplayText&gt;&lt;record&gt;&lt;rec-number&gt;64&lt;/rec-number&gt;&lt;foreign-keys&gt;&lt;key app="EN" db-id="p5fzzwwt7wrprueat5wp9wsh0a9s9zdzaet9" timestamp="1625803470"&gt;64&lt;/key&gt;&lt;/foreign-keys&gt;&lt;ref-type name="Journal Article"&gt;17&lt;/ref-type&gt;&lt;contributors&gt;&lt;authors&gt;&lt;author&gt;Hill, A. B.&lt;/author&gt;&lt;/authors&gt;&lt;/contributors&gt;&lt;titles&gt;&lt;title&gt;The environment and disease: association or causation?&lt;/title&gt;&lt;secondary-title&gt;Proc R Soc Med&lt;/secondary-title&gt;&lt;alt-title&gt;Proceedings of the Royal Society of Medicine&lt;/alt-title&gt;&lt;/titles&gt;&lt;periodical&gt;&lt;full-title&gt;Proc R Soc Med&lt;/full-title&gt;&lt;abbr-1&gt;Proceedings of the Royal Society of Medicine&lt;/abbr-1&gt;&lt;/periodical&gt;&lt;alt-periodical&gt;&lt;full-title&gt;Proc R Soc Med&lt;/full-title&gt;&lt;abbr-1&gt;Proceedings of the Royal Society of Medicine&lt;/abbr-1&gt;&lt;/alt-periodical&gt;&lt;pages&gt;295-300&lt;/pages&gt;&lt;volume&gt;58&lt;/volume&gt;&lt;number&gt;5&lt;/number&gt;&lt;edition&gt;1965/05/01&lt;/edition&gt;&lt;keywords&gt;&lt;keyword&gt;*Environment&lt;/keyword&gt;&lt;keyword&gt;*Environmental Health&lt;/keyword&gt;&lt;keyword&gt;Humans&lt;/keyword&gt;&lt;keyword&gt;*Occupational Medicine&lt;/keyword&gt;&lt;keyword&gt;*Industrial medicine&lt;/keyword&gt;&lt;/keywords&gt;&lt;dates&gt;&lt;year&gt;1965&lt;/year&gt;&lt;pub-dates&gt;&lt;date&gt;May&lt;/date&gt;&lt;/pub-dates&gt;&lt;/dates&gt;&lt;isbn&gt;0035-9157 (Print)&amp;#xD;0035-9157&lt;/isbn&gt;&lt;accession-num&gt;14283879&lt;/accession-num&gt;&lt;urls&gt;&lt;/urls&gt;&lt;custom2&gt;PMC1898525&lt;/custom2&gt;&lt;remote-database-provider&gt;NLM&lt;/remote-database-provider&gt;&lt;language&gt;eng&lt;/language&gt;&lt;/record&gt;&lt;/Cite&gt;&lt;/EndNote&gt;</w:instrText>
      </w:r>
      <w:r w:rsidR="00FD318C">
        <w:fldChar w:fldCharType="separate"/>
      </w:r>
      <w:r w:rsidR="7BFD0344" w:rsidRPr="2FF12780">
        <w:rPr>
          <w:noProof/>
          <w:vertAlign w:val="superscript"/>
        </w:rPr>
        <w:t>10</w:t>
      </w:r>
      <w:r w:rsidR="00FD318C">
        <w:fldChar w:fldCharType="end"/>
      </w:r>
      <w:r w:rsidR="203E0355">
        <w:t xml:space="preserve">, implies that the identical analysis applied to a similar but different data resource / population, generates a similar finding.  In other words, has the association been observed in multiple contexts (e.g. across multiple different insurance claims databases)? Generalizable evidence represents findings that can be reproduced across multiple different sources of data (e.g. administrative claims databases, large </w:t>
      </w:r>
      <w:r>
        <w:t>electronic health records [EHR]</w:t>
      </w:r>
      <w:r w:rsidR="203E0355">
        <w:t xml:space="preserve"> databases, single-facility EHR systems) which vary with respect to the populations they include and their mechanisms of data capture.</w:t>
      </w:r>
    </w:p>
    <w:p w14:paraId="700C9794" w14:textId="77777777" w:rsidR="006B0D6F" w:rsidRDefault="006B0D6F" w:rsidP="006B0D6F"/>
    <w:p w14:paraId="41ACC83D" w14:textId="660ED6D5" w:rsidR="00405413" w:rsidRDefault="00FD318C" w:rsidP="006B0D6F">
      <w:r>
        <w:t>Expanding on repeatability, reproducibility, replicability, and generalizability</w:t>
      </w:r>
      <w:r w:rsidR="006B0D6F">
        <w:t xml:space="preserve">, evidence is further strengthened when it can be shown to be robust to variation in analytic choices. Sensitivity analyses commonly included in observational research </w:t>
      </w:r>
      <w:r>
        <w:t>studies t</w:t>
      </w:r>
      <w:r w:rsidR="006B0D6F">
        <w:t xml:space="preserve">ypically seek to explore the robustness of findings to variation in </w:t>
      </w:r>
      <w:r>
        <w:t xml:space="preserve">potentially </w:t>
      </w:r>
      <w:r w:rsidR="006B0D6F">
        <w:t xml:space="preserve">important analytic choices (e.g. definition of exposures and outcomes). However, observational evidence should be considered even more robust if it can be consistently observed using broad range of study designs which have orthogonal analytic assumptions and complementary strengths and limitations. For example, </w:t>
      </w:r>
      <w:r w:rsidR="00FF5375">
        <w:t xml:space="preserve">a comprehensive evaluation of </w:t>
      </w:r>
      <w:r w:rsidR="006B0D6F">
        <w:t xml:space="preserve">robustness </w:t>
      </w:r>
      <w:r w:rsidR="00FF5375">
        <w:t xml:space="preserve">for a comparative cohort study may also </w:t>
      </w:r>
      <w:r w:rsidR="006B0D6F">
        <w:t xml:space="preserve">include an assessment of whether similar study findings can be consistently generated using </w:t>
      </w:r>
      <w:r w:rsidR="00FF5375">
        <w:t xml:space="preserve">alternate study </w:t>
      </w:r>
      <w:r w:rsidR="00984F30">
        <w:t>self-controlled designs</w:t>
      </w:r>
      <w:r w:rsidR="006B0D6F">
        <w:t>.</w:t>
      </w:r>
      <w:r w:rsidR="00405413">
        <w:t xml:space="preserve"> </w:t>
      </w:r>
    </w:p>
    <w:p w14:paraId="0F28D300" w14:textId="77777777" w:rsidR="00405413" w:rsidRDefault="00405413" w:rsidP="006B0D6F"/>
    <w:p w14:paraId="75EE1664" w14:textId="25DA02BA" w:rsidR="00307FD9" w:rsidRDefault="00405413" w:rsidP="006B0D6F">
      <w:r>
        <w:t>Lastly, reliable evidence must be calibrated, meaning the findings must be inspected for</w:t>
      </w:r>
      <w:r w:rsidR="00F64F25">
        <w:t xml:space="preserve"> residual</w:t>
      </w:r>
      <w:r>
        <w:t xml:space="preserve"> systematic error. </w:t>
      </w:r>
      <w:r w:rsidRPr="00405413">
        <w:t xml:space="preserve">Statistical artifacts should be able to be empirically demonstrated to have well-defined properties, such as a 95% confidence interval having 95% coverage probability (which can be discerned from negative control outcome experiments). </w:t>
      </w:r>
      <w:r w:rsidRPr="00405413">
        <w:rPr>
          <w:color w:val="333333"/>
          <w:spacing w:val="3"/>
          <w:shd w:val="clear" w:color="auto" w:fill="FFFFFF"/>
        </w:rPr>
        <w:t>Negative controls have been shown to be a powerful tool for identifying and mitigating systematic error in observational studies.</w:t>
      </w:r>
      <w:r>
        <w:rPr>
          <w:color w:val="333333"/>
          <w:spacing w:val="3"/>
          <w:shd w:val="clear" w:color="auto" w:fill="FFFFFF"/>
        </w:rPr>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rPr>
          <w:color w:val="333333"/>
          <w:spacing w:val="3"/>
          <w:shd w:val="clear" w:color="auto" w:fill="FFFFFF"/>
        </w:rPr>
        <w:instrText xml:space="preserve"> ADDIN EN.CITE </w:instrText>
      </w:r>
      <w:r w:rsidR="00AE4D69">
        <w:rPr>
          <w:color w:val="333333"/>
          <w:spacing w:val="3"/>
          <w:shd w:val="clear" w:color="auto" w:fill="FFFFFF"/>
        </w:rPr>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rPr>
          <w:color w:val="333333"/>
          <w:spacing w:val="3"/>
          <w:shd w:val="clear" w:color="auto" w:fill="FFFFFF"/>
        </w:rPr>
        <w:instrText xml:space="preserve"> ADDIN EN.CITE.DATA </w:instrText>
      </w:r>
      <w:r w:rsidR="00AE4D69">
        <w:rPr>
          <w:color w:val="333333"/>
          <w:spacing w:val="3"/>
          <w:shd w:val="clear" w:color="auto" w:fill="FFFFFF"/>
        </w:rPr>
      </w:r>
      <w:r w:rsidR="00AE4D69">
        <w:rPr>
          <w:color w:val="333333"/>
          <w:spacing w:val="3"/>
          <w:shd w:val="clear" w:color="auto" w:fill="FFFFFF"/>
        </w:rPr>
        <w:fldChar w:fldCharType="end"/>
      </w:r>
      <w:r>
        <w:rPr>
          <w:color w:val="333333"/>
          <w:spacing w:val="3"/>
          <w:shd w:val="clear" w:color="auto" w:fill="FFFFFF"/>
        </w:rPr>
      </w:r>
      <w:r>
        <w:rPr>
          <w:color w:val="333333"/>
          <w:spacing w:val="3"/>
          <w:shd w:val="clear" w:color="auto" w:fill="FFFFFF"/>
        </w:rPr>
        <w:fldChar w:fldCharType="separate"/>
      </w:r>
      <w:r w:rsidR="00AE4D69" w:rsidRPr="00AE4D69">
        <w:rPr>
          <w:noProof/>
          <w:color w:val="333333"/>
          <w:spacing w:val="3"/>
          <w:shd w:val="clear" w:color="auto" w:fill="FFFFFF"/>
          <w:vertAlign w:val="superscript"/>
        </w:rPr>
        <w:t>11-14</w:t>
      </w:r>
      <w:r>
        <w:rPr>
          <w:color w:val="333333"/>
          <w:spacing w:val="3"/>
          <w:shd w:val="clear" w:color="auto" w:fill="FFFFFF"/>
        </w:rPr>
        <w:fldChar w:fldCharType="end"/>
      </w:r>
    </w:p>
    <w:p w14:paraId="7ED93A59" w14:textId="5B2F2B91" w:rsidR="00307FD9" w:rsidRDefault="001232B2" w:rsidP="00307FD9">
      <w:pPr>
        <w:pStyle w:val="Heading2"/>
      </w:pPr>
      <w:bookmarkStart w:id="7" w:name="_Toc76735546"/>
      <w:r>
        <w:t xml:space="preserve">A target study for replication: </w:t>
      </w:r>
      <w:r w:rsidR="00307FD9">
        <w:t xml:space="preserve">glucagon-like peptide 1 receptor agonists </w:t>
      </w:r>
      <w:r w:rsidR="00AA17E3">
        <w:t>and</w:t>
      </w:r>
      <w:r w:rsidR="00307FD9">
        <w:t xml:space="preserve"> chronic lower respiratory disease</w:t>
      </w:r>
      <w:bookmarkEnd w:id="7"/>
    </w:p>
    <w:p w14:paraId="2E619490" w14:textId="13B7A1C5" w:rsidR="0004194F" w:rsidRDefault="00307FD9" w:rsidP="00307FD9">
      <w:r>
        <w:t>Preliminary evidence from animal models</w:t>
      </w:r>
      <w:r w:rsidR="004057CF">
        <w:fldChar w:fldCharType="begin">
          <w:fldData xml:space="preserve">PEVuZE5vdGU+PENpdGU+PEF1dGhvcj5Sb2dsaWFuaTwvQXV0aG9yPjxZZWFyPjIwMTY8L1llYXI+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0NTAzLTExPC9wYWdlcz48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Iw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</w:fldData>
        </w:fldChar>
      </w:r>
      <w:r w:rsidR="00AE4D69">
        <w:instrText xml:space="preserve"> ADDIN EN.CITE </w:instrText>
      </w:r>
      <w:r w:rsidR="00AE4D69">
        <w:fldChar w:fldCharType="begin">
          <w:fldData xml:space="preserve">PEVuZE5vdGU+PENpdGU+PEF1dGhvcj5Sb2dsaWFuaTwvQXV0aG9yPjxZZWFyPjIwMTY8L1llYXI+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</w:fldData>
        </w:fldChar>
      </w:r>
      <w:r w:rsidR="00AE4D69">
        <w:instrText xml:space="preserve"> ADDIN EN.CITE.DATA </w:instrText>
      </w:r>
      <w:r w:rsidR="00AE4D69">
        <w:fldChar w:fldCharType="end"/>
      </w:r>
      <w:r w:rsidR="004057CF">
        <w:fldChar w:fldCharType="separate"/>
      </w:r>
      <w:r w:rsidR="00AE4D69" w:rsidRPr="00AE4D69">
        <w:rPr>
          <w:noProof/>
          <w:vertAlign w:val="superscript"/>
        </w:rPr>
        <w:t>15-17</w:t>
      </w:r>
      <w:r w:rsidR="004057CF">
        <w:fldChar w:fldCharType="end"/>
      </w:r>
      <w:r>
        <w:t xml:space="preserve"> and </w:t>
      </w:r>
      <w:r w:rsidR="004057CF">
        <w:t>small human</w:t>
      </w:r>
      <w:r>
        <w:t xml:space="preserve"> studies</w:t>
      </w:r>
      <w:r w:rsidR="004057CF">
        <w:fldChar w:fldCharType="begin">
          <w:fldData xml:space="preserve">PEVuZE5vdGU+PENpdGU+PEF1dGhvcj5LaGFuPC9BdXRob3I+PFllYXI+MjAxNzwvWWVhcj48UmVj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=
</w:fldData>
        </w:fldChar>
      </w:r>
      <w:r w:rsidR="00AE4D69">
        <w:instrText xml:space="preserve"> ADDIN EN.CITE </w:instrText>
      </w:r>
      <w:r w:rsidR="00AE4D69">
        <w:fldChar w:fldCharType="begin">
          <w:fldData xml:space="preserve">PEVuZE5vdGU+PENpdGU+PEF1dGhvcj5LaGFuPC9BdXRob3I+PFllYXI+MjAxNzwvWWVhcj48UmVj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=
</w:fldData>
        </w:fldChar>
      </w:r>
      <w:r w:rsidR="00AE4D69">
        <w:instrText xml:space="preserve"> ADDIN EN.CITE.DATA </w:instrText>
      </w:r>
      <w:r w:rsidR="00AE4D69">
        <w:fldChar w:fldCharType="end"/>
      </w:r>
      <w:r w:rsidR="004057CF">
        <w:fldChar w:fldCharType="separate"/>
      </w:r>
      <w:r w:rsidR="00AE4D69" w:rsidRPr="00AE4D69">
        <w:rPr>
          <w:noProof/>
          <w:vertAlign w:val="superscript"/>
        </w:rPr>
        <w:t>18, 19</w:t>
      </w:r>
      <w:r w:rsidR="004057CF">
        <w:fldChar w:fldCharType="end"/>
      </w:r>
      <w:r>
        <w:t xml:space="preserve"> </w:t>
      </w:r>
      <w:r w:rsidR="003868D9">
        <w:t>have suggested</w:t>
      </w:r>
      <w:r>
        <w:t xml:space="preserve"> a potential beneficial effect of glucagon-like peptide 1 receptor agonists (GLP-1RAs) on lung function. To </w:t>
      </w:r>
      <w:r w:rsidR="004057CF">
        <w:t>expand on this preliminary evidence</w:t>
      </w:r>
      <w:r>
        <w:t xml:space="preserve">, Albogami et al </w:t>
      </w:r>
      <w:r w:rsidR="00AA17E3">
        <w:t>recently published</w:t>
      </w:r>
      <w:r>
        <w:t xml:space="preserve"> an observational research study to explore the relationship between treatment with GLP-1RA and chronic lower respiratory disease (CLRD) </w:t>
      </w:r>
      <w:r w:rsidR="00734F70">
        <w:t xml:space="preserve">exacerbations </w:t>
      </w:r>
      <w:r>
        <w:t>among patients with type 2 diabetes mellitus (T2DM) and pre-existing CLRD.</w:t>
      </w:r>
      <w:r w:rsidR="004057CF">
        <w:fldChar w:fldCharType="begin"/>
      </w:r>
      <w:r w:rsidR="00AE4D69">
        <w:instrText xml:space="preserve"> ADDIN EN.CITE &lt;EndNote&gt;&lt;Cite&gt;&lt;Author&gt;Albogami&lt;/Author&gt;&lt;Year&gt;2021&lt;/Year&gt;&lt;RecNum&gt;65&lt;/RecNum&gt;&lt;DisplayText&gt;&lt;style face="superscript"&gt;20&lt;/style&gt;&lt;/DisplayText&gt;&lt;record&gt;&lt;rec-number&gt;65&lt;/rec-number&gt;&lt;foreign-keys&gt;&lt;key app="EN" db-id="p5fzzwwt7wrprueat5wp9wsh0a9s9zdzaet9" timestamp="1625803661"&gt;65&lt;/key&gt;&lt;/foreign-keys&gt;&lt;ref-type name="Journal Article"&gt;17&lt;/ref-type&gt;&lt;contributors&gt;&lt;authors&gt;&lt;author&gt;Albogami, Y.&lt;/author&gt;&lt;author&gt;Cusi, K.&lt;/author&gt;&lt;author&gt;Daniels, M. J.&lt;/author&gt;&lt;author&gt;Wei, Y. J.&lt;/author&gt;&lt;author&gt;Winterstein, A. G.&lt;/author&gt;&lt;/authors&gt;&lt;/contributors&gt;&lt;auth-address&gt;Department of Pharmaceutical Outcomes &amp;amp; Policy, College of Pharmacy, University of Florida, Gainesville, FL yalbogami@ksu.edu.sa.&amp;#xD;Center for Drug Evaluation and Safety, University of Florida, Gainesville, FL.&amp;#xD;Department of Clinical Pharmacy, College of Pharmacy, King Saud University, Riyadh, Saudi Arabia.&amp;#xD;Division of Endocrinology, Diabetes and Metabolism, University of Florida, Gainesville, FL.&amp;#xD;Department of Statistics, University of Florida, Gainesville, FL.&amp;#xD;Department of Pharmaceutical Outcomes &amp;amp; Policy, College of Pharmacy, University of Florida, Gainesville, FL.&lt;/auth-address&gt;&lt;titles&gt;&lt;title&gt;Glucagon-Like Peptide 1 Receptor Agonists and Chronic Lower Respiratory Disease Exacerbations Among Patients With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21/04/21&lt;/edition&gt;&lt;dates&gt;&lt;year&gt;2021&lt;/year&gt;&lt;pub-dates&gt;&lt;date&gt;Apr 19&lt;/date&gt;&lt;/pub-dates&gt;&lt;/dates&gt;&lt;isbn&gt;0149-5992&lt;/isbn&gt;&lt;accession-num&gt;33875487&lt;/accession-num&gt;&lt;urls&gt;&lt;/urls&gt;&lt;electronic-resource-num&gt;10.2337/dc20-1794&lt;/electronic-resource-num&gt;&lt;remote-database-provider&gt;NLM&lt;/remote-database-provider&gt;&lt;language&gt;eng&lt;/language&gt;&lt;/record&gt;&lt;/Cite&gt;&lt;/EndNote&gt;</w:instrText>
      </w:r>
      <w:r w:rsidR="004057CF">
        <w:fldChar w:fldCharType="separate"/>
      </w:r>
      <w:r w:rsidR="00AE4D69" w:rsidRPr="00AE4D69">
        <w:rPr>
          <w:noProof/>
          <w:vertAlign w:val="superscript"/>
        </w:rPr>
        <w:t>20</w:t>
      </w:r>
      <w:r w:rsidR="004057CF">
        <w:fldChar w:fldCharType="end"/>
      </w:r>
      <w:r>
        <w:t xml:space="preserve"> Separate analyses of time-to-first CLRD inpatient admission and the count of CLRD exacerbations associated with inpatient or outpatient visits</w:t>
      </w:r>
      <w:r w:rsidR="003868D9">
        <w:t xml:space="preserve"> both</w:t>
      </w:r>
      <w:r>
        <w:t xml:space="preserve"> suggest</w:t>
      </w:r>
      <w:r w:rsidR="003868D9">
        <w:t xml:space="preserve">ed </w:t>
      </w:r>
      <w:r>
        <w:t xml:space="preserve">strong protective effects (HR: 0.52 [95% CI: 0.32-0.85]; IRR: 0.70 [95% CI: 0.57-0.87], respectively). In their conclusions the authors interpret these findings with two key statements: “potential beneficial effects of GLP-1RA </w:t>
      </w:r>
      <w:r w:rsidR="00F703DA">
        <w:t>should</w:t>
      </w:r>
      <w:r>
        <w:t xml:space="preserve"> be considered in selection of an antidiabetes treatment regimen” and “randomized clinical trials are warranted to confirm our findings.” The authors’ conclusions do not include recommendations to revise treatment guidelines</w:t>
      </w:r>
      <w:r w:rsidR="0004510D">
        <w:t xml:space="preserve"> to incorporate their findings</w:t>
      </w:r>
      <w:r>
        <w:t>.</w:t>
      </w:r>
      <w:r w:rsidR="0004194F">
        <w:t xml:space="preserve"> </w:t>
      </w:r>
    </w:p>
    <w:p w14:paraId="5BB5AB74" w14:textId="637F6984" w:rsidR="00AE5BA9" w:rsidRDefault="00AE5BA9" w:rsidP="00307FD9"/>
    <w:p w14:paraId="03ABC834" w14:textId="5814208F" w:rsidR="00AE5BA9" w:rsidRDefault="00AE5BA9" w:rsidP="00AE5BA9">
      <w:r>
        <w:t>The embedded PDF files below include the full study manuscript and its supplemental materials, which represents the study protocol that our study designs, analyses and evaluation will be based around. A brief summary of their study approach is included below.</w:t>
      </w:r>
    </w:p>
    <w:p w14:paraId="702C3739" w14:textId="77777777" w:rsidR="00AE5BA9" w:rsidRDefault="00AE5BA9" w:rsidP="00AE5BA9"/>
    <w:p w14:paraId="6B4F78B8" w14:textId="51272856" w:rsidR="00AE5BA9" w:rsidRDefault="00AE5BA9" w:rsidP="00AE5BA9">
      <w:r>
        <w:object w:dxaOrig="1520" w:dyaOrig="988" w14:anchorId="549F89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75.6pt;height:49.2pt" o:ole="">
            <v:imagedata r:id="rId17" o:title=""/>
          </v:shape>
          <o:OLEObject Type="Embed" ProgID="AcroExch.Document.11" ShapeID="_x0000_i1033" DrawAspect="Icon" ObjectID="_1690188409" r:id="rId18"/>
        </w:object>
      </w:r>
      <w:r>
        <w:t xml:space="preserve">  </w:t>
      </w:r>
      <w:r>
        <w:object w:dxaOrig="1520" w:dyaOrig="988" w14:anchorId="0773E1D8">
          <v:shape id="_x0000_i1034" type="#_x0000_t75" style="width:75.6pt;height:49.2pt" o:ole="">
            <v:imagedata r:id="rId19" o:title=""/>
          </v:shape>
          <o:OLEObject Type="Embed" ProgID="AcroExch.Document.11" ShapeID="_x0000_i1034" DrawAspect="Icon" ObjectID="_1690188410" r:id="rId20"/>
        </w:object>
      </w:r>
    </w:p>
    <w:p w14:paraId="2769B313" w14:textId="1D07A5F6" w:rsidR="0018697F" w:rsidRDefault="0018697F" w:rsidP="00307FD9"/>
    <w:p w14:paraId="672B75EB" w14:textId="51A8DF73" w:rsidR="0018697F" w:rsidRDefault="0018697F" w:rsidP="0018697F">
      <w:r>
        <w:t>Albogami et al. conducted their study within IBM’s Commercial Claims and Encounters (CCAE) database, which is a nation-wide sample of adjudicated administrative claims from patients with commercial, employer-sponsored health insurance. Using data from 2005 to 2015, the authors conducted a retrospective new-user cohort study which compared GLP-1RA initiators (N=4,</w:t>
      </w:r>
      <w:r w:rsidRPr="00667299">
        <w:t>150</w:t>
      </w:r>
      <w:r>
        <w:t>) to an active comparator (</w:t>
      </w:r>
      <w:r w:rsidRPr="007B3C4F">
        <w:t xml:space="preserve">dipeptidyl peptidase-4 inhibitors </w:t>
      </w:r>
      <w:r>
        <w:t>[</w:t>
      </w:r>
      <w:r w:rsidRPr="007B3C4F">
        <w:t>DPP-4I</w:t>
      </w:r>
      <w:r>
        <w:t>s], N=</w:t>
      </w:r>
      <w:r w:rsidRPr="00667299">
        <w:t xml:space="preserve"> 12,540</w:t>
      </w:r>
      <w:r>
        <w:t xml:space="preserve">) to assess the risk of a primary and a secondary outcome: 1) time-to-first CLRD hospitalization and 2) count of any CLRD exacerbation associated with an emergency room visit, inpatient admission, or an outpatient visit that was followed by oral steroid initiation. To identify patients with documented T2DM and CLRD, they required patients have at least one inpatient or two outpatient encounters with T2DM and CLRD, based on </w:t>
      </w:r>
      <w:r w:rsidR="004A08E6">
        <w:t xml:space="preserve">the </w:t>
      </w:r>
      <w:r>
        <w:t>presence of diagnosis code</w:t>
      </w:r>
      <w:r w:rsidR="004A08E6">
        <w:t>s</w:t>
      </w:r>
      <w:r>
        <w:t xml:space="preserve"> or dispensing of relevant medications in the year before the index date.</w:t>
      </w:r>
    </w:p>
    <w:p w14:paraId="095796C9" w14:textId="77777777" w:rsidR="0018697F" w:rsidRDefault="0018697F" w:rsidP="0018697F"/>
    <w:p w14:paraId="3D99729A" w14:textId="267BD1CF" w:rsidR="0018697F" w:rsidRDefault="0018697F" w:rsidP="0018697F">
      <w:r>
        <w:t>The analysis balanced on a list of 45 potential confounders (which was compiled based on literature review and/or the input of clinical experts), using stabilized inverse-probability of treatment weighting (sIPTW)</w:t>
      </w:r>
      <w:r w:rsidR="00E50BC5">
        <w:t>, which is an extension of propensity score methods</w:t>
      </w:r>
      <w:r>
        <w:t>. To remove extreme values from the tails of the propensity score distribution, authors also excluded patients with the lowest and highest 1% of propensity scores. After sIPTW was implemented, none of the 45 potential confounders showed standardized differences exceeding 0.05, indicating a well-balanced cohort</w:t>
      </w:r>
      <w:r w:rsidR="00A24FC4">
        <w:t xml:space="preserve">, </w:t>
      </w:r>
      <w:r>
        <w:t xml:space="preserve">with respect to those 45 confounders. The authors also sought to account for informative loss-to-follow-up (i.e. right-censoring) using inverse probability of censoring weights (IPCW). </w:t>
      </w:r>
    </w:p>
    <w:p w14:paraId="6CD52F06" w14:textId="77777777" w:rsidR="0018697F" w:rsidRDefault="0018697F" w:rsidP="0018697F"/>
    <w:p w14:paraId="4976A1D6" w14:textId="05339141" w:rsidR="0018697F" w:rsidRDefault="37A5EE90" w:rsidP="00307FD9">
      <w:r>
        <w:t xml:space="preserve">After re-weighting to address confounding and informative loss-to-follow-up, the authors generated adjusted effect estimates using Cox proportional hazards regression to estimate the hazard ratio (HR) for the primary (time-to-event) outcome and Poisson regression to estimate the </w:t>
      </w:r>
      <w:r w:rsidR="12E88704">
        <w:t>incidence rate ratio (IRR)</w:t>
      </w:r>
      <w:r>
        <w:t xml:space="preserve"> for the secondary (count) outcome.  For both estimates, they also produced 95% confidence intervals to quantify uncertainty. The authors findings appeared to be robust to a </w:t>
      </w:r>
      <w:r w:rsidR="12E88704">
        <w:t>several</w:t>
      </w:r>
      <w:r>
        <w:t xml:space="preserve"> sensitivity analyses, including one which </w:t>
      </w:r>
      <w:r w:rsidR="12E88704">
        <w:t>tested the use of</w:t>
      </w:r>
      <w:r>
        <w:t xml:space="preserve"> an alternate comparator (sulfonylurea) instead of DPP-4I. The authors also explored the use of a negative control outcome analysis (skin infection), which did not indicate the presence of residual confounding or healthy user bias.</w:t>
      </w:r>
    </w:p>
    <w:p w14:paraId="20C6E7BB" w14:textId="77777777" w:rsidR="00307FD9" w:rsidRDefault="00307FD9" w:rsidP="00307FD9"/>
    <w:p w14:paraId="1FDA569E" w14:textId="01FF66EB" w:rsidR="005E7932" w:rsidRPr="00FE4C8C" w:rsidRDefault="31566F99" w:rsidP="00AE5BA9">
      <w:r>
        <w:t>Generally speaking, this study represents a high-quality analysis relative to the majority of retrospective observational causal inference research published using secondary data. The analysis seeks to address threats to validity and evaluate robustness with respect to several  analytical assumptions, within the context of a comparative cohort design. However, additional work is needed to further examine the study’s</w:t>
      </w:r>
      <w:r w:rsidR="4D7D8D76">
        <w:t xml:space="preserve"> reliability</w:t>
      </w:r>
      <w:r w:rsidR="03EBD3DE">
        <w:t>, specifical</w:t>
      </w:r>
      <w:r w:rsidR="44021AEA">
        <w:t>ly:</w:t>
      </w:r>
      <w:r>
        <w:t xml:space="preserve"> </w:t>
      </w:r>
      <w:r w:rsidR="176EF2FE">
        <w:t>reproducibility</w:t>
      </w:r>
      <w:r>
        <w:t>, replicability, generalizability, robustness, and calibration.</w:t>
      </w:r>
    </w:p>
    <w:p w14:paraId="7AD3DF87" w14:textId="77777777" w:rsidR="005D2306" w:rsidRPr="00FE4C8C" w:rsidRDefault="1551571E" w:rsidP="005D2306">
      <w:pPr>
        <w:pStyle w:val="Heading1"/>
      </w:pPr>
      <w:bookmarkStart w:id="8" w:name="_Toc76735547"/>
      <w:r>
        <w:t>STUDY Objectives</w:t>
      </w:r>
      <w:bookmarkEnd w:id="8"/>
    </w:p>
    <w:p w14:paraId="7C044F3C" w14:textId="1C1E3177" w:rsidR="00307FD9" w:rsidRDefault="00307FD9" w:rsidP="0018697F">
      <w:r>
        <w:rPr>
          <w:b/>
          <w:bCs/>
        </w:rPr>
        <w:t>Objective 1.</w:t>
      </w:r>
      <w:r>
        <w:t xml:space="preserve"> Attempt to independently reproduce the Albogami et al. study as </w:t>
      </w:r>
      <w:r w:rsidR="00872C02">
        <w:t>closely as possible</w:t>
      </w:r>
      <w:r w:rsidR="00577AB4">
        <w:t xml:space="preserve"> in the original study database (</w:t>
      </w:r>
      <w:r w:rsidR="00036A1D">
        <w:t xml:space="preserve">IBM </w:t>
      </w:r>
      <w:r w:rsidR="00577AB4">
        <w:t>CCAE)</w:t>
      </w:r>
      <w:r w:rsidR="00872C02">
        <w:t>, according to its description in the recent</w:t>
      </w:r>
      <w:r>
        <w:t xml:space="preserve"> publication and supplemental materials.</w:t>
      </w:r>
      <w:r w:rsidR="0018697F">
        <w:fldChar w:fldCharType="begin"/>
      </w:r>
      <w:r w:rsidR="00AE4D69">
        <w:instrText xml:space="preserve"> ADDIN EN.CITE &lt;EndNote&gt;&lt;Cite&gt;&lt;Author&gt;Albogami&lt;/Author&gt;&lt;Year&gt;2021&lt;/Year&gt;&lt;RecNum&gt;65&lt;/RecNum&gt;&lt;DisplayText&gt;&lt;style face="superscript"&gt;20&lt;/style&gt;&lt;/DisplayText&gt;&lt;record&gt;&lt;rec-number&gt;65&lt;/rec-number&gt;&lt;foreign-keys&gt;&lt;key app="EN" db-id="p5fzzwwt7wrprueat5wp9wsh0a9s9zdzaet9" timestamp="1625803661"&gt;65&lt;/key&gt;&lt;/foreign-keys&gt;&lt;ref-type name="Journal Article"&gt;17&lt;/ref-type&gt;&lt;contributors&gt;&lt;authors&gt;&lt;author&gt;Albogami, Y.&lt;/author&gt;&lt;author&gt;Cusi, K.&lt;/author&gt;&lt;author&gt;Daniels, M. J.&lt;/author&gt;&lt;author&gt;Wei, Y. J.&lt;/author&gt;&lt;author&gt;Winterstein, A. G.&lt;/author&gt;&lt;/authors&gt;&lt;/contributors&gt;&lt;auth-address&gt;Department of Pharmaceutical Outcomes &amp;amp; Policy, College of Pharmacy, University of Florida, Gainesville, FL yalbogami@ksu.edu.sa.&amp;#xD;Center for Drug Evaluation and Safety, University of Florida, Gainesville, FL.&amp;#xD;Department of Clinical Pharmacy, College of Pharmacy, King Saud University, Riyadh, Saudi Arabia.&amp;#xD;Division of Endocrinology, Diabetes and Metabolism, University of Florida, Gainesville, FL.&amp;#xD;Department of Statistics, University of Florida, Gainesville, FL.&amp;#xD;Department of Pharmaceutical Outcomes &amp;amp; Policy, College of Pharmacy, University of Florida, Gainesville, FL.&lt;/auth-address&gt;&lt;titles&gt;&lt;title&gt;Glucagon-Like Peptide 1 Receptor Agonists and Chronic Lower Respiratory Disease Exacerbations Among Patients With Type 2 Diabetes&lt;/title&gt;&lt;secondary-title&gt;Diabetes Care&lt;/secondary-title&gt;&lt;alt-title&gt;Diabetes care&lt;/alt-title&gt;&lt;/titles&gt;&lt;periodical&gt;&lt;full-title&gt;Diabetes Care&lt;/full-title&gt;&lt;abbr-1&gt;Diabetes care&lt;/abbr-1&gt;&lt;/periodical&gt;&lt;alt-periodical&gt;&lt;full-title&gt;Diabetes Care&lt;/full-title&gt;&lt;abbr-1&gt;Diabetes care&lt;/abbr-1&gt;&lt;/alt-periodical&gt;&lt;edition&gt;2021/04/21&lt;/edition&gt;&lt;dates&gt;&lt;year&gt;2021&lt;/year&gt;&lt;pub-dates&gt;&lt;date&gt;Apr 19&lt;/date&gt;&lt;/pub-dates&gt;&lt;/dates&gt;&lt;isbn&gt;0149-5992&lt;/isbn&gt;&lt;accession-num&gt;33875487&lt;/accession-num&gt;&lt;urls&gt;&lt;/urls&gt;&lt;electronic-resource-num&gt;10.2337/dc20-1794&lt;/electronic-resource-num&gt;&lt;remote-database-provider&gt;NLM&lt;/remote-database-provider&gt;&lt;language&gt;eng&lt;/language&gt;&lt;/record&gt;&lt;/Cite&gt;&lt;/EndNote&gt;</w:instrText>
      </w:r>
      <w:r w:rsidR="0018697F">
        <w:fldChar w:fldCharType="separate"/>
      </w:r>
      <w:r w:rsidR="00AE4D69" w:rsidRPr="00AE4D69">
        <w:rPr>
          <w:noProof/>
          <w:vertAlign w:val="superscript"/>
        </w:rPr>
        <w:t>20</w:t>
      </w:r>
      <w:r w:rsidR="0018697F">
        <w:fldChar w:fldCharType="end"/>
      </w:r>
    </w:p>
    <w:p w14:paraId="4282AEBE" w14:textId="77777777" w:rsidR="00307FD9" w:rsidRDefault="00307FD9" w:rsidP="0018697F"/>
    <w:p w14:paraId="4C60B2F2" w14:textId="4EDD697F" w:rsidR="00307FD9" w:rsidRDefault="00307FD9" w:rsidP="0018697F">
      <w:r>
        <w:rPr>
          <w:b/>
          <w:bCs/>
        </w:rPr>
        <w:t>Objective 2</w:t>
      </w:r>
      <w:r>
        <w:t xml:space="preserve">. </w:t>
      </w:r>
      <w:r w:rsidR="00577AB4">
        <w:t>E</w:t>
      </w:r>
      <w:r>
        <w:t xml:space="preserve">valuate the robustness of the Albogami et al. study </w:t>
      </w:r>
      <w:r w:rsidR="00567B9D">
        <w:t>findings</w:t>
      </w:r>
      <w:r>
        <w:t xml:space="preserve"> </w:t>
      </w:r>
      <w:r w:rsidR="0018697F">
        <w:t xml:space="preserve">by conducting </w:t>
      </w:r>
      <w:r>
        <w:t>sensitivity analyses</w:t>
      </w:r>
      <w:r w:rsidR="00BF1500">
        <w:t xml:space="preserve"> in the </w:t>
      </w:r>
      <w:r w:rsidR="00CC1238">
        <w:t xml:space="preserve">IBM </w:t>
      </w:r>
      <w:r w:rsidR="00BF1500">
        <w:t>CCAE database</w:t>
      </w:r>
      <w:r w:rsidR="0018697F">
        <w:t>,</w:t>
      </w:r>
      <w:r>
        <w:t xml:space="preserve"> </w:t>
      </w:r>
      <w:r w:rsidR="00AE4D69">
        <w:t>assessing</w:t>
      </w:r>
      <w:r>
        <w:t>:</w:t>
      </w:r>
    </w:p>
    <w:p w14:paraId="67B65DAD" w14:textId="50285DFA" w:rsidR="00307FD9" w:rsidRDefault="00830329" w:rsidP="0018697F">
      <w:pPr>
        <w:pStyle w:val="ListParagraph"/>
        <w:numPr>
          <w:ilvl w:val="0"/>
          <w:numId w:val="27"/>
        </w:numPr>
      </w:pPr>
      <w:r>
        <w:t>Sensitivity</w:t>
      </w:r>
      <w:r w:rsidR="00307FD9">
        <w:t xml:space="preserve"> to changes in definitions of exposure and outcome phenotypes</w:t>
      </w:r>
      <w:r w:rsidR="00260C81">
        <w:t>,</w:t>
      </w:r>
    </w:p>
    <w:p w14:paraId="33866C2E" w14:textId="37AA1829" w:rsidR="00307FD9" w:rsidRDefault="00307FD9" w:rsidP="0018697F">
      <w:pPr>
        <w:pStyle w:val="ListParagraph"/>
        <w:numPr>
          <w:ilvl w:val="0"/>
          <w:numId w:val="27"/>
        </w:numPr>
      </w:pPr>
      <w:r>
        <w:t>Sensitivity to alternate choice of study design beyond comparative cohort (e.g. self-controlled case series, self-controlled cohort)</w:t>
      </w:r>
      <w:r w:rsidR="00260C81">
        <w:t>,</w:t>
      </w:r>
    </w:p>
    <w:p w14:paraId="7C00B477" w14:textId="4A617A21" w:rsidR="00307FD9" w:rsidRDefault="05F72C59" w:rsidP="0018697F">
      <w:pPr>
        <w:pStyle w:val="ListParagraph"/>
        <w:numPr>
          <w:ilvl w:val="0"/>
          <w:numId w:val="27"/>
        </w:numPr>
      </w:pPr>
      <w:r>
        <w:t>Sensitivity</w:t>
      </w:r>
      <w:r w:rsidR="304B2AD9">
        <w:t xml:space="preserve"> to empirical calibration</w:t>
      </w:r>
      <w:r w:rsidR="00405413">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instrText xml:space="preserve"> ADDIN EN.CITE </w:instrText>
      </w:r>
      <w:r w:rsidR="00AE4D69">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instrText xml:space="preserve"> ADDIN EN.CITE.DATA </w:instrText>
      </w:r>
      <w:r w:rsidR="00AE4D69">
        <w:fldChar w:fldCharType="end"/>
      </w:r>
      <w:r w:rsidR="00405413">
        <w:fldChar w:fldCharType="separate"/>
      </w:r>
      <w:r w:rsidR="7BFD0344" w:rsidRPr="00AE4D69">
        <w:rPr>
          <w:noProof/>
          <w:vertAlign w:val="superscript"/>
        </w:rPr>
        <w:t>11-14</w:t>
      </w:r>
      <w:r w:rsidR="00405413">
        <w:fldChar w:fldCharType="end"/>
      </w:r>
      <w:r w:rsidR="304B2AD9">
        <w:t xml:space="preserve"> of effect estimates using negative</w:t>
      </w:r>
      <w:r>
        <w:t xml:space="preserve"> and positive</w:t>
      </w:r>
      <w:r w:rsidR="304B2AD9">
        <w:t xml:space="preserve"> control outcomes</w:t>
      </w:r>
      <w:r w:rsidR="51679BBA">
        <w:t>, and</w:t>
      </w:r>
    </w:p>
    <w:p w14:paraId="321DFF92" w14:textId="189729D2" w:rsidR="00307FD9" w:rsidRDefault="304B2AD9" w:rsidP="0018697F">
      <w:pPr>
        <w:pStyle w:val="ListParagraph"/>
        <w:numPr>
          <w:ilvl w:val="0"/>
          <w:numId w:val="27"/>
        </w:numPr>
      </w:pPr>
      <w:r>
        <w:t xml:space="preserve">Using </w:t>
      </w:r>
      <w:r w:rsidR="05F72C59">
        <w:t xml:space="preserve">observational </w:t>
      </w:r>
      <w:r>
        <w:t>study diagnostics to assess the robustness of their findings</w:t>
      </w:r>
      <w:r w:rsidR="05F72C59">
        <w:t xml:space="preserve"> and risk of systematic bias</w:t>
      </w:r>
      <w:r w:rsidR="30E7A6EF">
        <w:t xml:space="preserve"> before and after calibration.</w:t>
      </w:r>
    </w:p>
    <w:p w14:paraId="1E4B3088" w14:textId="77777777" w:rsidR="00307FD9" w:rsidRDefault="00307FD9" w:rsidP="0018697F"/>
    <w:p w14:paraId="1FBB2949" w14:textId="578903E1" w:rsidR="00734F70" w:rsidRDefault="00307FD9" w:rsidP="00307FD9">
      <w:r>
        <w:rPr>
          <w:b/>
          <w:bCs/>
        </w:rPr>
        <w:t>Objective 3</w:t>
      </w:r>
      <w:r>
        <w:t xml:space="preserve">: Evaluate the generalizability of findings </w:t>
      </w:r>
      <w:r w:rsidR="00CC1238">
        <w:t xml:space="preserve">produced by the original Albogami et al. protocol </w:t>
      </w:r>
      <w:r>
        <w:t xml:space="preserve">across </w:t>
      </w:r>
      <w:r w:rsidR="00734F70">
        <w:t>different study</w:t>
      </w:r>
      <w:r>
        <w:t xml:space="preserve"> databases, including U.S. and non-U.S. populations</w:t>
      </w:r>
      <w:r w:rsidR="00260C81">
        <w:t>.</w:t>
      </w:r>
    </w:p>
    <w:p w14:paraId="73C1C15A" w14:textId="77777777" w:rsidR="00EC0BD4" w:rsidRPr="00FE4C8C" w:rsidRDefault="1551571E" w:rsidP="00EC0BD4">
      <w:pPr>
        <w:pStyle w:val="Heading1"/>
      </w:pPr>
      <w:bookmarkStart w:id="9" w:name="_Toc76735548"/>
      <w:r>
        <w:t>Research METHODs</w:t>
      </w:r>
      <w:bookmarkEnd w:id="9"/>
    </w:p>
    <w:p w14:paraId="19699D82" w14:textId="58DF9D5A" w:rsidR="00582D1B" w:rsidRDefault="00582D1B" w:rsidP="00EC0BD4">
      <w:pPr>
        <w:pStyle w:val="Heading2"/>
      </w:pPr>
      <w:bookmarkStart w:id="10" w:name="_Toc76735550"/>
      <w:r>
        <w:t>Overview</w:t>
      </w:r>
    </w:p>
    <w:p w14:paraId="020A31D2" w14:textId="77777777" w:rsidR="00AA42CD" w:rsidRDefault="00036A1D" w:rsidP="00036A1D">
      <w:pPr>
        <w:pStyle w:val="BodyText12"/>
        <w:jc w:val="left"/>
      </w:pPr>
      <w:r>
        <w:t xml:space="preserve">The general approach for this study is to sequentially build a body of evidence which seeks to examine the reliability of the original Albogami et al. finding. </w:t>
      </w:r>
      <w:r w:rsidR="00581427">
        <w:t>As the first building-block</w:t>
      </w:r>
      <w:r>
        <w:t xml:space="preserve"> of this </w:t>
      </w:r>
      <w:r w:rsidR="00581427">
        <w:lastRenderedPageBreak/>
        <w:t>reliability assessment</w:t>
      </w:r>
      <w:r>
        <w:t>, we plan to address Objective 1 by reproducing the original analysis as closely as possible using OHDSI tools, within data formatted to the OHDSI CDM</w:t>
      </w:r>
      <w:r w:rsidR="00581427">
        <w:t xml:space="preserve">, based on direct inspection of the original study’s code and published manuscript. Assuming the study findings can be reproduced, we will proceed to Objective 2, where we evaluate whether the study findings are robust to plausible variations in study design choices, including alternate definitions of target/comparator cohorts, outcome phenotypes, and study design. To do so, we plan to conduct sensitivity analyses that vary one design choice/parameter at a time (as opposed to exploring the combination of several parameters). Furthermore, we will assess robustness by assessing whether study findings are consistent after empirical calibration of effect estimates using negative and positive control outcomes. We will also use standard OHDSI study diagnostics to assess whether the data and design are fit-for-purpose and can be expected to generate inferences with </w:t>
      </w:r>
      <w:r w:rsidR="00AA42CD">
        <w:t xml:space="preserve">minimal systematic error. Finally, to address Objective 3, we will assess the generalizability of findings by deploying the original Albogami et al. protocol across different databases in the OHDSI Research Network (including U.S. and non-U.S. populations). Doing so allows us to evaluate whether the findings are consistent when applied to data which include different study populations and exhibit different mechanisms of data capture. </w:t>
      </w:r>
    </w:p>
    <w:p w14:paraId="15A479FD" w14:textId="1FFE1F88" w:rsidR="00582D1B" w:rsidRPr="00582D1B" w:rsidRDefault="00AA42CD" w:rsidP="005926AD">
      <w:pPr>
        <w:pStyle w:val="BodyText12"/>
        <w:jc w:val="left"/>
      </w:pPr>
      <w:r>
        <w:t xml:space="preserve">Uncertainty regarding the reliability of findings generated by observational studies limits the </w:t>
      </w:r>
      <w:r w:rsidR="009E282C">
        <w:t>impact</w:t>
      </w:r>
      <w:r>
        <w:t xml:space="preserve"> of observational research </w:t>
      </w:r>
      <w:r w:rsidR="009E282C">
        <w:t>findings on real-world</w:t>
      </w:r>
      <w:r>
        <w:t xml:space="preserve"> clinical practice. Collectively, we believe the body of evidence generated by these analyses will provide a comprehensive and holistic assessment of evidence reliability, which </w:t>
      </w:r>
      <w:r w:rsidR="009E282C">
        <w:t>could</w:t>
      </w:r>
      <w:r>
        <w:t xml:space="preserve"> either strengthen confidence in the original study finding or identify important gaps in the evidence which can be addressed by </w:t>
      </w:r>
      <w:r w:rsidR="009E282C">
        <w:t xml:space="preserve">further research using </w:t>
      </w:r>
      <w:r>
        <w:t xml:space="preserve">alternate study designs and data resources. We believe that either result will improve the field’s understanding of this evidence and, if appropriate, </w:t>
      </w:r>
      <w:r w:rsidR="009E282C">
        <w:t>enable</w:t>
      </w:r>
      <w:r>
        <w:t xml:space="preserve"> changes in patient-care</w:t>
      </w:r>
      <w:r w:rsidR="009E282C">
        <w:t xml:space="preserve"> / treatment decision-making.</w:t>
      </w:r>
    </w:p>
    <w:p w14:paraId="6B239F4A" w14:textId="2A765A0E" w:rsidR="00EC0BD4" w:rsidRDefault="1551571E" w:rsidP="00EC0BD4">
      <w:pPr>
        <w:pStyle w:val="Heading2"/>
      </w:pPr>
      <w:r>
        <w:t xml:space="preserve">Study </w:t>
      </w:r>
      <w:r w:rsidR="00E47060">
        <w:t>d</w:t>
      </w:r>
      <w:r>
        <w:t xml:space="preserve">esign and </w:t>
      </w:r>
      <w:r w:rsidR="00E47060">
        <w:t>s</w:t>
      </w:r>
      <w:r>
        <w:t>etting</w:t>
      </w:r>
      <w:bookmarkEnd w:id="10"/>
    </w:p>
    <w:p w14:paraId="3DF1C556" w14:textId="5E305CAF" w:rsidR="00D94E40" w:rsidRPr="00FE4C8C" w:rsidRDefault="00D94E40" w:rsidP="00D94E40">
      <w:pPr>
        <w:pStyle w:val="Heading3"/>
      </w:pPr>
      <w:bookmarkStart w:id="11" w:name="_Toc76735551"/>
      <w:r>
        <w:t>Proposed study designs to examine evidence reliability</w:t>
      </w:r>
      <w:bookmarkEnd w:id="11"/>
    </w:p>
    <w:p w14:paraId="04FBBAA8" w14:textId="7146B9FF" w:rsidR="007D1927" w:rsidRDefault="19FD9702" w:rsidP="008F7DD9">
      <w:pPr>
        <w:pStyle w:val="BodyText12"/>
        <w:spacing w:line="240" w:lineRule="auto"/>
        <w:jc w:val="left"/>
      </w:pPr>
      <w:r>
        <w:t>Three</w:t>
      </w:r>
      <w:r w:rsidR="1125F1A3">
        <w:t xml:space="preserve"> study designs will be used</w:t>
      </w:r>
      <w:r w:rsidR="30CC7C62">
        <w:t xml:space="preserve"> as part of this evaluation</w:t>
      </w:r>
      <w:r w:rsidR="1125F1A3">
        <w:t xml:space="preserve">: </w:t>
      </w:r>
      <w:r w:rsidR="03A8D0F2">
        <w:t xml:space="preserve">a new user cohort comparison (CC), </w:t>
      </w:r>
      <w:r w:rsidR="1125F1A3">
        <w:t>a self-controlled cohort</w:t>
      </w:r>
      <w:r w:rsidR="2A2196CF">
        <w:t xml:space="preserve"> </w:t>
      </w:r>
      <w:r w:rsidR="5F695537">
        <w:t>(SCC)</w:t>
      </w:r>
      <w:r>
        <w:t xml:space="preserve">, </w:t>
      </w:r>
      <w:r w:rsidR="03A8D0F2">
        <w:t xml:space="preserve">and a </w:t>
      </w:r>
      <w:r w:rsidR="13E6155A">
        <w:t>self-controlled case series</w:t>
      </w:r>
      <w:r w:rsidR="5F695537">
        <w:t xml:space="preserve"> (SCCS)</w:t>
      </w:r>
      <w:r w:rsidR="1125F1A3">
        <w:t>.</w:t>
      </w:r>
      <w:r w:rsidR="62DE8547">
        <w:t xml:space="preserve"> </w:t>
      </w:r>
      <w:r w:rsidR="51698CBA">
        <w:t>We intend to</w:t>
      </w:r>
      <w:r w:rsidR="62DE8547">
        <w:t xml:space="preserve"> examine the </w:t>
      </w:r>
      <w:r w:rsidR="176EF2FE">
        <w:t>robustness</w:t>
      </w:r>
      <w:r w:rsidR="62DE8547">
        <w:t xml:space="preserve"> of Albogami et al</w:t>
      </w:r>
      <w:r w:rsidR="176EF2FE">
        <w:t>.</w:t>
      </w:r>
      <w:r w:rsidR="62DE8547">
        <w:t xml:space="preserve">’s findings with respect to </w:t>
      </w:r>
      <w:r w:rsidR="0BE2E7AD">
        <w:t>these study design alternatives,</w:t>
      </w:r>
      <w:r w:rsidR="62DE8547">
        <w:t xml:space="preserve"> which have orthogonal assumptions and complementary strengths and limitations</w:t>
      </w:r>
      <w:r w:rsidR="000806C4">
        <w:t xml:space="preserve"> (described in Section 10 of this protocol and in Table S1 in Appendix 1)</w:t>
      </w:r>
      <w:r w:rsidR="0BE2E7AD">
        <w:t xml:space="preserve">. </w:t>
      </w:r>
      <w:r w:rsidR="01BA866C">
        <w:t xml:space="preserve">If we are able to generate similar findings across several different study designs, we will substantially strengthen the reliability of the evidence Albogami et al. have provided in their original study.  A more detailed discussion of the assumptions, strengths, and limitations of these study designs </w:t>
      </w:r>
      <w:r w:rsidR="77A24E0C">
        <w:t xml:space="preserve">is </w:t>
      </w:r>
      <w:r w:rsidR="1C292F10">
        <w:t xml:space="preserve">provided </w:t>
      </w:r>
      <w:r w:rsidR="488D2C85">
        <w:t xml:space="preserve">in Section 10 of this </w:t>
      </w:r>
      <w:r w:rsidR="71A69848">
        <w:t>protocol</w:t>
      </w:r>
      <w:r w:rsidR="62DE8547">
        <w:t>. A description of each study design are included below.</w:t>
      </w:r>
    </w:p>
    <w:p w14:paraId="1EAC7BD1" w14:textId="66425F33" w:rsidR="007D1927" w:rsidRPr="007D1927" w:rsidRDefault="007D1927" w:rsidP="009A484C">
      <w:pPr>
        <w:pStyle w:val="BodyText12"/>
        <w:rPr>
          <w:u w:val="single"/>
        </w:rPr>
      </w:pPr>
      <w:r w:rsidRPr="007D1927">
        <w:rPr>
          <w:u w:val="single"/>
        </w:rPr>
        <w:t xml:space="preserve">New-user comparative-cohort </w:t>
      </w:r>
      <w:r w:rsidR="003E668B">
        <w:rPr>
          <w:u w:val="single"/>
        </w:rPr>
        <w:t xml:space="preserve">(CC) </w:t>
      </w:r>
      <w:r w:rsidRPr="007D1927">
        <w:rPr>
          <w:u w:val="single"/>
        </w:rPr>
        <w:t>design</w:t>
      </w:r>
    </w:p>
    <w:p w14:paraId="1112E780" w14:textId="2664EFBF" w:rsidR="00AA17E3" w:rsidRDefault="00AA17E3" w:rsidP="008F7DD9">
      <w:pPr>
        <w:pStyle w:val="BodyText12"/>
        <w:spacing w:line="240" w:lineRule="auto"/>
        <w:jc w:val="left"/>
      </w:pPr>
      <w:r>
        <w:t xml:space="preserve">In the </w:t>
      </w:r>
      <w:r w:rsidR="003E668B">
        <w:t>CC design</w:t>
      </w:r>
      <w:r w:rsidR="00B30641">
        <w:t xml:space="preserve"> (Figure 2, below)</w:t>
      </w:r>
      <w:r>
        <w:t xml:space="preserve">, </w:t>
      </w:r>
      <w:r w:rsidR="00AC55F9">
        <w:t>subjects</w:t>
      </w:r>
      <w:r>
        <w:t xml:space="preserve"> observed to initiate the target treatment are compared to those initiating the comparator treatment. To adjust for differences between the two treatment groups, several adjustment strategies </w:t>
      </w:r>
      <w:r w:rsidR="006A00D5">
        <w:t xml:space="preserve">are available, </w:t>
      </w:r>
      <w:r w:rsidR="00B72B64">
        <w:t xml:space="preserve">which include </w:t>
      </w:r>
      <w:r>
        <w:t>s</w:t>
      </w:r>
      <w:r w:rsidRPr="00AA17E3">
        <w:t xml:space="preserve">tratification, matching, or weighting by the propensity score, or by adding baseline characteristics to the outcome model. </w:t>
      </w:r>
      <w:r>
        <w:t xml:space="preserve">In order to delineate clear temporality between exposure, outcome and baseline </w:t>
      </w:r>
      <w:r>
        <w:lastRenderedPageBreak/>
        <w:t>confounders, t</w:t>
      </w:r>
      <w:r w:rsidRPr="00AA17E3">
        <w:t xml:space="preserve">he characteristics included in the propensity model or outcome model </w:t>
      </w:r>
      <w:r>
        <w:t>only include those</w:t>
      </w:r>
      <w:r w:rsidRPr="00AA17E3">
        <w:t xml:space="preserve"> captured prior to treatment initiation</w:t>
      </w:r>
      <w:r>
        <w:t>.</w:t>
      </w:r>
      <w:r w:rsidR="007D1927">
        <w:t xml:space="preserve"> </w:t>
      </w:r>
      <w:r w:rsidR="006600CD">
        <w:t xml:space="preserve">The CC design can be employed using several different outcome models, allowing for the estimation of various effect estimates including: logistic regression to estimate </w:t>
      </w:r>
      <w:r w:rsidR="00D152A9">
        <w:t xml:space="preserve">the </w:t>
      </w:r>
      <w:r w:rsidR="006600CD">
        <w:t xml:space="preserve">risk ratio, Cox proportional hazards models (time-to-event analysis) to estimate the hazard ratio, and Poisson regression to estimate the incidence rate ratio. </w:t>
      </w:r>
      <w:r w:rsidR="00645695">
        <w:t xml:space="preserve">Additional description of the CC design and related analytic approaches is provided in </w:t>
      </w:r>
      <w:hyperlink r:id="rId21" w:anchor="CohortMethod" w:history="1">
        <w:r w:rsidR="00645695" w:rsidRPr="00260C81">
          <w:rPr>
            <w:rStyle w:val="Hyperlink"/>
          </w:rPr>
          <w:t>Section 12.1 of the Book of OHDSI</w:t>
        </w:r>
      </w:hyperlink>
      <w:r w:rsidR="00645695">
        <w:t>.</w:t>
      </w:r>
    </w:p>
    <w:p w14:paraId="0B5AC05B" w14:textId="30E2A946" w:rsidR="001232B2" w:rsidRDefault="001232B2" w:rsidP="001232B2">
      <w:r>
        <w:rPr>
          <w:noProof/>
        </w:rPr>
        <w:drawing>
          <wp:inline distT="0" distB="0" distL="0" distR="0" wp14:anchorId="6F939226" wp14:editId="44B864A6">
            <wp:extent cx="5943600" cy="2068830"/>
            <wp:effectExtent l="19050" t="19050" r="19050" b="26670"/>
            <wp:docPr id="4" name="Picture 4" descr="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teristics to the outcome model. The characteristics included in the propensity model or outcome model are captured prior to treatment initi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new-user cohort design. Subjects observed to initiate the target treatment are compared to those initiating the comparator treatment. To adjust for differences between the two treatment groups several adjustment strategies can be used, such as stratification, matching, or weighting by the propensity score, or by adding baseline characteristics to the outcome model. The characteristics included in the propensity model or outcome model are captured prior to treatment initiation."/>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2068830"/>
                    </a:xfrm>
                    <a:prstGeom prst="rect">
                      <a:avLst/>
                    </a:prstGeom>
                    <a:noFill/>
                    <a:ln>
                      <a:solidFill>
                        <a:schemeClr val="tx1"/>
                      </a:solidFill>
                    </a:ln>
                  </pic:spPr>
                </pic:pic>
              </a:graphicData>
            </a:graphic>
          </wp:inline>
        </w:drawing>
      </w:r>
    </w:p>
    <w:p w14:paraId="0284BBF9" w14:textId="50C80475" w:rsidR="00AA17E3" w:rsidRDefault="00AA17E3" w:rsidP="001232B2">
      <w:r w:rsidRPr="00AA17E3">
        <w:rPr>
          <w:b/>
          <w:bCs/>
        </w:rPr>
        <w:t>Figure 2.</w:t>
      </w:r>
      <w:r w:rsidRPr="00AA17E3">
        <w:t xml:space="preserve"> Schematic illustrating the new-user cohort comparison (CC) design</w:t>
      </w:r>
    </w:p>
    <w:p w14:paraId="36BE1C3B" w14:textId="77777777" w:rsidR="00B30641" w:rsidRDefault="00B30641" w:rsidP="00B30641">
      <w:pPr>
        <w:pStyle w:val="BodyText12"/>
        <w:spacing w:after="0"/>
        <w:jc w:val="left"/>
      </w:pPr>
    </w:p>
    <w:p w14:paraId="0E669FA7" w14:textId="421F08ED" w:rsidR="00830329" w:rsidRDefault="03A8D0F2" w:rsidP="001232B2">
      <w:r>
        <w:t xml:space="preserve">Initially, we will use the new user </w:t>
      </w:r>
      <w:r w:rsidR="29F52988">
        <w:t>CC</w:t>
      </w:r>
      <w:r>
        <w:t xml:space="preserve"> design in order to</w:t>
      </w:r>
      <w:r w:rsidR="5DB23EAC">
        <w:t xml:space="preserve"> as closely as possible</w:t>
      </w:r>
      <w:r>
        <w:t xml:space="preserve"> reproduce the </w:t>
      </w:r>
      <w:r w:rsidR="5DB23EAC">
        <w:t>analysis described in the recent publication by</w:t>
      </w:r>
      <w:r>
        <w:t xml:space="preserve"> Albogami et al</w:t>
      </w:r>
      <w:r w:rsidR="5DB23EAC">
        <w:t xml:space="preserve"> in the original study data source (CCAE). After evaluations of reproducibility, we will employ the CC design to assess the </w:t>
      </w:r>
      <w:r w:rsidR="06391A8B">
        <w:t xml:space="preserve">replicability </w:t>
      </w:r>
      <w:r w:rsidR="5DB23EAC">
        <w:t>when the same analysis is applied across multiple</w:t>
      </w:r>
      <w:r w:rsidR="72450AFC">
        <w:t xml:space="preserve"> similar</w:t>
      </w:r>
      <w:r w:rsidR="5DB23EAC">
        <w:t xml:space="preserve"> study data sources, including databases with similar mechanisms </w:t>
      </w:r>
      <w:r w:rsidR="7FB7D858">
        <w:t xml:space="preserve">of </w:t>
      </w:r>
      <w:r w:rsidR="5DB23EAC">
        <w:t xml:space="preserve">data capture as the CCAE database (e.g. other commercial claims databases that capture similar patient populations). We will also use the CC design to assess </w:t>
      </w:r>
      <w:r w:rsidR="0B3DAB99">
        <w:t>generalizability</w:t>
      </w:r>
      <w:r w:rsidR="5DB23EAC">
        <w:t xml:space="preserve"> </w:t>
      </w:r>
      <w:r w:rsidR="0B3DAB99">
        <w:t xml:space="preserve">by applying the same analysis </w:t>
      </w:r>
      <w:r w:rsidR="5DB23EAC">
        <w:t xml:space="preserve">to data with meaningful differences in the patients and/or data captured (e.g. EHR databases, administrative billing databases outside of the U.S. health system). </w:t>
      </w:r>
    </w:p>
    <w:p w14:paraId="0EFA85B6" w14:textId="29A3A94F" w:rsidR="00830329" w:rsidRDefault="00830329" w:rsidP="001232B2"/>
    <w:p w14:paraId="06A2FFD0" w14:textId="0BF5B59F" w:rsidR="00830329" w:rsidRDefault="5DB23EAC" w:rsidP="2FF12780">
      <w:r>
        <w:t xml:space="preserve">In addition to evaluating </w:t>
      </w:r>
      <w:r w:rsidR="3A31B7A0">
        <w:t xml:space="preserve">reproducibility, </w:t>
      </w:r>
      <w:r>
        <w:t xml:space="preserve">replicability, and generalizability, we also plan to evaluate the robustness of the findings to alternate choices in </w:t>
      </w:r>
      <w:r w:rsidR="46A3316E">
        <w:t>analytic choices,</w:t>
      </w:r>
      <w:r>
        <w:t xml:space="preserve"> including 1) alternate definitions of exposure and/or outcome phenotypes, sensitivity to empirical calibration of effect estimates using negative and positive control outcomes. </w:t>
      </w:r>
      <w:r w:rsidR="46A3316E">
        <w:t>As a further perspective on the robustness of study findings, we plan to employ observational study diagnostics in order to inform our understanding of whether findings are systematically biased.  Additional description</w:t>
      </w:r>
      <w:r w:rsidR="468C21AD">
        <w:t>s</w:t>
      </w:r>
      <w:r w:rsidR="46A3316E">
        <w:t xml:space="preserve"> of proposed diagnostic procedures</w:t>
      </w:r>
      <w:r w:rsidR="468C21AD">
        <w:t xml:space="preserve"> and empirical calibration methods are</w:t>
      </w:r>
      <w:r w:rsidR="46A3316E">
        <w:t xml:space="preserve"> provided in </w:t>
      </w:r>
      <w:r w:rsidR="468C21AD">
        <w:t xml:space="preserve">Section </w:t>
      </w:r>
      <w:r w:rsidR="009F6BD3">
        <w:t>7.4</w:t>
      </w:r>
      <w:r w:rsidR="468C21AD">
        <w:t xml:space="preserve"> and </w:t>
      </w:r>
      <w:r w:rsidR="03989EF7">
        <w:t xml:space="preserve">Section </w:t>
      </w:r>
      <w:r w:rsidR="468C21AD">
        <w:t>8.5</w:t>
      </w:r>
      <w:r w:rsidR="46A3316E">
        <w:t xml:space="preserve"> </w:t>
      </w:r>
      <w:r w:rsidR="03989EF7">
        <w:t xml:space="preserve">of this </w:t>
      </w:r>
      <w:r w:rsidR="05A8822F">
        <w:t>protocol</w:t>
      </w:r>
      <w:r w:rsidR="46A3316E">
        <w:t>, respectively.</w:t>
      </w:r>
      <w:r w:rsidR="46A3316E" w:rsidRPr="2FF12780">
        <w:rPr>
          <w:b/>
          <w:bCs/>
        </w:rPr>
        <w:t xml:space="preserve"> </w:t>
      </w:r>
      <w:r w:rsidR="46A3316E">
        <w:t xml:space="preserve">Furthermore, we plan to explore whether the study question addressed by Albogami et al. generates findings </w:t>
      </w:r>
      <w:r w:rsidR="3D9F3F93">
        <w:t>that are robust to</w:t>
      </w:r>
      <w:r w:rsidR="46A3316E">
        <w:t xml:space="preserve"> alternate study designs </w:t>
      </w:r>
      <w:r w:rsidR="3D9F3F93">
        <w:t>choices</w:t>
      </w:r>
      <w:r w:rsidR="64D90669">
        <w:t>, which are described below.</w:t>
      </w:r>
    </w:p>
    <w:p w14:paraId="03C33BC3" w14:textId="73D869C6" w:rsidR="007D1927" w:rsidRDefault="007D1927" w:rsidP="001232B2"/>
    <w:p w14:paraId="505ECB23" w14:textId="5F6072D8" w:rsidR="007D1927" w:rsidRDefault="007D1927" w:rsidP="001232B2">
      <w:pPr>
        <w:rPr>
          <w:b/>
          <w:bCs/>
          <w:u w:val="single"/>
        </w:rPr>
      </w:pPr>
      <w:r w:rsidRPr="003C6EA6">
        <w:rPr>
          <w:b/>
          <w:bCs/>
          <w:u w:val="single"/>
        </w:rPr>
        <w:t>Self-controlled cohort (SCC) design</w:t>
      </w:r>
    </w:p>
    <w:p w14:paraId="7F743977" w14:textId="77777777" w:rsidR="003E668B" w:rsidRDefault="003E668B" w:rsidP="003E668B">
      <w:pPr>
        <w:rPr>
          <w:color w:val="333333"/>
          <w:spacing w:val="3"/>
        </w:rPr>
      </w:pPr>
    </w:p>
    <w:p w14:paraId="1222B199" w14:textId="7598E558" w:rsidR="003E668B" w:rsidRPr="003E668B" w:rsidRDefault="003E668B" w:rsidP="001232B2">
      <w:r w:rsidRPr="007D1927">
        <w:rPr>
          <w:color w:val="333333"/>
          <w:spacing w:val="3"/>
        </w:rPr>
        <w:t xml:space="preserve">The </w:t>
      </w:r>
      <w:r>
        <w:rPr>
          <w:color w:val="333333"/>
          <w:spacing w:val="3"/>
        </w:rPr>
        <w:t xml:space="preserve">SCC </w:t>
      </w:r>
      <w:r w:rsidRPr="007D1927">
        <w:rPr>
          <w:color w:val="333333"/>
          <w:spacing w:val="3"/>
        </w:rPr>
        <w:t>design</w:t>
      </w:r>
      <w:r w:rsidR="009A281C">
        <w:rPr>
          <w:color w:val="333333"/>
          <w:spacing w:val="3"/>
        </w:rPr>
        <w:fldChar w:fldCharType="begin"/>
      </w:r>
      <w:r w:rsidR="00405413">
        <w:rPr>
          <w:color w:val="333333"/>
          <w:spacing w:val="3"/>
        </w:rPr>
        <w:instrText xml:space="preserve"> ADDIN EN.CITE &lt;EndNote&gt;&lt;Cite&gt;&lt;Author&gt;Ryan&lt;/Author&gt;&lt;Year&gt;2013&lt;/Year&gt;&lt;RecNum&gt;72&lt;/RecNum&gt;&lt;DisplayText&gt;&lt;style face="superscript"&gt;21&lt;/style&gt;&lt;/DisplayText&gt;&lt;record&gt;&lt;rec-number&gt;72&lt;/rec-number&gt;&lt;foreign-keys&gt;&lt;key app="EN" db-id="p5fzzwwt7wrprueat5wp9wsh0a9s9zdzaet9" timestamp="1625805522"&gt;72&lt;/key&gt;&lt;/foreign-keys&gt;&lt;ref-type name="Journal Article"&gt;17&lt;/ref-type&gt;&lt;contributors&gt;&lt;authors&gt;&lt;author&gt;Ryan, P. B.&lt;/author&gt;&lt;author&gt;Schuemie, M. J.&lt;/author&gt;&lt;author&gt;Madigan, D.&lt;/author&gt;&lt;/authors&gt;&lt;/contributors&gt;&lt;auth-address&gt;Janssen Research and Development LLC, 1125 Trenton-Harbourton Road, Room K30205, PO Box 200, Titusville, NJ, 08560, USA, ryan@omop.org.&lt;/auth-address&gt;&lt;titles&gt;&lt;title&gt;Empirical performance of a self-controlled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95-106&lt;/pages&gt;&lt;volume&gt;36 Suppl 1&lt;/volume&gt;&lt;edition&gt;2013/11/06&lt;/edition&gt;&lt;keywords&gt;&lt;keyword&gt;Area Under Curve&lt;/keyword&gt;&lt;keyword&gt;Bias&lt;/keyword&gt;&lt;keyword&gt;*Cohort Studies&lt;/keyword&gt;&lt;keyword&gt;Drug-Related Side Effects and Adverse Reactions/*diagnosis&lt;/keyword&gt;&lt;keyword&gt;Humans&lt;/keyword&gt;&lt;keyword&gt;Probability&lt;/keyword&gt;&lt;keyword&gt;*Research Design&lt;/keyword&gt;&lt;keyword&gt;Risk Assessment/*methods&lt;/keyword&gt;&lt;/keywords&gt;&lt;dates&gt;&lt;year&gt;2013&lt;/year&gt;&lt;pub-dates&gt;&lt;date&gt;Oct&lt;/date&gt;&lt;/pub-dates&gt;&lt;/dates&gt;&lt;isbn&gt;0114-5916&lt;/isbn&gt;&lt;accession-num&gt;24166227&lt;/accession-num&gt;&lt;urls&gt;&lt;/urls&gt;&lt;electronic-resource-num&gt;10.1007/s40264-013-0101-3&lt;/electronic-resource-num&gt;&lt;remote-database-provider&gt;NLM&lt;/remote-database-provider&gt;&lt;language&gt;eng&lt;/language&gt;&lt;/record&gt;&lt;/Cite&gt;&lt;/EndNote&gt;</w:instrText>
      </w:r>
      <w:r w:rsidR="009A281C">
        <w:rPr>
          <w:color w:val="333333"/>
          <w:spacing w:val="3"/>
        </w:rPr>
        <w:fldChar w:fldCharType="separate"/>
      </w:r>
      <w:r w:rsidR="00405413" w:rsidRPr="00405413">
        <w:rPr>
          <w:noProof/>
          <w:color w:val="333333"/>
          <w:spacing w:val="3"/>
          <w:vertAlign w:val="superscript"/>
        </w:rPr>
        <w:t>21</w:t>
      </w:r>
      <w:r w:rsidR="009A281C">
        <w:rPr>
          <w:color w:val="333333"/>
          <w:spacing w:val="3"/>
        </w:rPr>
        <w:fldChar w:fldCharType="end"/>
      </w:r>
      <w:r>
        <w:rPr>
          <w:color w:val="333333"/>
          <w:spacing w:val="3"/>
        </w:rPr>
        <w:t xml:space="preserve"> (Figure 3, below)</w:t>
      </w:r>
      <w:r w:rsidRPr="007D1927">
        <w:rPr>
          <w:color w:val="333333"/>
          <w:spacing w:val="3"/>
        </w:rPr>
        <w:t> compares the rate of outcomes during exposure to the rate of outcomes in the time just prior to the exposure.</w:t>
      </w:r>
      <w:r w:rsidRPr="003C6EA6">
        <w:t xml:space="preserve"> </w:t>
      </w:r>
      <w:r w:rsidRPr="006600CD">
        <w:t xml:space="preserve">Because the same subject that make up the exposed group are also used as the control group, no adjustment for between-person </w:t>
      </w:r>
      <w:r w:rsidRPr="006600CD">
        <w:lastRenderedPageBreak/>
        <w:t>differences need to be made. However, the method is vulnerable to other differences, such as differences in the baseline risk of the outcome between different time periods</w:t>
      </w:r>
      <w:r>
        <w:t xml:space="preserve">. Typically, the SCC design employs the use of a Poisson regression outcome model which can be used to estimate the incidence rate ratio. </w:t>
      </w:r>
      <w:r w:rsidR="00645695">
        <w:t xml:space="preserve">Additional description of the SCC study design and related analytic approaches is provided in </w:t>
      </w:r>
      <w:hyperlink r:id="rId23" w:anchor="the-self-controlled-cohort-design" w:history="1">
        <w:r w:rsidR="00645695" w:rsidRPr="00260C81">
          <w:rPr>
            <w:rStyle w:val="Hyperlink"/>
          </w:rPr>
          <w:t xml:space="preserve">Section </w:t>
        </w:r>
        <w:r w:rsidR="00645695">
          <w:rPr>
            <w:rStyle w:val="Hyperlink"/>
          </w:rPr>
          <w:t>12.2</w:t>
        </w:r>
        <w:r w:rsidR="00645695" w:rsidRPr="00260C81">
          <w:rPr>
            <w:rStyle w:val="Hyperlink"/>
          </w:rPr>
          <w:t xml:space="preserve"> of the Book of OHDSI</w:t>
        </w:r>
      </w:hyperlink>
      <w:r w:rsidR="00645695">
        <w:t>.</w:t>
      </w:r>
    </w:p>
    <w:p w14:paraId="7188A723" w14:textId="77777777" w:rsidR="00AA17E3" w:rsidRDefault="00AA17E3" w:rsidP="001232B2"/>
    <w:p w14:paraId="7E77716F" w14:textId="28AE9CF0" w:rsidR="001232B2" w:rsidRDefault="001232B2" w:rsidP="2FF12780">
      <w:pPr>
        <w:shd w:val="clear" w:color="auto" w:fill="FFFFFF" w:themeFill="background1"/>
        <w:jc w:val="center"/>
        <w:rPr>
          <w:rFonts w:ascii="Helvetica" w:hAnsi="Helvetica"/>
          <w:color w:val="333333"/>
          <w:spacing w:val="3"/>
        </w:rPr>
      </w:pPr>
      <w:r>
        <w:rPr>
          <w:rFonts w:ascii="Helvetica" w:hAnsi="Helvetica"/>
          <w:noProof/>
          <w:color w:val="333333"/>
          <w:spacing w:val="3"/>
        </w:rPr>
        <w:drawing>
          <wp:inline distT="0" distB="0" distL="0" distR="0" wp14:anchorId="7B4E1B3A" wp14:editId="4ADC75F5">
            <wp:extent cx="5943600" cy="1238250"/>
            <wp:effectExtent l="19050" t="19050" r="19050" b="19050"/>
            <wp:docPr id="6" name="Picture 6" descr="The self-controlled cohort design. The rate of outcomes during exposure to the target is compared to the rate of outcomes in the time pre-expos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he self-controlled cohort design. The rate of outcomes during exposure to the target is compared to the rate of outcomes in the time pre-exposure."/>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43600" cy="1238250"/>
                    </a:xfrm>
                    <a:prstGeom prst="rect">
                      <a:avLst/>
                    </a:prstGeom>
                    <a:noFill/>
                    <a:ln>
                      <a:solidFill>
                        <a:schemeClr val="tx1"/>
                      </a:solidFill>
                    </a:ln>
                  </pic:spPr>
                </pic:pic>
              </a:graphicData>
            </a:graphic>
          </wp:inline>
        </w:drawing>
      </w:r>
    </w:p>
    <w:p w14:paraId="7B3F2E3B" w14:textId="202BA92B" w:rsidR="007D1927" w:rsidRDefault="61E94A52" w:rsidP="003C6EA6">
      <w:r w:rsidRPr="47F7593A">
        <w:rPr>
          <w:b/>
          <w:bCs/>
        </w:rPr>
        <w:t xml:space="preserve">Figure </w:t>
      </w:r>
      <w:r w:rsidR="30791892" w:rsidRPr="47F7593A">
        <w:rPr>
          <w:b/>
          <w:bCs/>
        </w:rPr>
        <w:t>3</w:t>
      </w:r>
      <w:r w:rsidRPr="47F7593A">
        <w:rPr>
          <w:b/>
          <w:bCs/>
        </w:rPr>
        <w:t>.</w:t>
      </w:r>
      <w:r>
        <w:t xml:space="preserve"> Schematic illustrating the self-controlled cohort (SCC) design</w:t>
      </w:r>
    </w:p>
    <w:p w14:paraId="05DB4052" w14:textId="473F33AD" w:rsidR="007C07CA" w:rsidRDefault="007C07CA" w:rsidP="00843D2F"/>
    <w:p w14:paraId="7FE85AB2" w14:textId="77777777" w:rsidR="003C6EA6" w:rsidRPr="003C6EA6" w:rsidRDefault="003C6EA6" w:rsidP="003C6EA6">
      <w:pPr>
        <w:pStyle w:val="NormalWeb"/>
        <w:shd w:val="clear" w:color="auto" w:fill="FFFFFF"/>
        <w:spacing w:before="0" w:beforeAutospacing="0" w:after="0" w:afterAutospacing="0"/>
        <w:rPr>
          <w:color w:val="333333"/>
          <w:spacing w:val="3"/>
        </w:rPr>
      </w:pPr>
    </w:p>
    <w:p w14:paraId="127243CA" w14:textId="7C0F2A58" w:rsidR="007D1927" w:rsidRDefault="007D1927" w:rsidP="003C6EA6">
      <w:pPr>
        <w:shd w:val="clear" w:color="auto" w:fill="FFFFFF"/>
        <w:rPr>
          <w:b/>
          <w:bCs/>
          <w:color w:val="333333"/>
          <w:spacing w:val="3"/>
          <w:u w:val="single"/>
        </w:rPr>
      </w:pPr>
      <w:r w:rsidRPr="003C6EA6">
        <w:rPr>
          <w:b/>
          <w:bCs/>
          <w:color w:val="333333"/>
          <w:spacing w:val="3"/>
          <w:u w:val="single"/>
        </w:rPr>
        <w:t>The self-controlled case series (SCCS) design</w:t>
      </w:r>
    </w:p>
    <w:p w14:paraId="6CD860B6" w14:textId="77777777" w:rsidR="003E668B" w:rsidRDefault="003E668B" w:rsidP="003C6EA6">
      <w:pPr>
        <w:shd w:val="clear" w:color="auto" w:fill="FFFFFF"/>
        <w:rPr>
          <w:b/>
          <w:bCs/>
          <w:color w:val="333333"/>
          <w:spacing w:val="3"/>
          <w:u w:val="single"/>
        </w:rPr>
      </w:pPr>
    </w:p>
    <w:p w14:paraId="742A01FD" w14:textId="4ED6F965" w:rsidR="007D1927" w:rsidRDefault="4B2C7E9A" w:rsidP="00645695">
      <w:r>
        <w:t>In the SCCS design</w:t>
      </w:r>
      <w:r w:rsidR="009A281C">
        <w:fldChar w:fldCharType="begin">
          <w:fldData xml:space="preserve">PEVuZE5vdGU+PENpdGU+PEF1dGhvcj5GYXJyaW5ndG9uPC9BdXRob3I+PFllYXI+MTk5NTwvWWVh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==
</w:fldData>
        </w:fldChar>
      </w:r>
      <w:r w:rsidR="00405413">
        <w:instrText xml:space="preserve"> ADDIN EN.CITE </w:instrText>
      </w:r>
      <w:r w:rsidR="00405413">
        <w:fldChar w:fldCharType="begin">
          <w:fldData xml:space="preserve">PEVuZE5vdGU+PENpdGU+PEF1dGhvcj5GYXJyaW5ndG9uPC9BdXRob3I+PFllYXI+MTk5NTwvWWVh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==
</w:fldData>
        </w:fldChar>
      </w:r>
      <w:r w:rsidR="00405413">
        <w:instrText xml:space="preserve"> ADDIN EN.CITE.DATA </w:instrText>
      </w:r>
      <w:r w:rsidR="00405413">
        <w:fldChar w:fldCharType="end"/>
      </w:r>
      <w:r w:rsidR="009A281C">
        <w:fldChar w:fldCharType="separate"/>
      </w:r>
      <w:r w:rsidR="7D64D1ED" w:rsidRPr="00405413">
        <w:rPr>
          <w:noProof/>
          <w:vertAlign w:val="superscript"/>
        </w:rPr>
        <w:t>22, 23</w:t>
      </w:r>
      <w:r w:rsidR="009A281C">
        <w:fldChar w:fldCharType="end"/>
      </w:r>
      <w:r>
        <w:t xml:space="preserve"> (Figure 4, below), </w:t>
      </w:r>
      <w:r w:rsidR="4B19C189">
        <w:t xml:space="preserve">longitudinal data is used to compare the </w:t>
      </w:r>
      <w:r w:rsidRPr="003C6EA6">
        <w:t xml:space="preserve">rate of outcomes during </w:t>
      </w:r>
      <w:r w:rsidR="4B19C189">
        <w:t>periods of “at-risk” exposure time</w:t>
      </w:r>
      <w:r w:rsidRPr="003C6EA6">
        <w:t xml:space="preserve"> to the rate of outcomes </w:t>
      </w:r>
      <w:r w:rsidR="4B19C189">
        <w:t>unexposed “control” time</w:t>
      </w:r>
      <w:r w:rsidRPr="003C6EA6">
        <w:t xml:space="preserve">. </w:t>
      </w:r>
      <w:r w:rsidR="4B8F3DFA">
        <w:t xml:space="preserve">The SCCS design </w:t>
      </w:r>
      <w:r w:rsidR="5CD6792A">
        <w:t xml:space="preserve">only evaluates patients who experienced the outcome and </w:t>
      </w:r>
      <w:r w:rsidR="4B8F3DFA">
        <w:t xml:space="preserve">is </w:t>
      </w:r>
      <w:r w:rsidR="5CD6792A">
        <w:t xml:space="preserve">typically </w:t>
      </w:r>
      <w:r w:rsidR="1140CF62">
        <w:t xml:space="preserve">used to study </w:t>
      </w:r>
      <w:r w:rsidR="4B8F3DFA">
        <w:t>acute outcomes.</w:t>
      </w:r>
      <w:r w:rsidR="00FE191B">
        <w:fldChar w:fldCharType="begin"/>
      </w:r>
      <w:r w:rsidR="00FE191B">
        <w:instrText xml:space="preserve"> ADDIN EN.CITE &lt;EndNote&gt;&lt;Cite&gt;&lt;Author&gt;Austin&lt;/Author&gt;&lt;Year&gt;2009&lt;/Year&gt;&lt;RecNum&gt;34&lt;/RecNum&gt;&lt;DisplayText&gt;&lt;style face="superscript"&gt;24&lt;/style&gt;&lt;/DisplayText&gt;&lt;record&gt;&lt;rec-number&gt;34&lt;/rec-number&gt;&lt;foreign-keys&gt;&lt;key app="EN" db-id="p5fzzwwt7wrprueat5wp9wsh0a9s9zdzaet9" timestamp="1600397432"&gt;34&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 dosage/therapeutic&lt;/keyword&gt;&lt;keyword&gt;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sidR="00FE191B">
        <w:fldChar w:fldCharType="separate"/>
      </w:r>
      <w:r w:rsidR="15557A96" w:rsidRPr="00FE191B">
        <w:rPr>
          <w:noProof/>
          <w:vertAlign w:val="superscript"/>
        </w:rPr>
        <w:t>24</w:t>
      </w:r>
      <w:r w:rsidR="00FE191B">
        <w:fldChar w:fldCharType="end"/>
      </w:r>
      <w:r w:rsidR="4B8F3DFA">
        <w:t xml:space="preserve"> </w:t>
      </w:r>
      <w:r w:rsidR="00186A83">
        <w:t xml:space="preserve">This design is appropriate for the study question of interest since the primary and secondary outcomes defined by Albogami et al (CLRD hospitalizations and CLRD exacerbations) are both acute events. The CLRD exacerbation does include patients who receive a prescription for systemic corticosteroids that is accompanied by a CLRD diagnosis, however the prescription for systemic corticosteroids is restricted to Rx w/ 1-14 day supply, which should omit long-term (chronic) corticosteroid treatments. </w:t>
      </w:r>
      <w:r w:rsidR="00186A83">
        <w:rPr>
          <w:rStyle w:val="CommentReference"/>
        </w:rPr>
        <w:annotationRef/>
      </w:r>
      <w:r w:rsidR="68E11C29">
        <w:t>T</w:t>
      </w:r>
      <w:r>
        <w:t>he SCCS design employs the use of a Poisson regression outcome model which can be used to estimate the incidence rate ratio.</w:t>
      </w:r>
      <w:r w:rsidR="4DFD80A9" w:rsidRPr="007C07CA">
        <w:t xml:space="preserve"> </w:t>
      </w:r>
      <w:r w:rsidR="4DFD80A9">
        <w:t xml:space="preserve">Additional description of the SCCS study design and related analytic approaches is provided in </w:t>
      </w:r>
      <w:hyperlink r:id="rId25" w:anchor="the-self-controlled-case-series-design" w:history="1">
        <w:r w:rsidR="4DFD80A9" w:rsidRPr="00260C81">
          <w:rPr>
            <w:rStyle w:val="Hyperlink"/>
          </w:rPr>
          <w:t xml:space="preserve">Section </w:t>
        </w:r>
        <w:r w:rsidR="4DFD80A9">
          <w:rPr>
            <w:rStyle w:val="Hyperlink"/>
          </w:rPr>
          <w:t>12.5</w:t>
        </w:r>
        <w:r w:rsidR="4DFD80A9" w:rsidRPr="00260C81">
          <w:rPr>
            <w:rStyle w:val="Hyperlink"/>
          </w:rPr>
          <w:t xml:space="preserve"> of the Book of OHDSI</w:t>
        </w:r>
      </w:hyperlink>
      <w:r w:rsidR="4DFD80A9">
        <w:t>.</w:t>
      </w:r>
    </w:p>
    <w:p w14:paraId="0BABB2B0" w14:textId="77777777" w:rsidR="00260C81" w:rsidRDefault="00260C81" w:rsidP="00260C81">
      <w:pPr>
        <w:pStyle w:val="BodyText12"/>
        <w:spacing w:after="0" w:line="240" w:lineRule="auto"/>
        <w:jc w:val="left"/>
        <w:rPr>
          <w:rFonts w:ascii="Helvetica" w:hAnsi="Helvetica"/>
          <w:color w:val="333333"/>
          <w:spacing w:val="3"/>
        </w:rPr>
      </w:pPr>
    </w:p>
    <w:p w14:paraId="4A4A24CC" w14:textId="55A48725" w:rsidR="001232B2" w:rsidRDefault="007D1927" w:rsidP="001232B2">
      <w:pPr>
        <w:shd w:val="clear" w:color="auto" w:fill="FFFFFF"/>
        <w:rPr>
          <w:rFonts w:ascii="Helvetica" w:hAnsi="Helvetica"/>
          <w:color w:val="333333"/>
          <w:spacing w:val="3"/>
        </w:rPr>
      </w:pPr>
      <w:r>
        <w:rPr>
          <w:rFonts w:ascii="Helvetica" w:hAnsi="Helvetica"/>
          <w:noProof/>
          <w:color w:val="333333"/>
          <w:spacing w:val="3"/>
        </w:rPr>
        <w:drawing>
          <wp:inline distT="0" distB="0" distL="0" distR="0" wp14:anchorId="23E188C9" wp14:editId="2B5F76D9">
            <wp:extent cx="5943600" cy="1351915"/>
            <wp:effectExtent l="19050" t="19050" r="19050" b="19685"/>
            <wp:docPr id="5" name="Picture 5" descr="The Self-Controlled Case Series design. The rate of outcomes during exposure is compared to the rate of outcomes when not expos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 Self-Controlled Case Series design. The rate of outcomes during exposure is compared to the rate of outcomes when not exposed."/>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1351915"/>
                    </a:xfrm>
                    <a:prstGeom prst="rect">
                      <a:avLst/>
                    </a:prstGeom>
                    <a:noFill/>
                    <a:ln>
                      <a:solidFill>
                        <a:schemeClr val="tx1"/>
                      </a:solidFill>
                    </a:ln>
                  </pic:spPr>
                </pic:pic>
              </a:graphicData>
            </a:graphic>
          </wp:inline>
        </w:drawing>
      </w:r>
    </w:p>
    <w:p w14:paraId="6718A456" w14:textId="0BE90DEC" w:rsidR="003C6EA6" w:rsidRDefault="003C6EA6" w:rsidP="003C6EA6">
      <w:r w:rsidRPr="00AA17E3">
        <w:rPr>
          <w:b/>
          <w:bCs/>
        </w:rPr>
        <w:t xml:space="preserve">Figure </w:t>
      </w:r>
      <w:r>
        <w:rPr>
          <w:b/>
          <w:bCs/>
        </w:rPr>
        <w:t>4</w:t>
      </w:r>
      <w:r w:rsidRPr="00AA17E3">
        <w:rPr>
          <w:b/>
          <w:bCs/>
        </w:rPr>
        <w:t>.</w:t>
      </w:r>
      <w:r w:rsidRPr="00AA17E3">
        <w:t xml:space="preserve"> Schematic illustrating the </w:t>
      </w:r>
      <w:r>
        <w:t>self-controlled case series (SCCS)</w:t>
      </w:r>
      <w:r w:rsidRPr="00AA17E3">
        <w:t xml:space="preserve"> design</w:t>
      </w:r>
    </w:p>
    <w:p w14:paraId="310D807E" w14:textId="77777777" w:rsidR="003E668B" w:rsidRDefault="003E668B" w:rsidP="007C07CA">
      <w:pPr>
        <w:pStyle w:val="BodyText12"/>
        <w:jc w:val="left"/>
      </w:pPr>
    </w:p>
    <w:p w14:paraId="6A261C55" w14:textId="2723484D" w:rsidR="00EC0BD4" w:rsidRPr="00FE4C8C" w:rsidRDefault="00030178" w:rsidP="00EC0BD4">
      <w:pPr>
        <w:pStyle w:val="Heading3"/>
      </w:pPr>
      <w:bookmarkStart w:id="12" w:name="_Toc76735552"/>
      <w:r>
        <w:t>Target population</w:t>
      </w:r>
      <w:r w:rsidR="00E47060">
        <w:t xml:space="preserve"> and comparators</w:t>
      </w:r>
      <w:bookmarkEnd w:id="12"/>
    </w:p>
    <w:p w14:paraId="37CD8F97" w14:textId="0E5898F5" w:rsidR="00043023" w:rsidRDefault="00E47060" w:rsidP="00243E18">
      <w:pPr>
        <w:pStyle w:val="BodyText12"/>
        <w:spacing w:after="0" w:line="240" w:lineRule="auto"/>
        <w:jc w:val="left"/>
      </w:pPr>
      <w:r>
        <w:t>In this study, we will seek to assess patients using glucagon-like peptide 1 receptor agonists (GLP-1RAs). In analyses employing the CC design, we explicitly plan to reproduce the comparator group from Al</w:t>
      </w:r>
      <w:r w:rsidR="00AC55F9">
        <w:t>b</w:t>
      </w:r>
      <w:r>
        <w:t>ogami et al which includes patients initiating d</w:t>
      </w:r>
      <w:r w:rsidRPr="007B3C4F">
        <w:t xml:space="preserve">ipeptidyl peptidase-4 inhibitors </w:t>
      </w:r>
      <w:r>
        <w:t>(</w:t>
      </w:r>
      <w:r w:rsidRPr="007B3C4F">
        <w:t>DPP-4I</w:t>
      </w:r>
      <w:r>
        <w:t xml:space="preserve">s). In order to examine the robustness of the findings from the CC design </w:t>
      </w:r>
      <w:r>
        <w:lastRenderedPageBreak/>
        <w:t>analysis, we may also explore alternate comparators</w:t>
      </w:r>
      <w:r w:rsidR="00CC1238">
        <w:t>, including sulfonylureas and potentially s</w:t>
      </w:r>
      <w:r w:rsidR="00CC1238" w:rsidRPr="00CC1238">
        <w:t>odium-glucose transport protein 2 (SGLT2) inhibitor</w:t>
      </w:r>
      <w:r w:rsidR="00CC1238">
        <w:t>s, since SGLT2s are indicated for a similar patient population where there is a compelling need to minimize weight gain</w:t>
      </w:r>
      <w:r>
        <w:t xml:space="preserve">. </w:t>
      </w:r>
      <w:r w:rsidR="00054930">
        <w:t xml:space="preserve">Beyond the original definition of target populations in the Albogami et al. protocol (i.e. patients who use these medications in conjunction with another diabetes treatment), we will </w:t>
      </w:r>
      <w:r w:rsidR="007D0874">
        <w:t>conduct</w:t>
      </w:r>
      <w:r w:rsidR="00054930">
        <w:t xml:space="preserve"> sensitivity analyses that vary the target and comparator populations of interest. </w:t>
      </w:r>
      <w:r w:rsidR="00243E18">
        <w:t xml:space="preserve">Medication </w:t>
      </w:r>
      <w:r w:rsidR="00AC55F9">
        <w:t>information</w:t>
      </w:r>
      <w:r w:rsidR="00243E18">
        <w:t xml:space="preserve"> is available at the level of the RxNorm ingredient. </w:t>
      </w:r>
    </w:p>
    <w:p w14:paraId="4A2CA76C" w14:textId="199E6E1F" w:rsidR="00043023" w:rsidRDefault="00043023" w:rsidP="00043023">
      <w:pPr>
        <w:pStyle w:val="Heading3"/>
      </w:pPr>
      <w:bookmarkStart w:id="13" w:name="_Toc76735553"/>
      <w:r>
        <w:t>Time-at-risk</w:t>
      </w:r>
      <w:bookmarkEnd w:id="13"/>
    </w:p>
    <w:p w14:paraId="6847858F" w14:textId="35E54F8A" w:rsidR="00054930" w:rsidRPr="008F7DD9" w:rsidRDefault="4BD0CACA" w:rsidP="00D61868">
      <w:pPr>
        <w:pStyle w:val="BodyText12"/>
        <w:spacing w:after="0" w:line="240" w:lineRule="auto"/>
        <w:jc w:val="left"/>
      </w:pPr>
      <w:r>
        <w:t xml:space="preserve">Time exposed will be considered the </w:t>
      </w:r>
      <w:r w:rsidR="331409DC">
        <w:t>time-on-treatment, in accordance the original Albogami et al. protocol</w:t>
      </w:r>
      <w:r w:rsidR="2FBA3C66">
        <w:t>, which will be defined using the days supply data that accompany prescribing events. If an otherwise feasible data set is available that does not contain reliable information on days supply, on-treatment time may be inferred using product labels to inform dosing schedules.</w:t>
      </w:r>
      <w:r>
        <w:t xml:space="preserve"> tables will be created using product</w:t>
      </w:r>
      <w:r w:rsidR="2BF1FEFF">
        <w:t>s</w:t>
      </w:r>
      <w:r>
        <w:t xml:space="preserve"> label</w:t>
      </w:r>
      <w:r w:rsidR="2BF1FEFF">
        <w:t>s to infer</w:t>
      </w:r>
      <w:r>
        <w:t xml:space="preserve"> dosing schedul</w:t>
      </w:r>
      <w:r w:rsidR="2BF1FEFF">
        <w:t xml:space="preserve">es. </w:t>
      </w:r>
      <w:r w:rsidR="2FBA3C66">
        <w:t>Beyond the original definition of time-at-risk described in the Albogami et al. protocol, we will explore sensitivity analyses that vary the time-at-risk definition</w:t>
      </w:r>
      <w:r w:rsidR="46D8FF45">
        <w:t xml:space="preserve"> for all three study designs</w:t>
      </w:r>
      <w:r w:rsidR="2FBA3C66">
        <w:t>.</w:t>
      </w:r>
      <w:r w:rsidR="00CC1238">
        <w:t xml:space="preserve"> A priori, we know that we want to pursue a longer at-risk period extending to 730 days (instead of the original 365) for the CC analysis. </w:t>
      </w:r>
    </w:p>
    <w:p w14:paraId="7D571416" w14:textId="5665DB50" w:rsidR="00E47060" w:rsidRPr="00FE4C8C" w:rsidRDefault="517A3BA1" w:rsidP="00E47060">
      <w:pPr>
        <w:pStyle w:val="Heading3"/>
      </w:pPr>
      <w:bookmarkStart w:id="14" w:name="_Toc76735554"/>
      <w:r>
        <w:t>Outcome(s) of interest</w:t>
      </w:r>
      <w:bookmarkEnd w:id="14"/>
    </w:p>
    <w:p w14:paraId="07527559" w14:textId="0C5BAE69" w:rsidR="22CA6A9D" w:rsidRDefault="22CA6A9D">
      <w:r>
        <w:t>We plan to reproduce the primary and secondary outcomes as defined by Albogami et al.</w:t>
      </w:r>
      <w:r w:rsidR="3C1216A1">
        <w:t xml:space="preserve"> Both outcomes</w:t>
      </w:r>
      <w:r>
        <w:t xml:space="preserve"> reflect different approaches to capturing chronic lower respiratory disease (CLRD) exacerbation: 1) time-to-first-observed CLRD hospitalization and 2) count of any CLRD exacerbation associated with an emergency room visit, inpatient admission, or an outpatient visit that was followed by oral steroid initiation.  In order to examine the robustness of findings with respect to changes in the outcome definition, we </w:t>
      </w:r>
      <w:r w:rsidR="3C1216A1">
        <w:t>plan to</w:t>
      </w:r>
      <w:r>
        <w:t xml:space="preserve"> explore alternate </w:t>
      </w:r>
      <w:r w:rsidR="3C1216A1">
        <w:t>outcome phenotypes / approaches</w:t>
      </w:r>
      <w:r>
        <w:t xml:space="preserve"> to defining and quantifying acute CLRD exacerbations. </w:t>
      </w:r>
      <w:r w:rsidR="00CF2D94">
        <w:t>C</w:t>
      </w:r>
      <w:r w:rsidR="00CF2D94" w:rsidRPr="00CF2D94">
        <w:t>linical input from OHDSI members with clinical expertise in the relevant disease areas (</w:t>
      </w:r>
      <w:r w:rsidR="00CF2D94">
        <w:t>type 2 diabetes</w:t>
      </w:r>
      <w:r w:rsidR="00CF2D94" w:rsidRPr="00CF2D94">
        <w:t xml:space="preserve"> and CLRD) will be included during the process of identifying alternate outcome phenotypes.</w:t>
      </w:r>
      <w:r w:rsidR="00CF2D94">
        <w:t xml:space="preserve"> </w:t>
      </w:r>
      <w:r w:rsidR="3BD13493">
        <w:t xml:space="preserve">Alternate </w:t>
      </w:r>
      <w:r w:rsidR="3B83A125">
        <w:t xml:space="preserve">outcome </w:t>
      </w:r>
      <w:r w:rsidR="3BD13493">
        <w:t>phenotypes will be developed</w:t>
      </w:r>
      <w:r w:rsidR="29AACFC5">
        <w:t xml:space="preserve"> </w:t>
      </w:r>
      <w:r w:rsidR="7216CBB9">
        <w:t xml:space="preserve">and evaluated </w:t>
      </w:r>
      <w:r w:rsidR="29AACFC5">
        <w:t>using OHDSI’s CohortDiagnostic tool which provides a suite of analyses including</w:t>
      </w:r>
      <w:r w:rsidR="37F0AABA">
        <w:t xml:space="preserve"> </w:t>
      </w:r>
      <w:r w:rsidR="1D5184EF">
        <w:t xml:space="preserve">syntax-/vocabulary-based </w:t>
      </w:r>
      <w:r w:rsidR="29AACFC5">
        <w:t>concept-set diagnostics</w:t>
      </w:r>
      <w:r w:rsidR="48A4BEDC">
        <w:t>, cohort incidence rates over time, gender, and age, index event breakdowns, cohort overlap statistics, baseline and temporal characterizations,</w:t>
      </w:r>
      <w:r w:rsidR="2F7782BD">
        <w:t xml:space="preserve"> cohort comparison,</w:t>
      </w:r>
      <w:r w:rsidR="48A4BEDC">
        <w:t xml:space="preserve"> and patient profiles.</w:t>
      </w:r>
      <w:r w:rsidR="6F005972">
        <w:t xml:space="preserve"> These tools allow for a data-driven, substantive inspection of phenotypes which, when interfaced with clinical </w:t>
      </w:r>
      <w:r w:rsidR="29039EA2">
        <w:t>knowledge, can ably identify problems in cohort definitions including the populations they do and do not capture and the timing of the events</w:t>
      </w:r>
      <w:r w:rsidR="339F4B6A">
        <w:t xml:space="preserve"> they identify.</w:t>
      </w:r>
      <w:r w:rsidR="1ADFF13C">
        <w:t xml:space="preserve"> The CohortDiagnostic tool can be used to instantiate and evaluate cohorts in any dataset formatted to the OMOP CDM.</w:t>
      </w:r>
      <w:r w:rsidR="48C5C5C3">
        <w:t xml:space="preserve"> This will enable us to understand outcome performance in all study databases.</w:t>
      </w:r>
    </w:p>
    <w:p w14:paraId="23ECA8C0" w14:textId="46C59A80" w:rsidR="2FF12780" w:rsidRDefault="2FF12780" w:rsidP="2FF12780"/>
    <w:p w14:paraId="4363CEFB" w14:textId="6CC9D10B" w:rsidR="00FE12DC" w:rsidRPr="00FE4C8C" w:rsidRDefault="00FE12DC" w:rsidP="00FE12DC">
      <w:pPr>
        <w:pStyle w:val="Heading3"/>
      </w:pPr>
      <w:bookmarkStart w:id="15" w:name="_Toc76735555"/>
      <w:r>
        <w:t>Negative control outcome experiments</w:t>
      </w:r>
      <w:bookmarkEnd w:id="15"/>
    </w:p>
    <w:p w14:paraId="5BF8D251" w14:textId="7E46AE6F" w:rsidR="00FE12DC" w:rsidRDefault="7E183212" w:rsidP="00FE12DC">
      <w:pPr>
        <w:pStyle w:val="BodyText12"/>
        <w:spacing w:after="0" w:line="240" w:lineRule="auto"/>
        <w:jc w:val="left"/>
      </w:pPr>
      <w:r>
        <w:t xml:space="preserve">Negative controls will be used to evaluate the potential impact of residual systematic error in the study designs, and to perform the empirical calibration of </w:t>
      </w:r>
      <w:r w:rsidR="007C354E">
        <w:t>confidence intervals around effect estimates</w:t>
      </w:r>
      <w:r w:rsidRPr="00FE12DC">
        <w:rPr>
          <w:szCs w:val="24"/>
        </w:rPr>
        <w:t>.</w:t>
      </w:r>
      <w:r w:rsidR="004147FE">
        <w:rPr>
          <w:szCs w:val="24"/>
        </w:rPr>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rPr>
          <w:szCs w:val="24"/>
        </w:rPr>
        <w:instrText xml:space="preserve"> ADDIN EN.CITE </w:instrText>
      </w:r>
      <w:r w:rsidR="00AE4D69">
        <w:rPr>
          <w:szCs w:val="24"/>
        </w:rPr>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rPr>
          <w:szCs w:val="24"/>
        </w:rPr>
        <w:instrText xml:space="preserve"> ADDIN EN.CITE.DATA </w:instrText>
      </w:r>
      <w:r w:rsidR="00AE4D69">
        <w:rPr>
          <w:szCs w:val="24"/>
        </w:rPr>
      </w:r>
      <w:r w:rsidR="00AE4D69">
        <w:rPr>
          <w:szCs w:val="24"/>
        </w:rPr>
        <w:fldChar w:fldCharType="end"/>
      </w:r>
      <w:r w:rsidR="004147FE">
        <w:rPr>
          <w:szCs w:val="24"/>
        </w:rPr>
      </w:r>
      <w:r w:rsidR="004147FE">
        <w:rPr>
          <w:szCs w:val="24"/>
        </w:rPr>
        <w:fldChar w:fldCharType="separate"/>
      </w:r>
      <w:r w:rsidR="7BFD0344" w:rsidRPr="2FF12780">
        <w:rPr>
          <w:noProof/>
          <w:vertAlign w:val="superscript"/>
        </w:rPr>
        <w:t>11-14</w:t>
      </w:r>
      <w:r w:rsidR="004147FE">
        <w:rPr>
          <w:szCs w:val="24"/>
        </w:rPr>
        <w:fldChar w:fldCharType="end"/>
      </w:r>
      <w:r w:rsidRPr="2FF12780">
        <w:t xml:space="preserve"> An outcome is considered a good candidate for a negative control if it is believed to have no causal relationship with the outcome or exposure</w:t>
      </w:r>
      <w:r w:rsidR="7D3E2007" w:rsidRPr="2FF12780">
        <w:t xml:space="preserve"> (i.e. that a hypothetical</w:t>
      </w:r>
      <w:r w:rsidR="54A861E8" w:rsidRPr="2FF12780">
        <w:t>, well-</w:t>
      </w:r>
      <w:r w:rsidR="54A861E8" w:rsidRPr="2FF12780">
        <w:lastRenderedPageBreak/>
        <w:t xml:space="preserve">designed randomized trial </w:t>
      </w:r>
      <w:r w:rsidR="52D7FA06" w:rsidRPr="2FF12780">
        <w:t xml:space="preserve">would find no relationship between exposure and the </w:t>
      </w:r>
      <w:r w:rsidR="06971BCF" w:rsidRPr="2FF12780">
        <w:t>negative control outcome)</w:t>
      </w:r>
      <w:r w:rsidRPr="00FE12DC">
        <w:rPr>
          <w:szCs w:val="24"/>
        </w:rPr>
        <w:t xml:space="preserve">. </w:t>
      </w:r>
      <w:r w:rsidR="008B5888">
        <w:t>As part of the reproducability evaluation, where we produce Albogami et al's analysis as closely as possible, we may reproduce the original negative control sensitivity analysis. However, for the purposes of our evaluation of robustness, we plan to conduct an evaluation of a much broader set of negative controls. Because we believe that confounding structures are unknowable, it is our view that using a large number of negative controls provides a more meaningful assessment of uncertainty than assessing a single negative control analysis, since it provides a distribution of potential systematic error rather than a single number.</w:t>
      </w:r>
      <w:r w:rsidR="008B5888">
        <w:rPr>
          <w:rStyle w:val="CommentReference"/>
        </w:rPr>
        <w:annotationRef/>
      </w:r>
      <w:r w:rsidR="008B5888">
        <w:t xml:space="preserve"> </w:t>
      </w:r>
      <w:r w:rsidR="6047EFD6" w:rsidRPr="2FF12780">
        <w:t xml:space="preserve">The set of negative control outcomes we propose using for this </w:t>
      </w:r>
      <w:r w:rsidR="06971BCF" w:rsidRPr="2FF12780">
        <w:t xml:space="preserve">assessing </w:t>
      </w:r>
      <w:r w:rsidR="6047EFD6" w:rsidRPr="2FF12780">
        <w:t xml:space="preserve">is provided in Table </w:t>
      </w:r>
      <w:r w:rsidR="00CC1238" w:rsidRPr="2FF12780">
        <w:t>S</w:t>
      </w:r>
      <w:r w:rsidR="00CC1238">
        <w:t>2</w:t>
      </w:r>
      <w:r w:rsidR="00CC1238" w:rsidRPr="2FF12780">
        <w:t xml:space="preserve"> </w:t>
      </w:r>
      <w:r w:rsidR="6047EFD6" w:rsidRPr="2FF12780">
        <w:t xml:space="preserve">in Appendix </w:t>
      </w:r>
      <w:r w:rsidR="00CC1238">
        <w:t>2</w:t>
      </w:r>
      <w:r w:rsidR="6047EFD6" w:rsidRPr="2FF12780">
        <w:t xml:space="preserve">. </w:t>
      </w:r>
      <w:r w:rsidR="1F9A4853" w:rsidRPr="2FF12780">
        <w:t xml:space="preserve">Additional description of empirical calibration methods </w:t>
      </w:r>
      <w:r w:rsidR="3AECB576" w:rsidRPr="2FF12780">
        <w:t>is</w:t>
      </w:r>
      <w:r w:rsidR="1F9A4853" w:rsidRPr="2FF12780">
        <w:t xml:space="preserve"> provided in Section </w:t>
      </w:r>
      <w:r w:rsidR="1A45BEA9" w:rsidRPr="2FF12780">
        <w:t>8.5</w:t>
      </w:r>
      <w:r w:rsidR="1F9A4853" w:rsidRPr="2FF12780">
        <w:t xml:space="preserve"> of this document.</w:t>
      </w:r>
      <w:r w:rsidR="008B5888">
        <w:t xml:space="preserve"> </w:t>
      </w:r>
    </w:p>
    <w:p w14:paraId="186FEC34" w14:textId="30F042C3" w:rsidR="00CF2D94" w:rsidRDefault="00CF2D94" w:rsidP="00FE12DC">
      <w:pPr>
        <w:pStyle w:val="BodyText12"/>
        <w:spacing w:after="0" w:line="240" w:lineRule="auto"/>
        <w:jc w:val="left"/>
      </w:pPr>
    </w:p>
    <w:p w14:paraId="475AE60F" w14:textId="05849A24" w:rsidR="00CF2D94" w:rsidRPr="00FE4C8C" w:rsidRDefault="00CF2D94" w:rsidP="00CF2D94">
      <w:pPr>
        <w:pStyle w:val="Heading3"/>
      </w:pPr>
      <w:r>
        <w:t>Positive control outcome experiments</w:t>
      </w:r>
    </w:p>
    <w:p w14:paraId="0C3DF335" w14:textId="60AFB543" w:rsidR="00CF2D94" w:rsidRDefault="00CF2D94" w:rsidP="00FE12DC">
      <w:pPr>
        <w:pStyle w:val="BodyText12"/>
        <w:spacing w:after="0" w:line="240" w:lineRule="auto"/>
        <w:jc w:val="left"/>
      </w:pPr>
      <w:r w:rsidRPr="00CF2D94">
        <w:t>To understand the behavior of a method when the true relative risk is smaller or greater than one requires the use of positive controls where the null is believed to not be true.</w:t>
      </w:r>
      <w:r>
        <w:t xml:space="preserve"> </w:t>
      </w:r>
      <w:r w:rsidRPr="00CF2D94">
        <w:t>In OHDSI we therefore use synthetic positive controls, (Schuemie, Hripcsak, et al. 2018) created by modifying a negative control through injection of additional, simulated occurrences of the outcome during the time at risk of the exposure. For example, assume that, during exposure to ACEi, n occurrences of our negative control outcome “ingrowing nail” were observed. If we now add an additional n simulated occurrences during exposure, we have doubled the risk. Since this was a negative control, the relative risk compared to the counterfactual was one, but after injection, it becomes two.</w:t>
      </w:r>
    </w:p>
    <w:p w14:paraId="4FC9A9F9" w14:textId="77777777" w:rsidR="00CF2D94" w:rsidRDefault="00CF2D94" w:rsidP="00FE12DC">
      <w:pPr>
        <w:pStyle w:val="BodyText12"/>
        <w:spacing w:after="0" w:line="240" w:lineRule="auto"/>
        <w:jc w:val="left"/>
      </w:pPr>
    </w:p>
    <w:p w14:paraId="750C1D86" w14:textId="4E927E88" w:rsidR="00CF2D94" w:rsidRDefault="00CF2D94" w:rsidP="00FE12DC">
      <w:pPr>
        <w:pStyle w:val="BodyText12"/>
        <w:spacing w:after="0" w:line="240" w:lineRule="auto"/>
        <w:jc w:val="left"/>
      </w:pPr>
      <w:r w:rsidRPr="00CF2D94">
        <w:t>To preserve confounding, we want the new outcomes to show similar associations with baseline subject-specific covariates as the original outcomes. To achieve this, for each outcome we train a model to predict the survival rate with respect to the outcome during exposure using covariates captured prior to exposure. These covariates include demographics, as well as all recorded diagnoses, drug exposures, measurements, and medical procedures. An L1-regularized Poisson regression (Suchard et al. 2013) using 10-fold cross-validation to select the regularization hyperparameter fits the prediction model. We then use the predicted rates to sample simulated outcomes during exposure to increase the true effect size to the desired magnitude. The resulting positive control thus contains both real and simulated outcomes.</w:t>
      </w:r>
    </w:p>
    <w:p w14:paraId="650CF39B" w14:textId="3CEA7719" w:rsidR="00CF2D94" w:rsidRDefault="00CF2D94" w:rsidP="00FE12DC">
      <w:pPr>
        <w:pStyle w:val="BodyText12"/>
        <w:spacing w:after="0" w:line="240" w:lineRule="auto"/>
        <w:jc w:val="left"/>
      </w:pPr>
    </w:p>
    <w:p w14:paraId="09E7C23E" w14:textId="00E2FD78" w:rsidR="00CF2D94" w:rsidRDefault="00CF2D94" w:rsidP="00FE12DC">
      <w:pPr>
        <w:pStyle w:val="BodyText12"/>
        <w:spacing w:after="0" w:line="240" w:lineRule="auto"/>
        <w:jc w:val="left"/>
      </w:pPr>
      <w:r>
        <w:t>Ou</w:t>
      </w:r>
      <w:r w:rsidRPr="00CF2D94">
        <w:t>r process for creating positive controls synthesizes outcomes with a constant incidence rate ratio over time and between patients, using a model conditioned on the patient where this ratio is held constant, up to the point where the marginal effect is achieved. The true effect size is thus guaranteed to hold as the marginal incidence rate ratio in the treated. Under the assumption that our outcome model used during synthesis is correct, this also holds for the conditional effect size and the ATE. Since all outcomes are rare, odds ratios are all but identical to the relative risk.</w:t>
      </w:r>
      <w:r>
        <w:t xml:space="preserve"> Additional description of positive control methods is provided in </w:t>
      </w:r>
      <w:hyperlink r:id="rId27" w:anchor="PositiveControls" w:history="1">
        <w:r w:rsidRPr="00CF2D94">
          <w:rPr>
            <w:rStyle w:val="Hyperlink"/>
          </w:rPr>
          <w:t>Section 18.2.2 of the Book of OHDSI</w:t>
        </w:r>
      </w:hyperlink>
      <w:r>
        <w:t>.</w:t>
      </w:r>
    </w:p>
    <w:p w14:paraId="6193975D" w14:textId="77777777" w:rsidR="00CF2D94" w:rsidRDefault="00CF2D94" w:rsidP="00FE12DC">
      <w:pPr>
        <w:pStyle w:val="BodyText12"/>
        <w:spacing w:after="0" w:line="240" w:lineRule="auto"/>
        <w:jc w:val="left"/>
      </w:pPr>
    </w:p>
    <w:p w14:paraId="65B391FA" w14:textId="7FC5DFC6" w:rsidR="007102AA" w:rsidRDefault="0004194F" w:rsidP="005926AD">
      <w:pPr>
        <w:pStyle w:val="Heading3"/>
      </w:pPr>
      <w:bookmarkStart w:id="16" w:name="_Toc69898550"/>
      <w:bookmarkStart w:id="17" w:name="_Toc76735556"/>
      <w:bookmarkEnd w:id="16"/>
      <w:r>
        <w:lastRenderedPageBreak/>
        <w:t>Additional</w:t>
      </w:r>
      <w:r w:rsidR="1551571E">
        <w:t xml:space="preserve"> </w:t>
      </w:r>
      <w:r w:rsidR="00976874">
        <w:t>v</w:t>
      </w:r>
      <w:r w:rsidR="1551571E">
        <w:t xml:space="preserve">ariables of </w:t>
      </w:r>
      <w:r w:rsidR="00976874">
        <w:t>i</w:t>
      </w:r>
      <w:r w:rsidR="1551571E">
        <w:t>nterest (</w:t>
      </w:r>
      <w:r w:rsidR="00976874">
        <w:t>d</w:t>
      </w:r>
      <w:r w:rsidR="1551571E">
        <w:t xml:space="preserve">emographic </w:t>
      </w:r>
      <w:r w:rsidR="00976874">
        <w:t>c</w:t>
      </w:r>
      <w:r w:rsidR="1551571E">
        <w:t xml:space="preserve">haracteristics, </w:t>
      </w:r>
      <w:r w:rsidR="00976874">
        <w:t>c</w:t>
      </w:r>
      <w:r w:rsidR="1551571E">
        <w:t>onfounders)</w:t>
      </w:r>
      <w:bookmarkEnd w:id="17"/>
    </w:p>
    <w:p w14:paraId="12F039C3" w14:textId="2D35533C" w:rsidR="00B069AB" w:rsidRDefault="0004194F" w:rsidP="00B50766">
      <w:pPr>
        <w:pStyle w:val="BodyText12"/>
        <w:spacing w:after="0" w:line="240" w:lineRule="auto"/>
        <w:jc w:val="left"/>
      </w:pPr>
      <w:r>
        <w:t>For all designs, we will describe patient characteristics (prevalence) for each cohort and data source</w:t>
      </w:r>
      <w:r w:rsidR="007B539E">
        <w:t xml:space="preserve"> including but not limited to</w:t>
      </w:r>
      <w:r>
        <w:t>: gender, age</w:t>
      </w:r>
      <w:r w:rsidR="007B539E">
        <w:t xml:space="preserve">, </w:t>
      </w:r>
      <w:r>
        <w:t>index month, conditions (SNOMED concepts and descendants) drugs (ATC classes and RxNorm ingredients)</w:t>
      </w:r>
      <w:r w:rsidR="007B539E">
        <w:t>, procedures</w:t>
      </w:r>
      <w:r>
        <w:t>, devices</w:t>
      </w:r>
      <w:r w:rsidR="007B539E">
        <w:t xml:space="preserve">, </w:t>
      </w:r>
      <w:r>
        <w:t>measurement</w:t>
      </w:r>
      <w:r w:rsidR="00D152A9">
        <w:t>s</w:t>
      </w:r>
      <w:r>
        <w:t xml:space="preserve">, </w:t>
      </w:r>
      <w:r w:rsidR="00D152A9">
        <w:t xml:space="preserve">the </w:t>
      </w:r>
      <w:r>
        <w:t>CHADS2Vasc</w:t>
      </w:r>
      <w:r w:rsidR="00D152A9">
        <w:t xml:space="preserve"> score</w:t>
      </w:r>
      <w:r>
        <w:t xml:space="preserve">, </w:t>
      </w:r>
      <w:r w:rsidR="00D152A9">
        <w:t xml:space="preserve">the </w:t>
      </w:r>
      <w:r>
        <w:t xml:space="preserve">Diabetes Comorbidity Severity Index, and </w:t>
      </w:r>
      <w:r w:rsidR="00D152A9">
        <w:t xml:space="preserve">the </w:t>
      </w:r>
      <w:r>
        <w:t xml:space="preserve">Charlson </w:t>
      </w:r>
      <w:r w:rsidR="00D152A9">
        <w:t>Comorbidity In</w:t>
      </w:r>
      <w:r>
        <w:t>dex.</w:t>
      </w:r>
      <w:r w:rsidR="007B539E">
        <w:t xml:space="preserve"> </w:t>
      </w:r>
    </w:p>
    <w:p w14:paraId="153C633D" w14:textId="34B5AA41" w:rsidR="00B069AB" w:rsidRDefault="00B069AB" w:rsidP="005D2306">
      <w:pPr>
        <w:pStyle w:val="BodyText12"/>
      </w:pPr>
    </w:p>
    <w:p w14:paraId="11F7DA05" w14:textId="77777777" w:rsidR="00F86ADE" w:rsidRDefault="00F86ADE" w:rsidP="005926AD">
      <w:pPr>
        <w:pStyle w:val="Heading2"/>
      </w:pPr>
      <w:r>
        <w:t>Data sources</w:t>
      </w:r>
    </w:p>
    <w:p w14:paraId="6C73B89F" w14:textId="77777777" w:rsidR="00F86ADE" w:rsidRPr="00D61868" w:rsidRDefault="00F86ADE" w:rsidP="00F86ADE">
      <w:pPr>
        <w:pStyle w:val="BodyText12"/>
        <w:spacing w:after="0" w:line="240" w:lineRule="auto"/>
        <w:jc w:val="left"/>
        <w:rPr>
          <w:szCs w:val="24"/>
        </w:rPr>
      </w:pPr>
      <w:r w:rsidRPr="00D61868">
        <w:rPr>
          <w:szCs w:val="24"/>
        </w:rPr>
        <w:t xml:space="preserve">This study will be conducted within the OHDSI </w:t>
      </w:r>
      <w:r>
        <w:rPr>
          <w:szCs w:val="24"/>
        </w:rPr>
        <w:t>r</w:t>
      </w:r>
      <w:r w:rsidRPr="00D61868">
        <w:rPr>
          <w:szCs w:val="24"/>
        </w:rPr>
        <w:t xml:space="preserve">esearch </w:t>
      </w:r>
      <w:r>
        <w:rPr>
          <w:szCs w:val="24"/>
        </w:rPr>
        <w:t>n</w:t>
      </w:r>
      <w:r w:rsidRPr="00D61868">
        <w:rPr>
          <w:szCs w:val="24"/>
        </w:rPr>
        <w:t>etwork. The OHDSI community has authored standards and tools to facilitate high-quality, reproducible research, including OMOP Standardized Vocabularies, the Common Data Model (CDM) and analytical methods packages. OHDSI network studies represent the culmination of a transparent, consistent and reproducible way to conduct research across a large number of geographically dispersed data. The OHDSI Research network is an international collaboration of researchers seeking to advance observational data research in healthcare. OHDSI is an open network, inviting healthcare institutions across the globe with patient-level data to join the network by converting data to the OMOP CDM and participating in network research studies. Each site voluntarily opts-in to each respective network study. In each study, data remains at the site behind a firewall. No patient-level data pooling occurs across network sites. Only aggregate results are shared.</w:t>
      </w:r>
    </w:p>
    <w:p w14:paraId="2E7E9E8E" w14:textId="77777777" w:rsidR="00F86ADE" w:rsidRDefault="00F86ADE" w:rsidP="00F86ADE">
      <w:pPr>
        <w:pStyle w:val="BodyText12"/>
        <w:spacing w:after="0" w:line="240" w:lineRule="auto"/>
        <w:jc w:val="left"/>
        <w:rPr>
          <w:szCs w:val="24"/>
        </w:rPr>
      </w:pPr>
    </w:p>
    <w:p w14:paraId="4A956B8D" w14:textId="77777777" w:rsidR="00F86ADE" w:rsidRDefault="00F86ADE" w:rsidP="00F86ADE">
      <w:pPr>
        <w:pStyle w:val="BodyText12"/>
        <w:spacing w:after="0" w:line="240" w:lineRule="auto"/>
        <w:jc w:val="left"/>
      </w:pPr>
      <w:r>
        <w:t>The results of an observational study can be influenced by many factors that vary by the location of the data source such as patterns of treatment discontinuation/switching, genetic diversity, or environmental factors, overall health status: factors that may not have been possible to vary in the context of a clinical trial even if one exists for your same study question. A typical motivation to run an observational study in a network is therefore to increase diversity with respect to data sources, study populations, and patterns of clinical practice  to inform how well the results generalize to the many types of people they will eventually be applied to. In other words, can the study findings be replicated across multiple sites or do they differ and if they differ, can any insights be gleaned as to why?</w:t>
      </w:r>
    </w:p>
    <w:p w14:paraId="614BE261" w14:textId="77777777" w:rsidR="00F86ADE" w:rsidRPr="00D61868" w:rsidRDefault="00F86ADE" w:rsidP="00F86ADE">
      <w:pPr>
        <w:pStyle w:val="BodyText12"/>
        <w:spacing w:after="0" w:line="240" w:lineRule="auto"/>
        <w:jc w:val="left"/>
        <w:rPr>
          <w:szCs w:val="24"/>
        </w:rPr>
      </w:pPr>
    </w:p>
    <w:p w14:paraId="37387B21" w14:textId="77777777" w:rsidR="00F86ADE" w:rsidRDefault="00F86ADE" w:rsidP="00F86ADE">
      <w:pPr>
        <w:pStyle w:val="BodyText12"/>
        <w:spacing w:after="0" w:line="240" w:lineRule="auto"/>
        <w:jc w:val="left"/>
        <w:rPr>
          <w:szCs w:val="24"/>
        </w:rPr>
      </w:pPr>
      <w:r w:rsidRPr="00D61868">
        <w:rPr>
          <w:szCs w:val="24"/>
        </w:rPr>
        <w:t>OHDSI network data sources will be used as they are</w:t>
      </w:r>
      <w:r>
        <w:rPr>
          <w:szCs w:val="24"/>
        </w:rPr>
        <w:t xml:space="preserve"> made</w:t>
      </w:r>
      <w:r w:rsidRPr="00D61868">
        <w:rPr>
          <w:szCs w:val="24"/>
        </w:rPr>
        <w:t xml:space="preserve"> available by data partners in the OHDSI </w:t>
      </w:r>
      <w:r>
        <w:rPr>
          <w:szCs w:val="24"/>
        </w:rPr>
        <w:t>r</w:t>
      </w:r>
      <w:r w:rsidRPr="00D61868">
        <w:rPr>
          <w:szCs w:val="24"/>
        </w:rPr>
        <w:t xml:space="preserve">esearch </w:t>
      </w:r>
      <w:r>
        <w:rPr>
          <w:szCs w:val="24"/>
        </w:rPr>
        <w:t>n</w:t>
      </w:r>
      <w:r w:rsidRPr="00D61868">
        <w:rPr>
          <w:szCs w:val="24"/>
        </w:rPr>
        <w:t xml:space="preserve">etwork. We will </w:t>
      </w:r>
      <w:r>
        <w:rPr>
          <w:szCs w:val="24"/>
        </w:rPr>
        <w:t>conduct feasibility assessments with volunteered data sources to determine if they have adequate sample and sufficient data to meaningfully inform the study (e.g. through calculation of the minimally-detectable risk ratio).</w:t>
      </w:r>
      <w:r w:rsidRPr="00D61868">
        <w:rPr>
          <w:szCs w:val="24"/>
        </w:rPr>
        <w:t xml:space="preserve"> All data sources will receive institutional review board approval or exemption for their participation before executing the study.</w:t>
      </w:r>
      <w:r>
        <w:rPr>
          <w:szCs w:val="24"/>
        </w:rPr>
        <w:t xml:space="preserve"> Specifically, the IBM CCAE database will be used to evaluate reproducibility, since that was the original database used in the study published by Albogami et al. Additional study resources will be used to evaluate the generalizability of the Albogami et al. findings. </w:t>
      </w:r>
    </w:p>
    <w:p w14:paraId="0CD87D4E" w14:textId="77777777" w:rsidR="00F86ADE" w:rsidRPr="00D61868" w:rsidRDefault="00F86ADE" w:rsidP="00F86ADE">
      <w:pPr>
        <w:pStyle w:val="BodyText12"/>
        <w:spacing w:after="0" w:line="240" w:lineRule="auto"/>
        <w:jc w:val="left"/>
        <w:rPr>
          <w:szCs w:val="24"/>
        </w:rPr>
      </w:pPr>
    </w:p>
    <w:p w14:paraId="684BC46B" w14:textId="77777777" w:rsidR="00F86ADE" w:rsidRDefault="00F86ADE" w:rsidP="00F86ADE">
      <w:pPr>
        <w:pStyle w:val="BodyText12"/>
        <w:spacing w:after="0" w:line="240" w:lineRule="auto"/>
        <w:jc w:val="left"/>
      </w:pPr>
      <w:r>
        <w:t>Table 1 (below) describes 8 data sources that are currently available to be used in this study, pending assessment of feasibility. These sources encompass a variety of practice types, data capture, and populations. The embedded hyperlinks can be used to access more detailed descriptions of each data source. For each, we report a brief description and size of the population it represents as well as the calendar years and data that it captures.</w:t>
      </w:r>
    </w:p>
    <w:p w14:paraId="3DBB27B8" w14:textId="77777777" w:rsidR="00F86ADE" w:rsidRPr="00D61868" w:rsidRDefault="00F86ADE" w:rsidP="00F86ADE">
      <w:pPr>
        <w:pStyle w:val="BodyText12"/>
        <w:spacing w:after="0" w:line="240" w:lineRule="auto"/>
        <w:jc w:val="left"/>
        <w:rPr>
          <w:szCs w:val="24"/>
        </w:rPr>
      </w:pPr>
    </w:p>
    <w:p w14:paraId="4FEF986E" w14:textId="77777777" w:rsidR="00F86ADE" w:rsidRPr="00D61868" w:rsidRDefault="00F86ADE" w:rsidP="00F86ADE">
      <w:pPr>
        <w:pStyle w:val="BodyText12"/>
        <w:spacing w:after="120" w:line="240" w:lineRule="auto"/>
        <w:jc w:val="left"/>
      </w:pPr>
      <w:r w:rsidRPr="2FF12780">
        <w:rPr>
          <w:b/>
          <w:bCs/>
        </w:rPr>
        <w:lastRenderedPageBreak/>
        <w:t>Table 1.</w:t>
      </w:r>
      <w:r>
        <w:t xml:space="preserve"> Already-available data sources that can be used to replicate/generalize findings from Albogami et al.</w:t>
      </w:r>
    </w:p>
    <w:tbl>
      <w:tblPr>
        <w:tblStyle w:val="Table"/>
        <w:tblW w:w="5000" w:type="pct"/>
        <w:tblInd w:w="0" w:type="dxa"/>
        <w:tblBorders>
          <w:top w:val="single" w:sz="4" w:space="0" w:color="auto"/>
          <w:bottom w:val="single" w:sz="4" w:space="0" w:color="auto"/>
        </w:tblBorders>
        <w:tblLook w:val="0020" w:firstRow="1" w:lastRow="0" w:firstColumn="0" w:lastColumn="0" w:noHBand="0" w:noVBand="0"/>
        <w:tblCaption w:val="Table 8.2: Committed EUMAEUS data sources and the populations they cover."/>
      </w:tblPr>
      <w:tblGrid>
        <w:gridCol w:w="1869"/>
        <w:gridCol w:w="1979"/>
        <w:gridCol w:w="905"/>
        <w:gridCol w:w="861"/>
        <w:gridCol w:w="3746"/>
      </w:tblGrid>
      <w:tr w:rsidR="00F86ADE" w:rsidRPr="001232B2" w14:paraId="363469C0" w14:textId="77777777" w:rsidTr="00F91DFD">
        <w:trPr>
          <w:cantSplit/>
          <w:tblHeader/>
        </w:trPr>
        <w:tc>
          <w:tcPr>
            <w:tcW w:w="0" w:type="auto"/>
            <w:tcBorders>
              <w:top w:val="single" w:sz="4" w:space="0" w:color="auto"/>
              <w:bottom w:val="single" w:sz="4" w:space="0" w:color="auto"/>
            </w:tcBorders>
            <w:vAlign w:val="center"/>
            <w:hideMark/>
          </w:tcPr>
          <w:p w14:paraId="35B7A4F4" w14:textId="77777777" w:rsidR="00F86ADE" w:rsidRPr="001232B2" w:rsidRDefault="00F86ADE" w:rsidP="00F91DFD">
            <w:pPr>
              <w:pStyle w:val="Compact"/>
              <w:rPr>
                <w:rFonts w:ascii="Times New Roman" w:hAnsi="Times New Roman" w:cs="Times New Roman"/>
                <w:b/>
                <w:bCs/>
                <w:sz w:val="20"/>
                <w:szCs w:val="20"/>
              </w:rPr>
            </w:pPr>
            <w:r w:rsidRPr="001232B2">
              <w:rPr>
                <w:rFonts w:ascii="Times New Roman" w:hAnsi="Times New Roman" w:cs="Times New Roman"/>
                <w:b/>
                <w:bCs/>
                <w:sz w:val="20"/>
                <w:szCs w:val="20"/>
              </w:rPr>
              <w:t>Data source</w:t>
            </w:r>
          </w:p>
        </w:tc>
        <w:tc>
          <w:tcPr>
            <w:tcW w:w="0" w:type="auto"/>
            <w:tcBorders>
              <w:top w:val="single" w:sz="4" w:space="0" w:color="auto"/>
              <w:bottom w:val="single" w:sz="4" w:space="0" w:color="auto"/>
            </w:tcBorders>
            <w:vAlign w:val="center"/>
            <w:hideMark/>
          </w:tcPr>
          <w:p w14:paraId="613FFB2E" w14:textId="77777777" w:rsidR="00F86ADE" w:rsidRPr="001232B2" w:rsidRDefault="00F86ADE" w:rsidP="00F91DFD">
            <w:pPr>
              <w:pStyle w:val="Compact"/>
              <w:rPr>
                <w:rFonts w:ascii="Times New Roman" w:hAnsi="Times New Roman" w:cs="Times New Roman"/>
                <w:b/>
                <w:bCs/>
                <w:sz w:val="20"/>
                <w:szCs w:val="20"/>
              </w:rPr>
            </w:pPr>
            <w:r w:rsidRPr="001232B2">
              <w:rPr>
                <w:rFonts w:ascii="Times New Roman" w:hAnsi="Times New Roman" w:cs="Times New Roman"/>
                <w:b/>
                <w:bCs/>
                <w:sz w:val="20"/>
                <w:szCs w:val="20"/>
              </w:rPr>
              <w:t>Population</w:t>
            </w:r>
          </w:p>
        </w:tc>
        <w:tc>
          <w:tcPr>
            <w:tcW w:w="0" w:type="auto"/>
            <w:tcBorders>
              <w:top w:val="single" w:sz="4" w:space="0" w:color="auto"/>
              <w:bottom w:val="single" w:sz="4" w:space="0" w:color="auto"/>
            </w:tcBorders>
            <w:vAlign w:val="center"/>
            <w:hideMark/>
          </w:tcPr>
          <w:p w14:paraId="6E940C0B" w14:textId="77777777" w:rsidR="00F86ADE" w:rsidRPr="001232B2" w:rsidRDefault="00F86ADE" w:rsidP="00F91DFD">
            <w:pPr>
              <w:pStyle w:val="Compact"/>
              <w:rPr>
                <w:rFonts w:ascii="Times New Roman" w:hAnsi="Times New Roman" w:cs="Times New Roman"/>
                <w:b/>
                <w:bCs/>
                <w:sz w:val="20"/>
                <w:szCs w:val="20"/>
              </w:rPr>
            </w:pPr>
            <w:r w:rsidRPr="001232B2">
              <w:rPr>
                <w:rFonts w:ascii="Times New Roman" w:hAnsi="Times New Roman" w:cs="Times New Roman"/>
                <w:b/>
                <w:bCs/>
                <w:sz w:val="20"/>
                <w:szCs w:val="20"/>
              </w:rPr>
              <w:t>Patients</w:t>
            </w:r>
          </w:p>
        </w:tc>
        <w:tc>
          <w:tcPr>
            <w:tcW w:w="0" w:type="auto"/>
            <w:tcBorders>
              <w:top w:val="single" w:sz="4" w:space="0" w:color="auto"/>
              <w:bottom w:val="single" w:sz="4" w:space="0" w:color="auto"/>
            </w:tcBorders>
            <w:vAlign w:val="center"/>
            <w:hideMark/>
          </w:tcPr>
          <w:p w14:paraId="409EF742" w14:textId="77777777" w:rsidR="00F86ADE" w:rsidRPr="001232B2" w:rsidRDefault="00F86ADE" w:rsidP="00F91DFD">
            <w:pPr>
              <w:pStyle w:val="Compact"/>
              <w:rPr>
                <w:rFonts w:ascii="Times New Roman" w:hAnsi="Times New Roman" w:cs="Times New Roman"/>
                <w:b/>
                <w:bCs/>
                <w:sz w:val="20"/>
                <w:szCs w:val="20"/>
              </w:rPr>
            </w:pPr>
            <w:r w:rsidRPr="001232B2">
              <w:rPr>
                <w:rFonts w:ascii="Times New Roman" w:hAnsi="Times New Roman" w:cs="Times New Roman"/>
                <w:b/>
                <w:bCs/>
                <w:sz w:val="20"/>
                <w:szCs w:val="20"/>
              </w:rPr>
              <w:t>History</w:t>
            </w:r>
          </w:p>
        </w:tc>
        <w:tc>
          <w:tcPr>
            <w:tcW w:w="0" w:type="auto"/>
            <w:tcBorders>
              <w:top w:val="single" w:sz="4" w:space="0" w:color="auto"/>
              <w:bottom w:val="single" w:sz="4" w:space="0" w:color="auto"/>
            </w:tcBorders>
            <w:vAlign w:val="center"/>
            <w:hideMark/>
          </w:tcPr>
          <w:p w14:paraId="2D808328" w14:textId="77777777" w:rsidR="00F86ADE" w:rsidRPr="001232B2" w:rsidRDefault="00F86ADE" w:rsidP="00F91DFD">
            <w:pPr>
              <w:pStyle w:val="Compact"/>
              <w:rPr>
                <w:rFonts w:ascii="Times New Roman" w:hAnsi="Times New Roman" w:cs="Times New Roman"/>
                <w:b/>
                <w:bCs/>
                <w:sz w:val="20"/>
                <w:szCs w:val="20"/>
              </w:rPr>
            </w:pPr>
            <w:r w:rsidRPr="001232B2">
              <w:rPr>
                <w:rFonts w:ascii="Times New Roman" w:hAnsi="Times New Roman" w:cs="Times New Roman"/>
                <w:b/>
                <w:bCs/>
                <w:sz w:val="20"/>
                <w:szCs w:val="20"/>
              </w:rPr>
              <w:t>Data capture and short description</w:t>
            </w:r>
          </w:p>
        </w:tc>
      </w:tr>
      <w:tr w:rsidR="00F86ADE" w:rsidRPr="00024CB7" w14:paraId="12B5CCF1" w14:textId="77777777" w:rsidTr="00F91DFD">
        <w:tc>
          <w:tcPr>
            <w:tcW w:w="0" w:type="auto"/>
            <w:tcBorders>
              <w:top w:val="single" w:sz="4" w:space="0" w:color="auto"/>
            </w:tcBorders>
            <w:hideMark/>
          </w:tcPr>
          <w:p w14:paraId="13C9CAE3"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IBM MarketScan Commercial Claims and Encounters (</w:t>
            </w:r>
            <w:hyperlink r:id="rId28" w:anchor="jnjsearches?dataSetUri=%2Fdataset%2F74ee6310-2b1f-43a3-8c82-4799c584ea86.xml" w:history="1">
              <w:r w:rsidRPr="00024CB7">
                <w:rPr>
                  <w:rStyle w:val="Hyperlink"/>
                  <w:rFonts w:ascii="Times New Roman" w:hAnsi="Times New Roman" w:cs="Times New Roman"/>
                  <w:sz w:val="20"/>
                  <w:szCs w:val="20"/>
                </w:rPr>
                <w:t>CCAE</w:t>
              </w:r>
            </w:hyperlink>
            <w:r w:rsidRPr="00024CB7">
              <w:rPr>
                <w:rFonts w:ascii="Times New Roman" w:hAnsi="Times New Roman" w:cs="Times New Roman"/>
                <w:sz w:val="20"/>
                <w:szCs w:val="20"/>
              </w:rPr>
              <w:t>)</w:t>
            </w:r>
          </w:p>
        </w:tc>
        <w:tc>
          <w:tcPr>
            <w:tcW w:w="0" w:type="auto"/>
            <w:tcBorders>
              <w:top w:val="single" w:sz="4" w:space="0" w:color="auto"/>
            </w:tcBorders>
            <w:hideMark/>
          </w:tcPr>
          <w:p w14:paraId="3F791BAA"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Commercially insured, &lt; 65 years (U.S.)</w:t>
            </w:r>
          </w:p>
        </w:tc>
        <w:tc>
          <w:tcPr>
            <w:tcW w:w="0" w:type="auto"/>
            <w:tcBorders>
              <w:top w:val="single" w:sz="4" w:space="0" w:color="auto"/>
            </w:tcBorders>
            <w:hideMark/>
          </w:tcPr>
          <w:p w14:paraId="24272140"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142M</w:t>
            </w:r>
          </w:p>
        </w:tc>
        <w:tc>
          <w:tcPr>
            <w:tcW w:w="0" w:type="auto"/>
            <w:tcBorders>
              <w:top w:val="single" w:sz="4" w:space="0" w:color="auto"/>
            </w:tcBorders>
            <w:hideMark/>
          </w:tcPr>
          <w:p w14:paraId="0C335B96"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000 –</w:t>
            </w:r>
          </w:p>
        </w:tc>
        <w:tc>
          <w:tcPr>
            <w:tcW w:w="0" w:type="auto"/>
            <w:tcBorders>
              <w:top w:val="single" w:sz="4" w:space="0" w:color="auto"/>
            </w:tcBorders>
            <w:hideMark/>
          </w:tcPr>
          <w:p w14:paraId="294D39F9"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Adjudicated health insurance claims (e.g. inpatient, outpatient, and outpatient pharmacy) from large employers and health plans who provide private healthcare coverage to employees, their spouses and dependents.</w:t>
            </w:r>
          </w:p>
        </w:tc>
      </w:tr>
      <w:tr w:rsidR="00F86ADE" w:rsidRPr="00024CB7" w14:paraId="0CA3B0E7" w14:textId="77777777" w:rsidTr="00F91DFD">
        <w:tc>
          <w:tcPr>
            <w:tcW w:w="0" w:type="auto"/>
            <w:hideMark/>
          </w:tcPr>
          <w:p w14:paraId="6383F7F7"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IBM MarketScan Medicare Supplemental Database (</w:t>
            </w:r>
            <w:hyperlink r:id="rId29" w:anchor="jnjsearches?dataSetUri=%2Fdataset%2F87883da0-c84d-4315-ae1c-b3e4f51cfe1d.xml" w:history="1">
              <w:r w:rsidRPr="00024CB7">
                <w:rPr>
                  <w:rStyle w:val="Hyperlink"/>
                  <w:rFonts w:ascii="Times New Roman" w:hAnsi="Times New Roman" w:cs="Times New Roman"/>
                  <w:sz w:val="20"/>
                  <w:szCs w:val="20"/>
                </w:rPr>
                <w:t>MDCR</w:t>
              </w:r>
            </w:hyperlink>
            <w:r w:rsidRPr="00024CB7">
              <w:rPr>
                <w:rFonts w:ascii="Times New Roman" w:hAnsi="Times New Roman" w:cs="Times New Roman"/>
                <w:sz w:val="20"/>
                <w:szCs w:val="20"/>
              </w:rPr>
              <w:t>)</w:t>
            </w:r>
          </w:p>
        </w:tc>
        <w:tc>
          <w:tcPr>
            <w:tcW w:w="0" w:type="auto"/>
            <w:hideMark/>
          </w:tcPr>
          <w:p w14:paraId="58CCA455"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Commercially insured, 65</w:t>
            </w:r>
            <m:oMath>
              <m:r>
                <w:rPr>
                  <w:rFonts w:ascii="Cambria Math" w:hAnsi="Cambria Math" w:cs="Times New Roman"/>
                  <w:sz w:val="20"/>
                  <w:szCs w:val="20"/>
                </w:rPr>
                <m:t>+</m:t>
              </m:r>
            </m:oMath>
            <w:r w:rsidRPr="00024CB7">
              <w:rPr>
                <w:rFonts w:ascii="Times New Roman" w:hAnsi="Times New Roman" w:cs="Times New Roman"/>
                <w:sz w:val="20"/>
                <w:szCs w:val="20"/>
              </w:rPr>
              <w:t xml:space="preserve"> years (U.S.)</w:t>
            </w:r>
          </w:p>
        </w:tc>
        <w:tc>
          <w:tcPr>
            <w:tcW w:w="0" w:type="auto"/>
            <w:hideMark/>
          </w:tcPr>
          <w:p w14:paraId="3DC93668"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10M</w:t>
            </w:r>
          </w:p>
        </w:tc>
        <w:tc>
          <w:tcPr>
            <w:tcW w:w="0" w:type="auto"/>
            <w:hideMark/>
          </w:tcPr>
          <w:p w14:paraId="6B391257"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000 –</w:t>
            </w:r>
          </w:p>
        </w:tc>
        <w:tc>
          <w:tcPr>
            <w:tcW w:w="0" w:type="auto"/>
            <w:hideMark/>
          </w:tcPr>
          <w:p w14:paraId="0781764A"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Adjudicated health insurance claims of retirees with primary or Medicare supplemental coverage through privately insured fee-for-service, point-of-service or capitated health plans.</w:t>
            </w:r>
          </w:p>
        </w:tc>
      </w:tr>
      <w:tr w:rsidR="00F86ADE" w:rsidRPr="00024CB7" w14:paraId="7AF4DAC7" w14:textId="77777777" w:rsidTr="00F91DFD">
        <w:tc>
          <w:tcPr>
            <w:tcW w:w="0" w:type="auto"/>
            <w:hideMark/>
          </w:tcPr>
          <w:p w14:paraId="7EC65459"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IBM MarketScan Multi-State Medicaid Database (</w:t>
            </w:r>
            <w:hyperlink r:id="rId30" w:anchor="jnjsearches?dataSetUri=%2Fdataset%2F4136471c-0662-4ca7-b091-4d6120358f74.xml" w:history="1">
              <w:r w:rsidRPr="00024CB7">
                <w:rPr>
                  <w:rStyle w:val="Hyperlink"/>
                  <w:rFonts w:ascii="Times New Roman" w:hAnsi="Times New Roman" w:cs="Times New Roman"/>
                  <w:sz w:val="20"/>
                  <w:szCs w:val="20"/>
                </w:rPr>
                <w:t>MDCD</w:t>
              </w:r>
            </w:hyperlink>
            <w:r w:rsidRPr="00024CB7">
              <w:rPr>
                <w:rFonts w:ascii="Times New Roman" w:hAnsi="Times New Roman" w:cs="Times New Roman"/>
                <w:sz w:val="20"/>
                <w:szCs w:val="20"/>
              </w:rPr>
              <w:t>)</w:t>
            </w:r>
          </w:p>
        </w:tc>
        <w:tc>
          <w:tcPr>
            <w:tcW w:w="0" w:type="auto"/>
            <w:hideMark/>
          </w:tcPr>
          <w:p w14:paraId="199ED0A5"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Medicaid enrollees, racially diverse (U.S.)</w:t>
            </w:r>
          </w:p>
        </w:tc>
        <w:tc>
          <w:tcPr>
            <w:tcW w:w="0" w:type="auto"/>
            <w:hideMark/>
          </w:tcPr>
          <w:p w14:paraId="7CB71C95"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6M</w:t>
            </w:r>
          </w:p>
        </w:tc>
        <w:tc>
          <w:tcPr>
            <w:tcW w:w="0" w:type="auto"/>
            <w:hideMark/>
          </w:tcPr>
          <w:p w14:paraId="17D08DBF"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006 –</w:t>
            </w:r>
          </w:p>
        </w:tc>
        <w:tc>
          <w:tcPr>
            <w:tcW w:w="0" w:type="auto"/>
            <w:hideMark/>
          </w:tcPr>
          <w:p w14:paraId="36DA978D"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Adjudicated health insurance claims for Medicaid enrollees from multiple states and includes hospital discharge diagnoses, outpatient diagnoses and procedures, and outpatient pharmacy claims.</w:t>
            </w:r>
          </w:p>
        </w:tc>
      </w:tr>
      <w:tr w:rsidR="00F86ADE" w:rsidRPr="00024CB7" w14:paraId="62B527E9" w14:textId="77777777" w:rsidTr="00F91DFD">
        <w:tc>
          <w:tcPr>
            <w:tcW w:w="0" w:type="auto"/>
            <w:hideMark/>
          </w:tcPr>
          <w:p w14:paraId="1E7A0D57"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Optum Clinformatics Data Mart (</w:t>
            </w:r>
            <w:hyperlink r:id="rId31" w:anchor="jnjsearches?dataSetUri=%2Fdataset%2Fd27742b7-6a17-4a6c-96f4-a4c5a486155a.xml" w:history="1">
              <w:r w:rsidRPr="00024CB7">
                <w:rPr>
                  <w:rStyle w:val="Hyperlink"/>
                  <w:rFonts w:ascii="Times New Roman" w:hAnsi="Times New Roman" w:cs="Times New Roman"/>
                  <w:sz w:val="20"/>
                  <w:szCs w:val="20"/>
                </w:rPr>
                <w:t>Optum</w:t>
              </w:r>
            </w:hyperlink>
            <w:r w:rsidRPr="00024CB7">
              <w:rPr>
                <w:rFonts w:ascii="Times New Roman" w:hAnsi="Times New Roman" w:cs="Times New Roman"/>
                <w:sz w:val="20"/>
                <w:szCs w:val="20"/>
              </w:rPr>
              <w:t>)</w:t>
            </w:r>
          </w:p>
        </w:tc>
        <w:tc>
          <w:tcPr>
            <w:tcW w:w="0" w:type="auto"/>
            <w:hideMark/>
          </w:tcPr>
          <w:p w14:paraId="4B5E7E9F"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Commercially or Medicare insured (U.S.)</w:t>
            </w:r>
          </w:p>
        </w:tc>
        <w:tc>
          <w:tcPr>
            <w:tcW w:w="0" w:type="auto"/>
            <w:hideMark/>
          </w:tcPr>
          <w:p w14:paraId="032C8690"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85M</w:t>
            </w:r>
          </w:p>
        </w:tc>
        <w:tc>
          <w:tcPr>
            <w:tcW w:w="0" w:type="auto"/>
            <w:hideMark/>
          </w:tcPr>
          <w:p w14:paraId="5E32EBE5"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000 –</w:t>
            </w:r>
          </w:p>
        </w:tc>
        <w:tc>
          <w:tcPr>
            <w:tcW w:w="0" w:type="auto"/>
            <w:hideMark/>
          </w:tcPr>
          <w:p w14:paraId="6290A920"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Inpatient and outpatient healthcare insurance claims.</w:t>
            </w:r>
          </w:p>
        </w:tc>
      </w:tr>
      <w:tr w:rsidR="00F86ADE" w:rsidRPr="00024CB7" w14:paraId="1EAFBAA5" w14:textId="77777777" w:rsidTr="00F91DFD">
        <w:tc>
          <w:tcPr>
            <w:tcW w:w="0" w:type="auto"/>
            <w:hideMark/>
          </w:tcPr>
          <w:p w14:paraId="5AC8F613"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Optum Electronic Health Records (</w:t>
            </w:r>
            <w:hyperlink r:id="rId32" w:anchor="jnjexplore?dataSetUri=%2Fdataset%2F14462aa5-4c8d-4d20-8314-47fe170d47b1.xml" w:history="1">
              <w:r w:rsidRPr="00024CB7">
                <w:rPr>
                  <w:rStyle w:val="Hyperlink"/>
                  <w:rFonts w:ascii="Times New Roman" w:hAnsi="Times New Roman" w:cs="Times New Roman"/>
                  <w:sz w:val="20"/>
                  <w:szCs w:val="20"/>
                </w:rPr>
                <w:t>OptumEHR</w:t>
              </w:r>
            </w:hyperlink>
            <w:r w:rsidRPr="00024CB7">
              <w:rPr>
                <w:rFonts w:ascii="Times New Roman" w:hAnsi="Times New Roman" w:cs="Times New Roman"/>
                <w:sz w:val="20"/>
                <w:szCs w:val="20"/>
              </w:rPr>
              <w:t>)</w:t>
            </w:r>
          </w:p>
        </w:tc>
        <w:tc>
          <w:tcPr>
            <w:tcW w:w="0" w:type="auto"/>
            <w:hideMark/>
          </w:tcPr>
          <w:p w14:paraId="6A952E56"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General population (U.S.)</w:t>
            </w:r>
          </w:p>
        </w:tc>
        <w:tc>
          <w:tcPr>
            <w:tcW w:w="0" w:type="auto"/>
            <w:hideMark/>
          </w:tcPr>
          <w:p w14:paraId="781F879C"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93M</w:t>
            </w:r>
          </w:p>
        </w:tc>
        <w:tc>
          <w:tcPr>
            <w:tcW w:w="0" w:type="auto"/>
            <w:hideMark/>
          </w:tcPr>
          <w:p w14:paraId="6CA25ADD"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2006 –</w:t>
            </w:r>
          </w:p>
        </w:tc>
        <w:tc>
          <w:tcPr>
            <w:tcW w:w="0" w:type="auto"/>
            <w:hideMark/>
          </w:tcPr>
          <w:p w14:paraId="2B84BF68"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Clinical information, prescriptions, lab results, vital signs, body measurements, diagnoses and procedures derived from clinical notes using natural language processing.</w:t>
            </w:r>
          </w:p>
        </w:tc>
      </w:tr>
      <w:tr w:rsidR="00F86ADE" w:rsidRPr="00024CB7" w14:paraId="4CCA9859" w14:textId="77777777" w:rsidTr="00F91DFD">
        <w:tc>
          <w:tcPr>
            <w:tcW w:w="0" w:type="auto"/>
          </w:tcPr>
          <w:p w14:paraId="569818D1"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IQVIA Adjudicated Health Plan Claims (</w:t>
            </w:r>
            <w:hyperlink r:id="rId33" w:anchor="jnjsearches?dataSetUri=%2Fdataset%2F4fcfbe6d-bb08-4f15-8842-f7478277204a.xml" w:history="1">
              <w:r w:rsidRPr="00024CB7">
                <w:rPr>
                  <w:rStyle w:val="Hyperlink"/>
                  <w:rFonts w:ascii="Times New Roman" w:hAnsi="Times New Roman" w:cs="Times New Roman"/>
                  <w:sz w:val="20"/>
                  <w:szCs w:val="20"/>
                </w:rPr>
                <w:t>PharMetrics Plus</w:t>
              </w:r>
            </w:hyperlink>
            <w:r w:rsidRPr="00024CB7">
              <w:rPr>
                <w:rFonts w:ascii="Times New Roman" w:hAnsi="Times New Roman" w:cs="Times New Roman"/>
                <w:sz w:val="20"/>
                <w:szCs w:val="20"/>
              </w:rPr>
              <w:t>)</w:t>
            </w:r>
          </w:p>
        </w:tc>
        <w:tc>
          <w:tcPr>
            <w:tcW w:w="0" w:type="auto"/>
          </w:tcPr>
          <w:p w14:paraId="23FCF1B4"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Commercially or Medicare insured (U.S.)</w:t>
            </w:r>
          </w:p>
        </w:tc>
        <w:tc>
          <w:tcPr>
            <w:tcW w:w="0" w:type="auto"/>
          </w:tcPr>
          <w:p w14:paraId="39D14FD2"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10</w:t>
            </w:r>
            <w:r>
              <w:rPr>
                <w:rFonts w:ascii="Times New Roman" w:hAnsi="Times New Roman" w:cs="Times New Roman"/>
                <w:sz w:val="20"/>
                <w:szCs w:val="20"/>
              </w:rPr>
              <w:t>2M</w:t>
            </w:r>
          </w:p>
        </w:tc>
        <w:tc>
          <w:tcPr>
            <w:tcW w:w="0" w:type="auto"/>
          </w:tcPr>
          <w:p w14:paraId="2DF0056E"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2015 –</w:t>
            </w:r>
          </w:p>
        </w:tc>
        <w:tc>
          <w:tcPr>
            <w:tcW w:w="0" w:type="auto"/>
          </w:tcPr>
          <w:p w14:paraId="6C0D1424"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I</w:t>
            </w:r>
            <w:r w:rsidRPr="0057772D">
              <w:rPr>
                <w:rFonts w:ascii="Times New Roman" w:hAnsi="Times New Roman" w:cs="Times New Roman"/>
                <w:sz w:val="20"/>
                <w:szCs w:val="20"/>
              </w:rPr>
              <w:t xml:space="preserve">npatient and outpatient </w:t>
            </w:r>
            <w:r>
              <w:rPr>
                <w:rFonts w:ascii="Times New Roman" w:hAnsi="Times New Roman" w:cs="Times New Roman"/>
                <w:sz w:val="20"/>
                <w:szCs w:val="20"/>
              </w:rPr>
              <w:t>insurance claims</w:t>
            </w:r>
            <w:r w:rsidRPr="0057772D">
              <w:rPr>
                <w:rFonts w:ascii="Times New Roman" w:hAnsi="Times New Roman" w:cs="Times New Roman"/>
                <w:sz w:val="20"/>
                <w:szCs w:val="20"/>
              </w:rPr>
              <w:t>, prescription and office/outpatient administered drugs, costs and enrollment information</w:t>
            </w:r>
            <w:r>
              <w:rPr>
                <w:rFonts w:ascii="Times New Roman" w:hAnsi="Times New Roman" w:cs="Times New Roman"/>
                <w:sz w:val="20"/>
                <w:szCs w:val="20"/>
              </w:rPr>
              <w:t>.</w:t>
            </w:r>
          </w:p>
        </w:tc>
      </w:tr>
      <w:tr w:rsidR="00F86ADE" w:rsidRPr="00024CB7" w14:paraId="47A4B047" w14:textId="77777777" w:rsidTr="00F91DFD">
        <w:tc>
          <w:tcPr>
            <w:tcW w:w="0" w:type="auto"/>
          </w:tcPr>
          <w:p w14:paraId="13435E22" w14:textId="77777777" w:rsidR="00F86ADE" w:rsidRPr="00024CB7" w:rsidRDefault="00F86ADE" w:rsidP="00F91DFD">
            <w:pPr>
              <w:pStyle w:val="Compact"/>
              <w:rPr>
                <w:rFonts w:ascii="Times New Roman" w:hAnsi="Times New Roman" w:cs="Times New Roman"/>
                <w:sz w:val="20"/>
                <w:szCs w:val="20"/>
              </w:rPr>
            </w:pPr>
            <w:r w:rsidRPr="00024CB7">
              <w:rPr>
                <w:rFonts w:ascii="Times New Roman" w:hAnsi="Times New Roman" w:cs="Times New Roman"/>
                <w:sz w:val="20"/>
                <w:szCs w:val="20"/>
              </w:rPr>
              <w:t>Japan Medical Data Center (</w:t>
            </w:r>
            <w:hyperlink r:id="rId34" w:anchor="jnjexplore?dataSetUri=%2Fdataset%2F06d7e4d1-6000-4779-bdc9-16ace880912a.xml" w:history="1">
              <w:r w:rsidRPr="00024CB7">
                <w:rPr>
                  <w:rStyle w:val="Hyperlink"/>
                  <w:rFonts w:ascii="Times New Roman" w:hAnsi="Times New Roman" w:cs="Times New Roman"/>
                  <w:sz w:val="20"/>
                  <w:szCs w:val="20"/>
                </w:rPr>
                <w:t>JMDC</w:t>
              </w:r>
            </w:hyperlink>
            <w:r w:rsidRPr="00024CB7">
              <w:rPr>
                <w:rFonts w:ascii="Times New Roman" w:hAnsi="Times New Roman" w:cs="Times New Roman"/>
                <w:sz w:val="20"/>
                <w:szCs w:val="20"/>
              </w:rPr>
              <w:t>)</w:t>
            </w:r>
          </w:p>
        </w:tc>
        <w:tc>
          <w:tcPr>
            <w:tcW w:w="0" w:type="auto"/>
          </w:tcPr>
          <w:p w14:paraId="1A7F02FD" w14:textId="77777777" w:rsidR="00F86ADE" w:rsidRPr="00024CB7" w:rsidRDefault="00F86ADE" w:rsidP="00F91DFD">
            <w:pPr>
              <w:pStyle w:val="Compact"/>
              <w:rPr>
                <w:rFonts w:ascii="Times New Roman" w:hAnsi="Times New Roman" w:cs="Times New Roman"/>
                <w:sz w:val="20"/>
                <w:szCs w:val="20"/>
              </w:rPr>
            </w:pPr>
            <w:r w:rsidRPr="0057772D">
              <w:rPr>
                <w:rFonts w:ascii="Times New Roman" w:hAnsi="Times New Roman" w:cs="Times New Roman"/>
                <w:sz w:val="20"/>
                <w:szCs w:val="20"/>
              </w:rPr>
              <w:t>Society-</w:t>
            </w:r>
            <w:r>
              <w:rPr>
                <w:rFonts w:ascii="Times New Roman" w:hAnsi="Times New Roman" w:cs="Times New Roman"/>
                <w:sz w:val="20"/>
                <w:szCs w:val="20"/>
              </w:rPr>
              <w:t>m</w:t>
            </w:r>
            <w:r w:rsidRPr="0057772D">
              <w:rPr>
                <w:rFonts w:ascii="Times New Roman" w:hAnsi="Times New Roman" w:cs="Times New Roman"/>
                <w:sz w:val="20"/>
                <w:szCs w:val="20"/>
              </w:rPr>
              <w:t xml:space="preserve">anaged </w:t>
            </w:r>
            <w:r>
              <w:rPr>
                <w:rFonts w:ascii="Times New Roman" w:hAnsi="Times New Roman" w:cs="Times New Roman"/>
                <w:sz w:val="20"/>
                <w:szCs w:val="20"/>
              </w:rPr>
              <w:t>h</w:t>
            </w:r>
            <w:r w:rsidRPr="0057772D">
              <w:rPr>
                <w:rFonts w:ascii="Times New Roman" w:hAnsi="Times New Roman" w:cs="Times New Roman"/>
                <w:sz w:val="20"/>
                <w:szCs w:val="20"/>
              </w:rPr>
              <w:t xml:space="preserve">ealth </w:t>
            </w:r>
            <w:r>
              <w:rPr>
                <w:rFonts w:ascii="Times New Roman" w:hAnsi="Times New Roman" w:cs="Times New Roman"/>
                <w:sz w:val="20"/>
                <w:szCs w:val="20"/>
              </w:rPr>
              <w:t>i</w:t>
            </w:r>
            <w:r w:rsidRPr="0057772D">
              <w:rPr>
                <w:rFonts w:ascii="Times New Roman" w:hAnsi="Times New Roman" w:cs="Times New Roman"/>
                <w:sz w:val="20"/>
                <w:szCs w:val="20"/>
              </w:rPr>
              <w:t xml:space="preserve">nsurance </w:t>
            </w:r>
            <w:r>
              <w:rPr>
                <w:rFonts w:ascii="Times New Roman" w:hAnsi="Times New Roman" w:cs="Times New Roman"/>
                <w:sz w:val="20"/>
                <w:szCs w:val="20"/>
              </w:rPr>
              <w:t>enrollees (18-65)</w:t>
            </w:r>
            <w:r w:rsidRPr="0057772D">
              <w:rPr>
                <w:rFonts w:ascii="Times New Roman" w:hAnsi="Times New Roman" w:cs="Times New Roman"/>
                <w:sz w:val="20"/>
                <w:szCs w:val="20"/>
              </w:rPr>
              <w:t xml:space="preserve"> </w:t>
            </w:r>
            <w:r w:rsidRPr="00024CB7">
              <w:rPr>
                <w:rFonts w:ascii="Times New Roman" w:hAnsi="Times New Roman" w:cs="Times New Roman"/>
                <w:sz w:val="20"/>
                <w:szCs w:val="20"/>
              </w:rPr>
              <w:t>(Japan)</w:t>
            </w:r>
          </w:p>
        </w:tc>
        <w:tc>
          <w:tcPr>
            <w:tcW w:w="0" w:type="auto"/>
          </w:tcPr>
          <w:p w14:paraId="15A26613"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11M</w:t>
            </w:r>
          </w:p>
        </w:tc>
        <w:tc>
          <w:tcPr>
            <w:tcW w:w="0" w:type="auto"/>
          </w:tcPr>
          <w:p w14:paraId="1232A94B"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2005 –</w:t>
            </w:r>
          </w:p>
        </w:tc>
        <w:tc>
          <w:tcPr>
            <w:tcW w:w="0" w:type="auto"/>
          </w:tcPr>
          <w:p w14:paraId="3C95532D"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P</w:t>
            </w:r>
            <w:r w:rsidRPr="0057772D">
              <w:rPr>
                <w:rFonts w:ascii="Times New Roman" w:hAnsi="Times New Roman" w:cs="Times New Roman"/>
                <w:sz w:val="20"/>
                <w:szCs w:val="20"/>
              </w:rPr>
              <w:t>atient-level demographic information, inpatient and outpatient data inclusive of diagnosis and procedures, and prescriptions as dispensed claims information</w:t>
            </w:r>
          </w:p>
        </w:tc>
      </w:tr>
      <w:tr w:rsidR="00F86ADE" w:rsidRPr="00024CB7" w14:paraId="6D0F5532" w14:textId="77777777" w:rsidTr="00F91DFD">
        <w:tc>
          <w:tcPr>
            <w:tcW w:w="0" w:type="auto"/>
          </w:tcPr>
          <w:p w14:paraId="140B5FD9"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 xml:space="preserve">IQVIA </w:t>
            </w:r>
            <w:hyperlink r:id="rId35" w:anchor="jnjsearches?dataSetUri=%2Fdataset%2Fcb9e96f4-db84-4610-8d62-c32d54bba9cd.xml" w:history="1">
              <w:r w:rsidRPr="00F230FF">
                <w:rPr>
                  <w:rStyle w:val="Hyperlink"/>
                  <w:rFonts w:ascii="Times New Roman" w:hAnsi="Times New Roman" w:cs="Times New Roman"/>
                  <w:sz w:val="20"/>
                  <w:szCs w:val="20"/>
                </w:rPr>
                <w:t>Germany</w:t>
              </w:r>
            </w:hyperlink>
          </w:p>
        </w:tc>
        <w:tc>
          <w:tcPr>
            <w:tcW w:w="0" w:type="auto"/>
          </w:tcPr>
          <w:p w14:paraId="1368C953"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Patients treated at</w:t>
            </w:r>
            <w:r w:rsidRPr="0057772D">
              <w:rPr>
                <w:rFonts w:ascii="Times New Roman" w:hAnsi="Times New Roman" w:cs="Times New Roman"/>
                <w:sz w:val="20"/>
                <w:szCs w:val="20"/>
              </w:rPr>
              <w:t xml:space="preserve"> physician practices and medical centers </w:t>
            </w:r>
            <w:r>
              <w:rPr>
                <w:rFonts w:ascii="Times New Roman" w:hAnsi="Times New Roman" w:cs="Times New Roman"/>
                <w:sz w:val="20"/>
                <w:szCs w:val="20"/>
              </w:rPr>
              <w:t>(Germany)</w:t>
            </w:r>
          </w:p>
        </w:tc>
        <w:tc>
          <w:tcPr>
            <w:tcW w:w="0" w:type="auto"/>
          </w:tcPr>
          <w:p w14:paraId="36001F30" w14:textId="77777777" w:rsidR="00F86ADE"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30M</w:t>
            </w:r>
          </w:p>
        </w:tc>
        <w:tc>
          <w:tcPr>
            <w:tcW w:w="0" w:type="auto"/>
          </w:tcPr>
          <w:p w14:paraId="3DB94A75" w14:textId="77777777" w:rsidR="00F86ADE"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2010 –</w:t>
            </w:r>
          </w:p>
        </w:tc>
        <w:tc>
          <w:tcPr>
            <w:tcW w:w="0" w:type="auto"/>
          </w:tcPr>
          <w:p w14:paraId="086A3210" w14:textId="77777777" w:rsidR="00F86ADE" w:rsidRPr="00024CB7" w:rsidRDefault="00F86ADE" w:rsidP="00F91DFD">
            <w:pPr>
              <w:pStyle w:val="Compact"/>
              <w:rPr>
                <w:rFonts w:ascii="Times New Roman" w:hAnsi="Times New Roman" w:cs="Times New Roman"/>
                <w:sz w:val="20"/>
                <w:szCs w:val="20"/>
              </w:rPr>
            </w:pPr>
            <w:r>
              <w:rPr>
                <w:rFonts w:ascii="Times New Roman" w:hAnsi="Times New Roman" w:cs="Times New Roman"/>
                <w:sz w:val="20"/>
                <w:szCs w:val="20"/>
              </w:rPr>
              <w:t>O</w:t>
            </w:r>
            <w:r w:rsidRPr="0057772D">
              <w:rPr>
                <w:rFonts w:ascii="Times New Roman" w:hAnsi="Times New Roman" w:cs="Times New Roman"/>
                <w:sz w:val="20"/>
                <w:szCs w:val="20"/>
              </w:rPr>
              <w:t>ffice visits, prescribed medications and vaccinations, test results, procedures and diagnosis (ICD10).</w:t>
            </w:r>
            <w:r>
              <w:rPr>
                <w:rFonts w:ascii="Times New Roman" w:hAnsi="Times New Roman" w:cs="Times New Roman"/>
                <w:sz w:val="20"/>
                <w:szCs w:val="20"/>
              </w:rPr>
              <w:t xml:space="preserve"> Data is mostly collected from primary care physicians however captures some specialty practices.</w:t>
            </w:r>
          </w:p>
        </w:tc>
      </w:tr>
    </w:tbl>
    <w:p w14:paraId="004440A6" w14:textId="4C760C81" w:rsidR="00F86ADE" w:rsidRDefault="00F86ADE" w:rsidP="00F86ADE">
      <w:pPr>
        <w:pStyle w:val="BodyText12"/>
        <w:jc w:val="left"/>
      </w:pPr>
    </w:p>
    <w:p w14:paraId="67CA8D79" w14:textId="10F9AF7D" w:rsidR="009F4892" w:rsidRDefault="009F4892" w:rsidP="005926AD">
      <w:pPr>
        <w:pStyle w:val="Heading2"/>
      </w:pPr>
      <w:r>
        <w:t>Fit-for-purpose evaluation</w:t>
      </w:r>
    </w:p>
    <w:p w14:paraId="334DD67E" w14:textId="3A3D69A9" w:rsidR="00186A83" w:rsidRPr="009F4892" w:rsidRDefault="009F4892" w:rsidP="005926AD">
      <w:pPr>
        <w:pStyle w:val="BodyText12"/>
        <w:spacing w:after="0" w:line="240" w:lineRule="auto"/>
        <w:jc w:val="left"/>
        <w:rPr>
          <w:szCs w:val="24"/>
        </w:rPr>
      </w:pPr>
      <w:r>
        <w:rPr>
          <w:szCs w:val="24"/>
        </w:rPr>
        <w:t>In order to assess the diagnostics that inform the robustness of estimates generated by a single analysis within a single data source, t</w:t>
      </w:r>
      <w:r w:rsidRPr="000100D9">
        <w:rPr>
          <w:szCs w:val="24"/>
        </w:rPr>
        <w:t xml:space="preserve">he following additional </w:t>
      </w:r>
      <w:r>
        <w:rPr>
          <w:szCs w:val="24"/>
        </w:rPr>
        <w:t>evaluations</w:t>
      </w:r>
      <w:r w:rsidRPr="000100D9">
        <w:rPr>
          <w:szCs w:val="24"/>
        </w:rPr>
        <w:t xml:space="preserve"> will be performed: power calculations estimating minimum detectable relative risk;</w:t>
      </w:r>
      <w:r>
        <w:rPr>
          <w:szCs w:val="24"/>
        </w:rPr>
        <w:t xml:space="preserve"> and</w:t>
      </w:r>
      <w:r w:rsidRPr="000100D9">
        <w:rPr>
          <w:szCs w:val="24"/>
        </w:rPr>
        <w:t xml:space="preserve"> negative-control calibration plots to assess residual</w:t>
      </w:r>
      <w:r>
        <w:rPr>
          <w:szCs w:val="24"/>
        </w:rPr>
        <w:t xml:space="preserve"> systematic</w:t>
      </w:r>
      <w:r w:rsidRPr="000100D9">
        <w:rPr>
          <w:szCs w:val="24"/>
        </w:rPr>
        <w:t xml:space="preserve"> bias</w:t>
      </w:r>
      <w:r>
        <w:rPr>
          <w:szCs w:val="24"/>
        </w:rPr>
        <w:t xml:space="preserve">.  For the CC design, we will also calculate the following: </w:t>
      </w:r>
      <w:r w:rsidRPr="000100D9">
        <w:rPr>
          <w:szCs w:val="24"/>
        </w:rPr>
        <w:t>preference score (a transformation of propensity score that adjusts for prevalence differences between populations) distributions to evaluate empirical equipoise and population generalizability; patient characteristics to evaluate cohort balance before and after propensity score adjustment</w:t>
      </w:r>
      <w:r>
        <w:rPr>
          <w:szCs w:val="24"/>
        </w:rPr>
        <w:t xml:space="preserve">, </w:t>
      </w:r>
      <w:r w:rsidRPr="000100D9">
        <w:rPr>
          <w:szCs w:val="24"/>
        </w:rPr>
        <w:t>and Kaplan-Meier plots to examine proportionality assumptions</w:t>
      </w:r>
      <w:r>
        <w:rPr>
          <w:szCs w:val="24"/>
        </w:rPr>
        <w:t xml:space="preserve"> in the analyses </w:t>
      </w:r>
      <w:r>
        <w:rPr>
          <w:szCs w:val="24"/>
        </w:rPr>
        <w:lastRenderedPageBreak/>
        <w:t>estimating the hazard ratio</w:t>
      </w:r>
      <w:r w:rsidRPr="000100D9">
        <w:rPr>
          <w:szCs w:val="24"/>
        </w:rPr>
        <w:t>.</w:t>
      </w:r>
      <w:r>
        <w:rPr>
          <w:szCs w:val="24"/>
        </w:rPr>
        <w:t xml:space="preserve"> </w:t>
      </w:r>
      <w:r w:rsidR="00186A83">
        <w:t>Given the possibility that CLRD-related outcomes vary by season, we plan to assess whether initiations of the study drugs also vary by season</w:t>
      </w:r>
      <w:r w:rsidR="009E282C">
        <w:t>. These findings may inform design choices for the SCC and SCCS designs. However, the original CC study by Albogami et al does adjust for season (as will our reproduced CC analysis), so we expect that the CC analysis will be robust to seasonality of exposures and outcomes. In cases where a specific analysis produces study diagnostics</w:t>
      </w:r>
      <w:r w:rsidR="009F6BD3">
        <w:t xml:space="preserve"> that indicate potentially biased findings, we will note that when sharing the results of that analysis. Further description and justification for this approach is provided in Section </w:t>
      </w:r>
      <w:r w:rsidR="00765D44">
        <w:t>8.3</w:t>
      </w:r>
      <w:r w:rsidR="009F6BD3">
        <w:t xml:space="preserve"> of this protocol. In Section 7.2.4 of this protocol, we also describe tools that are used to build and validate target/comparator/outcome phenotypes within study data sources. </w:t>
      </w:r>
    </w:p>
    <w:p w14:paraId="38514D51" w14:textId="77777777" w:rsidR="00F86ADE" w:rsidRPr="00FE4C8C" w:rsidRDefault="00F86ADE" w:rsidP="005D2306">
      <w:pPr>
        <w:pStyle w:val="BodyText12"/>
      </w:pPr>
    </w:p>
    <w:p w14:paraId="78C99572" w14:textId="5DC886AB" w:rsidR="00496D8C" w:rsidRDefault="1551571E" w:rsidP="005708CB">
      <w:pPr>
        <w:pStyle w:val="Heading1"/>
      </w:pPr>
      <w:bookmarkStart w:id="18" w:name="_Toc76735557"/>
      <w:r>
        <w:t>DATA ANALYSIS PLAN</w:t>
      </w:r>
      <w:r w:rsidR="00496D8C">
        <w:t xml:space="preserve"> AND MODEL SPECIFICATION</w:t>
      </w:r>
      <w:bookmarkEnd w:id="18"/>
    </w:p>
    <w:p w14:paraId="71A13665" w14:textId="032F6E00" w:rsidR="00976874" w:rsidRDefault="00976874" w:rsidP="00D152A9">
      <w:pPr>
        <w:pStyle w:val="Heading2"/>
        <w:ind w:left="907"/>
      </w:pPr>
      <w:bookmarkStart w:id="19" w:name="_Toc76735558"/>
      <w:r>
        <w:t>Descriptive statistics</w:t>
      </w:r>
      <w:bookmarkEnd w:id="19"/>
    </w:p>
    <w:p w14:paraId="4D9BAA00" w14:textId="12F25286" w:rsidR="00976874" w:rsidRPr="00976874" w:rsidRDefault="63957521" w:rsidP="00976874">
      <w:pPr>
        <w:pStyle w:val="BodyText12"/>
        <w:jc w:val="left"/>
      </w:pPr>
      <w:r>
        <w:t xml:space="preserve">In descriptive analyses, we will summarize patient characteristics at the point of </w:t>
      </w:r>
      <w:r w:rsidR="487648FD">
        <w:t>entry into the study cohort,</w:t>
      </w:r>
      <w:r>
        <w:t xml:space="preserve"> using proportions to describe dichotomous covariates and </w:t>
      </w:r>
      <w:r w:rsidR="077055CC">
        <w:t xml:space="preserve">using </w:t>
      </w:r>
      <w:r>
        <w:t>the mean and standard deviation to describe continuous covariates (e.g. the Charlson Comorbidity Index). For the comparative cohort design, we will describe characteristics for each treatment group and will calculate the absolute standardized mean difference</w:t>
      </w:r>
      <w:r w:rsidR="3A51A9F0">
        <w:t xml:space="preserve"> between the two</w:t>
      </w:r>
      <w:r>
        <w:t>.</w:t>
      </w:r>
      <w:r w:rsidR="00976874">
        <w:fldChar w:fldCharType="begin"/>
      </w:r>
      <w:r w:rsidR="00976874">
        <w:instrText xml:space="preserve"> ADDIN EN.CITE &lt;EndNote&gt;&lt;Cite&gt;&lt;Author&gt;Austin&lt;/Author&gt;&lt;Year&gt;2009&lt;/Year&gt;&lt;RecNum&gt;34&lt;/RecNum&gt;&lt;DisplayText&gt;&lt;style face="superscript"&gt;24&lt;/style&gt;&lt;/DisplayText&gt;&lt;record&gt;&lt;rec-number&gt;34&lt;/rec-number&gt;&lt;foreign-keys&gt;&lt;key app="EN" db-id="p5fzzwwt7wrprueat5wp9wsh0a9s9zdzaet9" timestamp="1600397432"&gt;34&lt;/key&gt;&lt;/foreign-keys&gt;&lt;ref-type name="Journal Article"&gt;17&lt;/ref-type&gt;&lt;contributors&gt;&lt;authors&gt;&lt;author&gt;Austin, P. C.&lt;/author&gt;&lt;/authors&gt;&lt;/contributors&gt;&lt;auth-address&gt;Institute for Clinical Evaluative Sciences, G1 06, 2075 Bayview Avenue, Toronto, Ontario, Canada M4N 3M5. peter.austin@ices.on.ca&lt;/auth-address&gt;&lt;titles&gt;&lt;title&gt;Balance diagnostics for comparing the distribution of baseline covariates between treatment groups in propensity-score matched samples&lt;/title&gt;&lt;secondary-title&gt;Stat Med&lt;/secondary-title&gt;&lt;alt-title&gt;Statistics in medicine&lt;/alt-title&gt;&lt;/titles&gt;&lt;periodical&gt;&lt;full-title&gt;Stat Med&lt;/full-title&gt;&lt;abbr-1&gt;Statistics in medicine&lt;/abbr-1&gt;&lt;/periodical&gt;&lt;alt-periodical&gt;&lt;full-title&gt;Stat Med&lt;/full-title&gt;&lt;abbr-1&gt;Statistics in medicine&lt;/abbr-1&gt;&lt;/alt-periodical&gt;&lt;pages&gt;3083-107&lt;/pages&gt;&lt;volume&gt;28&lt;/volume&gt;&lt;number&gt;25&lt;/number&gt;&lt;edition&gt;2009/09/17&lt;/edition&gt;&lt;keywords&gt;&lt;keyword&gt;Aged&lt;/keyword&gt;&lt;keyword&gt;Biometry/*methods&lt;/keyword&gt;&lt;keyword&gt;*Computer Simulation&lt;/keyword&gt;&lt;keyword&gt;Female&lt;/keyword&gt;&lt;keyword&gt;Humans&lt;/keyword&gt;&lt;keyword&gt;Hydroxymethylglutaryl-CoA Reductase Inhibitors/administration &amp;amp; dosage/therapeutic&lt;/keyword&gt;&lt;keyword&gt;use&lt;/keyword&gt;&lt;keyword&gt;Male&lt;/keyword&gt;&lt;keyword&gt;Middle Aged&lt;/keyword&gt;&lt;keyword&gt;*Models, Statistical&lt;/keyword&gt;&lt;keyword&gt;Myocardial Infarction/drug therapy/prevention &amp;amp; control&lt;/keyword&gt;&lt;keyword&gt;*Propensity Score&lt;/keyword&gt;&lt;/keywords&gt;&lt;dates&gt;&lt;year&gt;2009&lt;/year&gt;&lt;pub-dates&gt;&lt;date&gt;Nov 10&lt;/date&gt;&lt;/pub-dates&gt;&lt;/dates&gt;&lt;isbn&gt;0277-6715 (Print)&amp;#xD;0277-6715&lt;/isbn&gt;&lt;accession-num&gt;19757444&lt;/accession-num&gt;&lt;urls&gt;&lt;/urls&gt;&lt;custom2&gt;PMC3472075&lt;/custom2&gt;&lt;electronic-resource-num&gt;10.1002/sim.3697&lt;/electronic-resource-num&gt;&lt;remote-database-provider&gt;NLM&lt;/remote-database-provider&gt;&lt;language&gt;eng&lt;/language&gt;&lt;/record&gt;&lt;/Cite&gt;&lt;/EndNote&gt;</w:instrText>
      </w:r>
      <w:r w:rsidR="00976874">
        <w:fldChar w:fldCharType="separate"/>
      </w:r>
      <w:r w:rsidRPr="2FF12780">
        <w:rPr>
          <w:noProof/>
          <w:vertAlign w:val="superscript"/>
        </w:rPr>
        <w:t>24</w:t>
      </w:r>
      <w:r w:rsidR="00976874">
        <w:fldChar w:fldCharType="end"/>
      </w:r>
      <w:r w:rsidR="27828B28">
        <w:t xml:space="preserve"> For the SCC design, we will contrast patient’s baseline characteristics at the start of their control period and the start of their exposure period, in order to inform the risk of time-varying, within-person confounding.</w:t>
      </w:r>
    </w:p>
    <w:p w14:paraId="4FEA1743" w14:textId="04D5893C" w:rsidR="00D152A9" w:rsidRDefault="00D152A9" w:rsidP="00D152A9">
      <w:pPr>
        <w:pStyle w:val="Heading2"/>
        <w:ind w:left="907"/>
      </w:pPr>
      <w:bookmarkStart w:id="20" w:name="_Toc76735559"/>
      <w:r>
        <w:t xml:space="preserve">Propensity score </w:t>
      </w:r>
      <w:r w:rsidR="00E14B1A">
        <w:t>adjustment</w:t>
      </w:r>
      <w:bookmarkEnd w:id="20"/>
    </w:p>
    <w:p w14:paraId="67FD4A4A" w14:textId="77777777" w:rsidR="00E84995" w:rsidRDefault="05E8460A" w:rsidP="00D152A9">
      <w:pPr>
        <w:pStyle w:val="BodyText12"/>
        <w:spacing w:after="0" w:line="240" w:lineRule="auto"/>
        <w:jc w:val="left"/>
      </w:pPr>
      <w:r>
        <w:t>To adjust for between-person confounding when using the CC design, propensity score models for each class pair and data source will be created using a data-driven process using regularized logistic regression. This process allows the data to inform which combinations of baseline patient characteristics, including demographics and previous conditions, drug exposures, procedures, and health-service-use behaviors are most predictive of treatment assignment. The propensity score model used in the comparative cohort design will include the following potential confounding variables: age, gender, the year and month of the exposure, presence of medical conditions, medications, medical procedures, and the number of distinct conditions, procedures, measurements (e.g., lab test results), and visit counts.</w:t>
      </w:r>
      <w:r w:rsidR="000941CE">
        <w:t xml:space="preserve"> For the reproducibility objective, where we attempt to reproduce the finding using the same approach used by Albogami et al., we plan to assess baseline covariates within a 365 day look-back window. However, for other analyses (in the replication, generalizability evaluations) we plan to use large-scale regression to empirically select covariates captured in a range of baseline windows.</w:t>
      </w:r>
      <w:r w:rsidR="000941CE">
        <w:rPr>
          <w:rStyle w:val="CommentReference"/>
        </w:rPr>
        <w:annotationRef/>
      </w:r>
      <w:r w:rsidR="000941CE">
        <w:t xml:space="preserve"> </w:t>
      </w:r>
    </w:p>
    <w:p w14:paraId="5FECD2F3" w14:textId="77777777" w:rsidR="00E84995" w:rsidRDefault="00E84995" w:rsidP="00D152A9">
      <w:pPr>
        <w:pStyle w:val="BodyText12"/>
        <w:spacing w:after="0" w:line="240" w:lineRule="auto"/>
        <w:jc w:val="left"/>
      </w:pPr>
    </w:p>
    <w:p w14:paraId="1523B741" w14:textId="03AC2149" w:rsidR="00D152A9" w:rsidRPr="00D152A9" w:rsidRDefault="1743E3AD" w:rsidP="00D152A9">
      <w:pPr>
        <w:pStyle w:val="BodyText12"/>
        <w:spacing w:after="0" w:line="240" w:lineRule="auto"/>
        <w:jc w:val="left"/>
      </w:pPr>
      <w:r>
        <w:t xml:space="preserve">The original study by Albogami et al. used </w:t>
      </w:r>
      <w:r w:rsidR="000941CE">
        <w:t xml:space="preserve">stabilized inverse-probability-of-treatment (sIPTW) </w:t>
      </w:r>
      <w:r>
        <w:t xml:space="preserve">methods </w:t>
      </w:r>
      <w:r w:rsidR="037437F9">
        <w:t xml:space="preserve">to </w:t>
      </w:r>
      <w:r w:rsidR="7A1D50B5">
        <w:t>balance the study populations being compared. W</w:t>
      </w:r>
      <w:r w:rsidR="02E3B969">
        <w:t>e may also choose to conduct sensitivity analyses exploring the use of propensity score matching and/or propensity-score stratification.</w:t>
      </w:r>
      <w:r w:rsidR="000941CE">
        <w:t xml:space="preserve"> Because sIPTW can produce extreme weights and can be difficult to deploy in multiple data settings without hands-on inspections of weights, we may choose to use matching or stratification when exploring the generalizability of findings across databases. It is important to note that these </w:t>
      </w:r>
      <w:r w:rsidR="00E84995">
        <w:t>treatments appear to be highly comparable so we do not anticipate that the chosen method of confounding control will meaningfully impact findings.</w:t>
      </w:r>
    </w:p>
    <w:p w14:paraId="389E7A40" w14:textId="289D1C28" w:rsidR="00D152A9" w:rsidRPr="00FE4C8C" w:rsidRDefault="00D152A9" w:rsidP="00D152A9">
      <w:pPr>
        <w:pStyle w:val="Heading2"/>
        <w:ind w:left="907"/>
      </w:pPr>
      <w:bookmarkStart w:id="21" w:name="_Toc76735560"/>
      <w:r>
        <w:lastRenderedPageBreak/>
        <w:t>Evidence evaluation and synthesis</w:t>
      </w:r>
      <w:bookmarkEnd w:id="21"/>
    </w:p>
    <w:p w14:paraId="26CC02CF" w14:textId="48417053" w:rsidR="00FC6339" w:rsidRPr="00D152A9" w:rsidRDefault="002F1881" w:rsidP="00D152A9">
      <w:pPr>
        <w:pStyle w:val="BodyText12"/>
        <w:spacing w:after="0" w:line="240" w:lineRule="auto"/>
        <w:jc w:val="left"/>
      </w:pPr>
      <w:r w:rsidRPr="008A69CF">
        <w:rPr>
          <w:szCs w:val="24"/>
        </w:rPr>
        <w:t xml:space="preserve">In </w:t>
      </w:r>
      <w:r w:rsidR="003749BF" w:rsidRPr="008A69CF">
        <w:rPr>
          <w:szCs w:val="24"/>
        </w:rPr>
        <w:t>Section 7.</w:t>
      </w:r>
      <w:r w:rsidR="00765D44">
        <w:rPr>
          <w:szCs w:val="24"/>
        </w:rPr>
        <w:t>4</w:t>
      </w:r>
      <w:r w:rsidR="003749BF" w:rsidRPr="008A69CF">
        <w:rPr>
          <w:szCs w:val="24"/>
        </w:rPr>
        <w:t xml:space="preserve"> of this protocol, we describe the diagnostics </w:t>
      </w:r>
      <w:r w:rsidR="008A69CF">
        <w:rPr>
          <w:szCs w:val="24"/>
        </w:rPr>
        <w:t xml:space="preserve">that will be used to assess fit-for-purpose evaluations for each analysis within each database. </w:t>
      </w:r>
      <w:r w:rsidR="05E8460A">
        <w:t xml:space="preserve">Since the explicit intention of this study is to explore the reliability of an already-published analysis, we plan to present effect estimates from all analyses, regardless of whether they pass diagnostics. Doing so provides </w:t>
      </w:r>
      <w:r w:rsidR="769AC4C1">
        <w:t>needed</w:t>
      </w:r>
      <w:r w:rsidR="05E8460A">
        <w:t xml:space="preserve"> information about the scale/magnitude of various sources of bias that may </w:t>
      </w:r>
      <w:r w:rsidR="769AC4C1">
        <w:t>inform the reliability of</w:t>
      </w:r>
      <w:r w:rsidR="05E8460A">
        <w:t xml:space="preserve"> the original finding by Albogami et al. In cases where failing diagnostics indicate potentially spurious effect estimates, we will specifically highlight that when presenting results. If appropriate, effect estimates generated by analyses that do satisfy diagnostic </w:t>
      </w:r>
      <w:r w:rsidR="3D059F83">
        <w:t>inspections</w:t>
      </w:r>
      <w:r w:rsidR="05E8460A">
        <w:t xml:space="preserve"> will be aggregated across data sources using a random-effects model to produce meta</w:t>
      </w:r>
      <w:r w:rsidR="3D059F83">
        <w:t>-</w:t>
      </w:r>
      <w:r w:rsidR="05E8460A">
        <w:t>analytic estimates. Before combining into a meta</w:t>
      </w:r>
      <w:r w:rsidR="3D059F83">
        <w:t>-</w:t>
      </w:r>
      <w:r w:rsidR="05E8460A">
        <w:t>analytic estimate, we will inspect effect estimates for cross-database heterogeneity, as indicated by the I</w:t>
      </w:r>
      <w:r w:rsidR="05E8460A" w:rsidRPr="2FF12780">
        <w:rPr>
          <w:vertAlign w:val="superscript"/>
        </w:rPr>
        <w:t>2</w:t>
      </w:r>
      <w:r w:rsidR="05E8460A">
        <w:t xml:space="preserve"> score, which quantifies the proportion of total variation across studies that is due to heterogeneity rather than chance.</w:t>
      </w:r>
      <w:r w:rsidR="00D152A9">
        <w:fldChar w:fldCharType="begin"/>
      </w:r>
      <w:r w:rsidR="00D152A9">
        <w:instrText xml:space="preserve"> ADDIN EN.CITE &lt;EndNote&gt;&lt;Cite&gt;&lt;Author&gt;Higgins&lt;/Author&gt;&lt;Year&gt;2003&lt;/Year&gt;&lt;RecNum&gt;75&lt;/RecNum&gt;&lt;DisplayText&gt;&lt;style face="superscript"&gt;25&lt;/style&gt;&lt;/DisplayText&gt;&lt;record&gt;&lt;rec-number&gt;75&lt;/rec-number&gt;&lt;foreign-keys&gt;&lt;key app="EN" db-id="p5fzzwwt7wrprueat5wp9wsh0a9s9zdzaet9" timestamp="1625805964"&gt;75&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alt-title&gt;BMJ (Clinical research ed.)&lt;/alt-title&gt;&lt;/titles&gt;&lt;periodical&gt;&lt;full-title&gt;Bmj&lt;/full-title&gt;&lt;abbr-1&gt;BMJ (Clinical research ed.)&lt;/abbr-1&gt;&lt;/periodical&gt;&lt;alt-periodical&gt;&lt;full-title&gt;Bmj&lt;/full-title&gt;&lt;abbr-1&gt;BMJ (Clinical research ed.)&lt;/abbr-1&gt;&lt;/a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0959-8138 (Print)&amp;#xD;0959-8138&lt;/isbn&gt;&lt;accession-num&gt;12958120&lt;/accession-num&gt;&lt;urls&gt;&lt;/urls&gt;&lt;custom2&gt;PMC192859&lt;/custom2&gt;&lt;electronic-resource-num&gt;10.1136/bmj.327.7414.557&lt;/electronic-resource-num&gt;&lt;remote-database-provider&gt;NLM&lt;/remote-database-provider&gt;&lt;language&gt;eng&lt;/language&gt;&lt;/record&gt;&lt;/Cite&gt;&lt;/EndNote&gt;</w:instrText>
      </w:r>
      <w:r w:rsidR="00D152A9">
        <w:fldChar w:fldCharType="separate"/>
      </w:r>
      <w:r w:rsidR="63957521" w:rsidRPr="2FF12780">
        <w:rPr>
          <w:noProof/>
          <w:vertAlign w:val="superscript"/>
        </w:rPr>
        <w:t>25</w:t>
      </w:r>
      <w:r w:rsidR="00D152A9">
        <w:fldChar w:fldCharType="end"/>
      </w:r>
      <w:r w:rsidR="05E8460A">
        <w:t xml:space="preserve"> </w:t>
      </w:r>
    </w:p>
    <w:p w14:paraId="629C3A7A" w14:textId="45A6CA76" w:rsidR="006D649D" w:rsidRDefault="00D152A9" w:rsidP="008416E6">
      <w:pPr>
        <w:pStyle w:val="Heading2"/>
      </w:pPr>
      <w:bookmarkStart w:id="22" w:name="_Toc76735561"/>
      <w:r>
        <w:t>Outcome models and corresponding effect estimates</w:t>
      </w:r>
      <w:bookmarkEnd w:id="22"/>
    </w:p>
    <w:p w14:paraId="1079EBC0" w14:textId="6AFFB5B5" w:rsidR="00D152A9" w:rsidRDefault="00D152A9" w:rsidP="00D152A9">
      <w:r>
        <w:t xml:space="preserve">The CC design can be employed using several different outcome models, allowing for the estimation of various effect estimates including: logistic regression to estimate risk ratio, Cox proportional hazards models (time-to-event analysis) to estimate the hazard ratio, and Poisson regression to estimate the incidence rate ratio. </w:t>
      </w:r>
      <w:r w:rsidR="004D0499">
        <w:t>For both</w:t>
      </w:r>
      <w:r>
        <w:t xml:space="preserve"> the SCC and the SCCS design</w:t>
      </w:r>
      <w:r w:rsidR="004D0499">
        <w:t xml:space="preserve">, we will </w:t>
      </w:r>
      <w:r>
        <w:t>use Poisson regression outcome models</w:t>
      </w:r>
      <w:r w:rsidR="004D0499">
        <w:t>,</w:t>
      </w:r>
      <w:r>
        <w:t xml:space="preserve"> which can be used to estimate the incidence rate ratio.</w:t>
      </w:r>
      <w:r w:rsidRPr="007C07CA">
        <w:t xml:space="preserve"> </w:t>
      </w:r>
    </w:p>
    <w:p w14:paraId="609640E5" w14:textId="4E7C8EF0" w:rsidR="00D152A9" w:rsidRDefault="008416E6" w:rsidP="00D152A9">
      <w:pPr>
        <w:pStyle w:val="Heading2"/>
      </w:pPr>
      <w:bookmarkStart w:id="23" w:name="_Toc76735562"/>
      <w:r>
        <w:t>Calibration of effect estimates using the empirical null distribution</w:t>
      </w:r>
      <w:bookmarkEnd w:id="23"/>
    </w:p>
    <w:p w14:paraId="2B7DDA3E" w14:textId="0DDABD6A" w:rsidR="008416E6" w:rsidRDefault="008416E6" w:rsidP="008416E6">
      <w:pPr>
        <w:pStyle w:val="BodyText12"/>
        <w:spacing w:after="0" w:line="240" w:lineRule="auto"/>
        <w:jc w:val="left"/>
      </w:pPr>
      <w:r>
        <w:t>The distribution of effect estimates across all negative control outcome</w:t>
      </w:r>
      <w:r w:rsidR="00995C30">
        <w:t xml:space="preserve"> experiments </w:t>
      </w:r>
      <w:r>
        <w:t>will be used to fit an empirical null distribution</w:t>
      </w:r>
      <w:r w:rsidR="005342DE">
        <w:t>,</w:t>
      </w:r>
      <w:r>
        <w:t xml:space="preserve"> which</w:t>
      </w:r>
      <w:r w:rsidR="00995C30">
        <w:t xml:space="preserve"> collectively</w:t>
      </w:r>
      <w:r>
        <w:t xml:space="preserve"> reflects both random and residual systematic error. </w:t>
      </w:r>
      <w:r w:rsidR="005342DE">
        <w:t>The empirical null distribution is particularly well equipped to demonstrate systematic sources of selection bias and confounding bias and</w:t>
      </w:r>
      <w:r w:rsidR="00642C5F">
        <w:t>, to some degree, misclassification bias</w:t>
      </w:r>
      <w:r w:rsidR="005342DE">
        <w:t xml:space="preserve">. </w:t>
      </w:r>
      <w:r>
        <w:t>The empirical null distribution will then be applied to the outcome of interest to calibrate the p-value and confidence interval. Empirical calibration serves as an important diagnostic tool to evaluate if the residual systematic error is sufficient to cast doubt on the accuracy of the unknown effect estimate.</w:t>
      </w:r>
      <w:r>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instrText xml:space="preserve"> ADDIN EN.CITE </w:instrText>
      </w:r>
      <w:r w:rsidR="00AE4D69">
        <w:fldChar w:fldCharType="begin">
          <w:fldData xml:space="preserve">PEVuZE5vdGU+PENpdGU+PEF1dGhvcj5TY2h1ZW1pZTwvQXV0aG9yPjxZZWFyPjIwMTY8L1llYXI+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</w:fldData>
        </w:fldChar>
      </w:r>
      <w:r w:rsidR="00AE4D69">
        <w:instrText xml:space="preserve"> ADDIN EN.CITE.DATA </w:instrText>
      </w:r>
      <w:r w:rsidR="00AE4D69">
        <w:fldChar w:fldCharType="end"/>
      </w:r>
      <w:r>
        <w:fldChar w:fldCharType="separate"/>
      </w:r>
      <w:r w:rsidR="00AE4D69" w:rsidRPr="00AE4D69">
        <w:rPr>
          <w:noProof/>
          <w:vertAlign w:val="superscript"/>
        </w:rPr>
        <w:t>11-14</w:t>
      </w:r>
      <w:r>
        <w:fldChar w:fldCharType="end"/>
      </w:r>
      <w:r w:rsidRPr="00FE12DC">
        <w:t xml:space="preserve"> </w:t>
      </w:r>
      <w:r>
        <w:t>The calibration effect plot will be generated and included alongside results</w:t>
      </w:r>
      <w:r w:rsidR="000B68A7">
        <w:t xml:space="preserve"> in order to inform interpretation of the results</w:t>
      </w:r>
      <w:r>
        <w:t xml:space="preserve">. We will report the traditional and empirically calibrated </w:t>
      </w:r>
      <w:r w:rsidR="00A82EDC">
        <w:t xml:space="preserve">effect estimates and </w:t>
      </w:r>
      <w:r>
        <w:t>confidence interval for each analysis.</w:t>
      </w:r>
      <w:r w:rsidRPr="00A64BFE">
        <w:t xml:space="preserve"> </w:t>
      </w:r>
    </w:p>
    <w:p w14:paraId="7EF8E181" w14:textId="77777777" w:rsidR="00D152A9" w:rsidRPr="00D152A9" w:rsidRDefault="00D152A9" w:rsidP="00D152A9">
      <w:pPr>
        <w:pStyle w:val="BodyText12"/>
      </w:pPr>
    </w:p>
    <w:p w14:paraId="226E782E" w14:textId="1416EB29" w:rsidR="006D649D" w:rsidRPr="00FE4C8C" w:rsidRDefault="006D649D" w:rsidP="006D649D">
      <w:pPr>
        <w:pStyle w:val="Heading1"/>
      </w:pPr>
      <w:bookmarkStart w:id="24" w:name="_Toc76735563"/>
      <w:r>
        <w:t>SAMPLE SIZE AND STUDY POWER</w:t>
      </w:r>
      <w:bookmarkEnd w:id="24"/>
    </w:p>
    <w:p w14:paraId="7058124B" w14:textId="5A01E74B" w:rsidR="006D649D" w:rsidRDefault="006D649D" w:rsidP="006D649D">
      <w:pPr>
        <w:pStyle w:val="BodyText12"/>
        <w:spacing w:after="0" w:line="240" w:lineRule="auto"/>
      </w:pPr>
      <w:r>
        <w:t xml:space="preserve">This is a retrospective cohort study all available observations will be included, and thus no a priori sample size or power calculations will be performed. For each distinct analysis, we will estimate </w:t>
      </w:r>
      <w:r>
        <w:lastRenderedPageBreak/>
        <w:t>the minimally detectable relative risk, which provides an estimate of the point at which the true effect size would be too small to detect using a 95% confidence interval.</w:t>
      </w:r>
    </w:p>
    <w:p w14:paraId="1613127F" w14:textId="77777777" w:rsidR="006D649D" w:rsidRPr="006D649D" w:rsidRDefault="006D649D" w:rsidP="006D649D">
      <w:pPr>
        <w:pStyle w:val="BodyText12"/>
        <w:spacing w:after="0" w:line="240" w:lineRule="auto"/>
      </w:pPr>
    </w:p>
    <w:p w14:paraId="522F19CC" w14:textId="4F6F740F" w:rsidR="006D649D" w:rsidRPr="00BB126F" w:rsidRDefault="1551571E" w:rsidP="00BB126F">
      <w:pPr>
        <w:pStyle w:val="Heading1"/>
      </w:pPr>
      <w:bookmarkStart w:id="25" w:name="_Toc69898558"/>
      <w:bookmarkStart w:id="26" w:name="_Toc470006284"/>
      <w:bookmarkStart w:id="27" w:name="_Toc76735564"/>
      <w:bookmarkEnd w:id="25"/>
      <w:r>
        <w:t>STRENGTHS AND LIMITATIONS OF THE RESEARCH METHODS</w:t>
      </w:r>
      <w:bookmarkEnd w:id="26"/>
      <w:bookmarkEnd w:id="27"/>
    </w:p>
    <w:p w14:paraId="2BC32B7A" w14:textId="5AB63FA7" w:rsidR="00645695" w:rsidRDefault="00645695" w:rsidP="00AC55F9">
      <w:pPr>
        <w:pStyle w:val="BodyText12"/>
        <w:spacing w:after="0" w:line="240" w:lineRule="auto"/>
        <w:jc w:val="left"/>
        <w:rPr>
          <w:color w:val="FF0000"/>
        </w:rPr>
      </w:pPr>
      <w:r>
        <w:t xml:space="preserve">We intend to use multiple study designs to examine the </w:t>
      </w:r>
      <w:r w:rsidR="00AC55F9">
        <w:t>robustness</w:t>
      </w:r>
      <w:r>
        <w:t xml:space="preserve"> of Albogami et al</w:t>
      </w:r>
      <w:r w:rsidR="00AC55F9">
        <w:t>.</w:t>
      </w:r>
      <w:r>
        <w:t>’s findings with respect to various study design alternatives, which have orthogonal assumptions and complementary strengths and limitations. While the limitations of these study designs are important to consider, assess, and understand, the consolidated body of evidence provided by using all three designs to address the same question will be highly informative. Specifically, producing the same finding using all three designs would substantially weaken the argument that the result is an artifact of systematic bias due to study design.</w:t>
      </w:r>
    </w:p>
    <w:p w14:paraId="18AFBE81" w14:textId="77777777" w:rsidR="00645695" w:rsidRDefault="00645695" w:rsidP="00AC55F9">
      <w:pPr>
        <w:pStyle w:val="BodyText12"/>
        <w:spacing w:after="0" w:line="240" w:lineRule="auto"/>
        <w:rPr>
          <w:color w:val="FF0000"/>
        </w:rPr>
      </w:pPr>
    </w:p>
    <w:p w14:paraId="62185496" w14:textId="0264400B" w:rsidR="008F7DD9" w:rsidRDefault="008F7DD9" w:rsidP="00AC55F9">
      <w:pPr>
        <w:pStyle w:val="BodyText12"/>
        <w:spacing w:after="0" w:line="240" w:lineRule="auto"/>
        <w:jc w:val="left"/>
      </w:pPr>
      <w:r>
        <w:t>There are several important strengths, limitations, and assumptions that inform the use of the CC design.</w:t>
      </w:r>
      <w:r w:rsidRPr="007C07CA">
        <w:t xml:space="preserve"> </w:t>
      </w:r>
      <w:r>
        <w:t xml:space="preserve">Perhaps most importantly, the CC design emulates a randomized clinical trial and, as such, is desirable with respect to the ease of interpretability and also its clear delineation of the temporality of confounder-exposure-outcome relationships. However, in order to clearly delineate temporality, the CC design requires relative accuracy ascertaining exposure initiation status and timing. </w:t>
      </w:r>
      <w:r w:rsidR="00AC55F9">
        <w:t>Furthermore</w:t>
      </w:r>
      <w:r>
        <w:t>, the CC design is susceptible to unmeasured confounders (including time-</w:t>
      </w:r>
      <w:r w:rsidR="00AC55F9">
        <w:t>variant</w:t>
      </w:r>
      <w:r>
        <w:t xml:space="preserve"> and time </w:t>
      </w:r>
      <w:r w:rsidR="00AC55F9">
        <w:t>invariant</w:t>
      </w:r>
      <w:r>
        <w:t xml:space="preserve"> confounders), specifically but not limited to confounding by indication. Finally, the CC design can be biased if loss-to-follow-up is related to both exposure and disease status. </w:t>
      </w:r>
    </w:p>
    <w:p w14:paraId="0B5BFA2F" w14:textId="64C16257" w:rsidR="004F7731" w:rsidRDefault="004F7731" w:rsidP="00AC55F9">
      <w:pPr>
        <w:pStyle w:val="BodyText12"/>
        <w:spacing w:after="0" w:line="240" w:lineRule="auto"/>
        <w:jc w:val="left"/>
      </w:pPr>
    </w:p>
    <w:p w14:paraId="7FFA9833" w14:textId="10E1B8AF" w:rsidR="008F7DD9" w:rsidRDefault="004F7731" w:rsidP="00AC55F9">
      <w:pPr>
        <w:pStyle w:val="BodyText12"/>
        <w:spacing w:after="0" w:line="240" w:lineRule="auto"/>
        <w:jc w:val="left"/>
      </w:pPr>
      <w:r>
        <w:t xml:space="preserve">In contrast to the CC design, self-controlled designs, such as the SCC and the SCCS designs, are not susceptible to between-person confounding, since each included patient serves as their own control. Thus, no adjustment is needed to account for between-person differences or time-invariant confounders. However, time-varying confounders that </w:t>
      </w:r>
      <w:r w:rsidR="00AC55F9">
        <w:t>systematically</w:t>
      </w:r>
      <w:r>
        <w:t xml:space="preserve"> differ between the exposed and unexposed windows assessed (e.g. seasonality) may still confound estimates.</w:t>
      </w:r>
      <w:r w:rsidR="006E483A">
        <w:fldChar w:fldCharType="begin">
          <w:fldData xml:space="preserve">PEVuZE5vdGU+PENpdGU+PEF1dGhvcj5CYWtlcjwvQXV0aG9yPjxZZWFyPjIwMTU8L1llYXI+PFJl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YwOC0xODwvcGFnZXM+PHZvbHVt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</w:fldData>
        </w:fldChar>
      </w:r>
      <w:r w:rsidR="006E483A">
        <w:instrText xml:space="preserve"> ADDIN EN.CITE </w:instrText>
      </w:r>
      <w:r w:rsidR="006E483A">
        <w:fldChar w:fldCharType="begin">
          <w:fldData xml:space="preserve">PEVuZE5vdGU+PENpdGU+PEF1dGhvcj5CYWtlcjwvQXV0aG9yPjxZZWFyPjIwMTU8L1llYXI+PFJl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YwOC0xODwvcGFnZXM+PHZvbHVt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</w:fldData>
        </w:fldChar>
      </w:r>
      <w:r w:rsidR="006E483A">
        <w:instrText xml:space="preserve"> ADDIN EN.CITE.DATA </w:instrText>
      </w:r>
      <w:r w:rsidR="006E483A">
        <w:fldChar w:fldCharType="end"/>
      </w:r>
      <w:r w:rsidR="006E483A">
        <w:fldChar w:fldCharType="separate"/>
      </w:r>
      <w:r w:rsidR="006E483A" w:rsidRPr="006E483A">
        <w:rPr>
          <w:noProof/>
          <w:vertAlign w:val="superscript"/>
        </w:rPr>
        <w:t>26</w:t>
      </w:r>
      <w:r w:rsidR="006E483A">
        <w:fldChar w:fldCharType="end"/>
      </w:r>
      <w:r>
        <w:t xml:space="preserve"> In the case of the SCC design, the control period always precedes exposure and thus cases where outcome occurrence has a strong relationship with the probability of subsequent exposure may produced biased findings. Furthermore, both the SCC and SCCS designs are vulnerable to reverse causality bias since the temporality of confounder-exposure-outcome is not as cleanly parsed as the CC design</w:t>
      </w:r>
      <w:r w:rsidR="001B338A">
        <w:t>.</w:t>
      </w:r>
      <w:r w:rsidR="006E483A">
        <w:fldChar w:fldCharType="begin">
          <w:fldData xml:space="preserve">PEVuZE5vdGU+PENpdGU+PEF1dGhvcj5CYWtlcjwvQXV0aG9yPjxZZWFyPjIwMTU8L1llYXI+PFJl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YwOC0xODwvcGFnZXM+PHZvbHVt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</w:fldData>
        </w:fldChar>
      </w:r>
      <w:r w:rsidR="006E483A">
        <w:instrText xml:space="preserve"> ADDIN EN.CITE </w:instrText>
      </w:r>
      <w:r w:rsidR="006E483A">
        <w:fldChar w:fldCharType="begin">
          <w:fldData xml:space="preserve">PEVuZE5vdGU+PENpdGU+PEF1dGhvcj5CYWtlcjwvQXV0aG9yPjxZZWFyPjIwMTU8L1llYXI+PFJl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</w:fldData>
        </w:fldChar>
      </w:r>
      <w:r w:rsidR="006E483A">
        <w:instrText xml:space="preserve"> ADDIN EN.CITE.DATA </w:instrText>
      </w:r>
      <w:r w:rsidR="006E483A">
        <w:fldChar w:fldCharType="end"/>
      </w:r>
      <w:r w:rsidR="006E483A">
        <w:fldChar w:fldCharType="separate"/>
      </w:r>
      <w:r w:rsidR="006E483A" w:rsidRPr="006E483A">
        <w:rPr>
          <w:noProof/>
          <w:vertAlign w:val="superscript"/>
        </w:rPr>
        <w:t>26</w:t>
      </w:r>
      <w:r w:rsidR="006E483A">
        <w:fldChar w:fldCharType="end"/>
      </w:r>
      <w:r w:rsidR="001B338A" w:rsidRPr="001B338A">
        <w:t xml:space="preserve"> </w:t>
      </w:r>
      <w:r w:rsidR="001B338A">
        <w:t>Given that the SCC anchors at-risk and control windows on exposure initiation, the SCC design is strongest when we have a clear ascertainment of the timing of exposure initiation in the data.</w:t>
      </w:r>
      <w:r w:rsidR="00820C9B">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820C9B">
        <w:instrText xml:space="preserve"> ADDIN EN.CITE </w:instrText>
      </w:r>
      <w:r w:rsidR="00820C9B">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820C9B">
        <w:instrText xml:space="preserve"> ADDIN EN.CITE.DATA </w:instrText>
      </w:r>
      <w:r w:rsidR="00820C9B">
        <w:fldChar w:fldCharType="end"/>
      </w:r>
      <w:r w:rsidR="00820C9B">
        <w:fldChar w:fldCharType="separate"/>
      </w:r>
      <w:r w:rsidR="00820C9B" w:rsidRPr="00820C9B">
        <w:rPr>
          <w:noProof/>
          <w:vertAlign w:val="superscript"/>
        </w:rPr>
        <w:t>9</w:t>
      </w:r>
      <w:r w:rsidR="00820C9B">
        <w:fldChar w:fldCharType="end"/>
      </w:r>
      <w:r w:rsidR="001B338A">
        <w:t xml:space="preserve"> Lastly, an assumption of the SCCS design is that there is no meaningful competing risk or, in other words, the end of observation is mostly independent of outcome occurrence.</w:t>
      </w:r>
      <w:r w:rsidR="00820C9B">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820C9B">
        <w:instrText xml:space="preserve"> ADDIN EN.CITE </w:instrText>
      </w:r>
      <w:r w:rsidR="00820C9B">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820C9B">
        <w:instrText xml:space="preserve"> ADDIN EN.CITE.DATA </w:instrText>
      </w:r>
      <w:r w:rsidR="00820C9B">
        <w:fldChar w:fldCharType="end"/>
      </w:r>
      <w:r w:rsidR="00820C9B">
        <w:fldChar w:fldCharType="separate"/>
      </w:r>
      <w:r w:rsidR="00820C9B" w:rsidRPr="00820C9B">
        <w:rPr>
          <w:noProof/>
          <w:vertAlign w:val="superscript"/>
        </w:rPr>
        <w:t>9</w:t>
      </w:r>
      <w:r w:rsidR="00820C9B">
        <w:fldChar w:fldCharType="end"/>
      </w:r>
    </w:p>
    <w:p w14:paraId="4EDE3F51" w14:textId="3F2FD853" w:rsidR="001B338A" w:rsidRDefault="001B338A" w:rsidP="00AC55F9">
      <w:pPr>
        <w:pStyle w:val="BodyText12"/>
        <w:spacing w:after="0" w:line="240" w:lineRule="auto"/>
        <w:jc w:val="left"/>
      </w:pPr>
    </w:p>
    <w:p w14:paraId="298AB016" w14:textId="7FF78EB9" w:rsidR="001B338A" w:rsidRDefault="5BD0B640" w:rsidP="00AC55F9">
      <w:pPr>
        <w:pStyle w:val="BodyText12"/>
        <w:spacing w:after="0" w:line="240" w:lineRule="auto"/>
        <w:jc w:val="left"/>
      </w:pPr>
      <w:r w:rsidRPr="001B338A">
        <w:t xml:space="preserve">From </w:t>
      </w:r>
      <w:r w:rsidR="0E3D932B">
        <w:t>its</w:t>
      </w:r>
      <w:r w:rsidRPr="001B338A">
        <w:t xml:space="preserve"> inception</w:t>
      </w:r>
      <w:r w:rsidR="0E3D932B">
        <w:t>, the declared goal</w:t>
      </w:r>
      <w:r w:rsidRPr="001B338A">
        <w:t xml:space="preserve"> of the OHDSI community </w:t>
      </w:r>
      <w:r w:rsidR="253F45B4">
        <w:t>has been</w:t>
      </w:r>
      <w:r w:rsidRPr="001B338A">
        <w:t xml:space="preserve"> to establish an international collaborative by building on open-science values.</w:t>
      </w:r>
      <w:r w:rsidR="001B338A">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AE4D69">
        <w:instrText xml:space="preserve"> ADDIN EN.CITE </w:instrText>
      </w:r>
      <w:r w:rsidR="00AE4D69">
        <w:fldChar w:fldCharType="begin">
          <w:fldData xml:space="preserve">PEVuZE5vdGU+PENpdGU+PEF1dGhvcj5PYnNlcnZhdGlvbmFsIEhlYWx0aCBEYXRhIFNjaWVuY2Vz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</w:fldData>
        </w:fldChar>
      </w:r>
      <w:r w:rsidR="00AE4D69">
        <w:instrText xml:space="preserve"> ADDIN EN.CITE.DATA </w:instrText>
      </w:r>
      <w:r w:rsidR="00AE4D69">
        <w:fldChar w:fldCharType="end"/>
      </w:r>
      <w:r w:rsidR="001B338A">
        <w:fldChar w:fldCharType="separate"/>
      </w:r>
      <w:r w:rsidR="7BFD0344" w:rsidRPr="00AE4D69">
        <w:rPr>
          <w:noProof/>
          <w:vertAlign w:val="superscript"/>
        </w:rPr>
        <w:t>9</w:t>
      </w:r>
      <w:r w:rsidR="001B338A">
        <w:fldChar w:fldCharType="end"/>
      </w:r>
      <w:r w:rsidRPr="001B338A">
        <w:t xml:space="preserve"> </w:t>
      </w:r>
      <w:r>
        <w:t xml:space="preserve">This work intending to interrogate the reliability of the Albogami et al. study directly aligns with OHDSI’s open-science strategy and its commitment to enable more meaningful collaboration in the health research community. OHDSI has developed a broad toolkit to make such work possible, including </w:t>
      </w:r>
      <w:r w:rsidRPr="001B338A">
        <w:t>the use of open-source software, public availability of all conference proceedings and materials, and transparent, open-access publication of generated medical evidence</w:t>
      </w:r>
      <w:r>
        <w:t xml:space="preserve">. These developments enable the OHDSI community to not just conduct high-impact observational health research, but to further our understanding of the reliability of existing health research. In keeping with this philosophy, the work conducted on this project and the generated results will also be shared </w:t>
      </w:r>
      <w:r w:rsidR="6C908650">
        <w:t xml:space="preserve">in </w:t>
      </w:r>
      <w:r w:rsidR="6C908650">
        <w:lastRenderedPageBreak/>
        <w:t xml:space="preserve">such a way (i.e. including open-source, executable code) that enables other </w:t>
      </w:r>
      <w:r w:rsidR="3D059F83">
        <w:t>researchers</w:t>
      </w:r>
      <w:r w:rsidR="6C908650">
        <w:t xml:space="preserve">, both within and outside the OHDSI community, to re-run analyses and understand the reliability of our findings. </w:t>
      </w:r>
      <w:r>
        <w:t>It is our hope that this work represents a</w:t>
      </w:r>
      <w:r w:rsidR="6C908650">
        <w:t>n early</w:t>
      </w:r>
      <w:r w:rsidR="4B9E2833">
        <w:t xml:space="preserve"> step</w:t>
      </w:r>
      <w:r w:rsidR="6C908650">
        <w:t xml:space="preserve"> </w:t>
      </w:r>
      <w:r>
        <w:t>toward a more robust system of evaluating evidence quality.</w:t>
      </w:r>
    </w:p>
    <w:p w14:paraId="7DA2F689" w14:textId="77777777" w:rsidR="001B338A" w:rsidRPr="00FC6339" w:rsidRDefault="001B338A" w:rsidP="00AC55F9">
      <w:pPr>
        <w:pStyle w:val="BodyText12"/>
        <w:spacing w:after="0" w:line="240" w:lineRule="auto"/>
        <w:jc w:val="left"/>
        <w:rPr>
          <w:color w:val="FF0000"/>
        </w:rPr>
      </w:pPr>
    </w:p>
    <w:p w14:paraId="6664615A" w14:textId="77777777" w:rsidR="00BC0EA4" w:rsidRPr="00FE4C8C" w:rsidRDefault="1551571E" w:rsidP="00696F8C">
      <w:pPr>
        <w:pStyle w:val="Heading1"/>
      </w:pPr>
      <w:bookmarkStart w:id="28" w:name="_Toc76735565"/>
      <w:r>
        <w:t>PROTECTION OF HUMAN SUBJECTS</w:t>
      </w:r>
      <w:bookmarkEnd w:id="28"/>
    </w:p>
    <w:p w14:paraId="33F7987B" w14:textId="74AA076A" w:rsidR="00696F8C" w:rsidRDefault="00323A43" w:rsidP="00AC55F9">
      <w:pPr>
        <w:pStyle w:val="BodyText12"/>
        <w:spacing w:after="0" w:line="240" w:lineRule="auto"/>
        <w:jc w:val="left"/>
      </w:pPr>
      <w:r w:rsidRPr="00FE4C8C">
        <w:t xml:space="preserve">Confidentiality of patient records will be maintained </w:t>
      </w:r>
      <w:r w:rsidR="00572400" w:rsidRPr="00FE4C8C">
        <w:t>always</w:t>
      </w:r>
      <w:r w:rsidRPr="00FE4C8C">
        <w:t>. All study reports will contain aggregate data only and will not identify individual patients or physicians. At no time during the study will the sponsor receive patient identifying information except when it is required by regulations in case of reporting adverse events.</w:t>
      </w:r>
      <w:r w:rsidR="002A30AB">
        <w:t xml:space="preserve"> </w:t>
      </w:r>
      <w:r w:rsidR="002A30AB" w:rsidRPr="00DE1412">
        <w:t xml:space="preserve">The use of the Optum and </w:t>
      </w:r>
      <w:r w:rsidR="003056C6" w:rsidRPr="00E46D13">
        <w:t xml:space="preserve">IBM </w:t>
      </w:r>
      <w:r w:rsidR="002A30AB" w:rsidRPr="00DE1412">
        <w:t>Market</w:t>
      </w:r>
      <w:r w:rsidR="00AE6035">
        <w:t>S</w:t>
      </w:r>
      <w:r w:rsidR="002A30AB" w:rsidRPr="00DE1412">
        <w:t>can was reviewed by the New England Institutional Review Board (IRB) and was determined to be exempt from broad IRB approval, as this research project did not involve human subjects research</w:t>
      </w:r>
      <w:r w:rsidR="002A30AB">
        <w:t>.</w:t>
      </w:r>
      <w:r w:rsidR="00636BFF">
        <w:t xml:space="preserve">  We will seek approval from all other data sources in accordance to our data use agreements as applicable.</w:t>
      </w:r>
    </w:p>
    <w:p w14:paraId="39EB5822" w14:textId="77777777" w:rsidR="006D649D" w:rsidRDefault="006D649D" w:rsidP="006D649D">
      <w:pPr>
        <w:pStyle w:val="BodyText12"/>
        <w:spacing w:after="0" w:line="240" w:lineRule="auto"/>
      </w:pPr>
    </w:p>
    <w:p w14:paraId="3CA177E8" w14:textId="77777777" w:rsidR="00BC0EA4" w:rsidRPr="00FE4C8C" w:rsidRDefault="1551571E" w:rsidP="00E864F9">
      <w:pPr>
        <w:pStyle w:val="Heading1"/>
      </w:pPr>
      <w:bookmarkStart w:id="29" w:name="_Toc76735566"/>
      <w:r>
        <w:t>MANAGEMENT AND REPORTING OF ADVERSE EVENTS AND ADVERSE REACTIONS</w:t>
      </w:r>
      <w:bookmarkEnd w:id="29"/>
    </w:p>
    <w:p w14:paraId="1981D53A" w14:textId="4ED9DDD7" w:rsidR="0005139B" w:rsidRDefault="00DB002E" w:rsidP="00AC55F9">
      <w:pPr>
        <w:pStyle w:val="BodyText12"/>
        <w:spacing w:after="0" w:line="240" w:lineRule="auto"/>
        <w:jc w:val="left"/>
      </w:pPr>
      <w:r w:rsidRPr="00FE4C8C">
        <w:t>This study uses code</w:t>
      </w:r>
      <w:r w:rsidR="0005139B" w:rsidRPr="00FE4C8C">
        <w:t xml:space="preserve">d data that already exist in </w:t>
      </w:r>
      <w:r w:rsidRPr="00FE4C8C">
        <w:t>electronic database</w:t>
      </w:r>
      <w:r w:rsidR="0005139B" w:rsidRPr="00FE4C8C">
        <w:t>s</w:t>
      </w:r>
      <w:r w:rsidRPr="00FE4C8C">
        <w:t>.</w:t>
      </w:r>
      <w:r w:rsidR="005D5E64">
        <w:t xml:space="preserve"> </w:t>
      </w:r>
      <w:r w:rsidRPr="00FE4C8C">
        <w:t>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w:t>
      </w:r>
      <w:r w:rsidR="006C433E">
        <w:t xml:space="preserve"> (AEs)</w:t>
      </w:r>
      <w:r w:rsidRPr="00FE4C8C">
        <w:t xml:space="preserve"> are not reportable as individual AE reports. The study results will be assessed for medically important results.</w:t>
      </w:r>
    </w:p>
    <w:p w14:paraId="17205268" w14:textId="77777777" w:rsidR="006D649D" w:rsidRPr="00FE4C8C" w:rsidRDefault="006D649D" w:rsidP="006D649D">
      <w:pPr>
        <w:pStyle w:val="BodyText12"/>
        <w:spacing w:after="0" w:line="240" w:lineRule="auto"/>
      </w:pPr>
    </w:p>
    <w:p w14:paraId="046366AA" w14:textId="77777777" w:rsidR="0088451F" w:rsidRPr="00FE4C8C" w:rsidRDefault="1551571E" w:rsidP="00506FE5">
      <w:pPr>
        <w:pStyle w:val="Heading1"/>
      </w:pPr>
      <w:bookmarkStart w:id="30" w:name="_Toc76735567"/>
      <w:r>
        <w:t>PLANS FOR DISSEMINATING AND COMMUNICATING STUDY RESULTS</w:t>
      </w:r>
      <w:bookmarkEnd w:id="30"/>
    </w:p>
    <w:p w14:paraId="6AF18357" w14:textId="1ABE2160" w:rsidR="00D94E40" w:rsidRDefault="00D73217" w:rsidP="00D73217">
      <w:pPr>
        <w:pStyle w:val="BodyText12"/>
        <w:spacing w:after="0" w:line="240" w:lineRule="auto"/>
        <w:jc w:val="left"/>
      </w:pPr>
      <w:r>
        <w:t xml:space="preserve">In accordance with OHDSI’s open-science approach, all aspects of this research will be publicly shared. </w:t>
      </w:r>
      <w:r w:rsidR="00D94E40" w:rsidRPr="00D94E40">
        <w:t xml:space="preserve">From an open-science perspective, one of the most important resources </w:t>
      </w:r>
      <w:r>
        <w:t xml:space="preserve">to share </w:t>
      </w:r>
      <w:r w:rsidR="00D94E40" w:rsidRPr="00D94E40">
        <w:t>is the code for the actual execution of studies, such as studies from the OHDSI Research Network</w:t>
      </w:r>
      <w:r w:rsidR="00BE6EB5">
        <w:t xml:space="preserve">. </w:t>
      </w:r>
      <w:r w:rsidR="00D94E40" w:rsidRPr="00D94E40">
        <w:t>In turn, these programs leverage the fully open source OHDSI stack, which can be inspected, reviewed and contributed to via GitHub.</w:t>
      </w:r>
      <w:r w:rsidR="00BE6EB5">
        <w:t xml:space="preserve"> Furthermore, by providing executable code, we enable other researchers to reproduce the analyses we conduct as part of this evaluation of evidence reliability. </w:t>
      </w:r>
      <w:r w:rsidR="00BE6EB5" w:rsidRPr="00BE6EB5">
        <w:t>Because of the privacy-sensitive nature of healthcare data, fully open, comprehensive patient-level datasets are typically not available. However, it is possible to leverage OMOP mapped datasets to publish important aggregated data and results sets</w:t>
      </w:r>
      <w:r w:rsidR="00BE6EB5">
        <w:t xml:space="preserve"> </w:t>
      </w:r>
      <w:r w:rsidR="00BE6EB5" w:rsidRPr="00BE6EB5">
        <w:t xml:space="preserve">to </w:t>
      </w:r>
      <w:hyperlink r:id="rId36" w:history="1">
        <w:r w:rsidR="00BE6EB5" w:rsidRPr="006556FF">
          <w:rPr>
            <w:rStyle w:val="Hyperlink"/>
          </w:rPr>
          <w:t>http://data.ohdsi.org</w:t>
        </w:r>
      </w:hyperlink>
      <w:r w:rsidR="00BE6EB5" w:rsidRPr="00BE6EB5">
        <w:t>.</w:t>
      </w:r>
      <w:r w:rsidR="00BE6EB5">
        <w:t xml:space="preserve"> </w:t>
      </w:r>
    </w:p>
    <w:p w14:paraId="58E3D1AB" w14:textId="77777777" w:rsidR="006D649D" w:rsidRPr="00CA4F1E" w:rsidRDefault="006D649D" w:rsidP="006D649D">
      <w:pPr>
        <w:pStyle w:val="BodyText12"/>
        <w:spacing w:after="0" w:line="240" w:lineRule="auto"/>
      </w:pPr>
    </w:p>
    <w:p w14:paraId="49CB489A" w14:textId="1468E0CD" w:rsidR="006E19C3" w:rsidRPr="00FB77AC" w:rsidRDefault="005437A1" w:rsidP="00FB77AC">
      <w:pPr>
        <w:pStyle w:val="Heading1"/>
      </w:pPr>
      <w:bookmarkStart w:id="31" w:name="_Toc76735568"/>
      <w:r>
        <w:t>References</w:t>
      </w:r>
      <w:bookmarkEnd w:id="31"/>
    </w:p>
    <w:p w14:paraId="425B31A2" w14:textId="77777777" w:rsidR="00820C9B" w:rsidRPr="00820C9B" w:rsidRDefault="006E19C3" w:rsidP="00356B3E">
      <w:pPr>
        <w:pStyle w:val="EndNoteBibliography"/>
        <w:spacing w:after="240"/>
        <w:ind w:left="450" w:hanging="450"/>
      </w:pPr>
      <w:r>
        <w:fldChar w:fldCharType="begin"/>
      </w:r>
      <w:r>
        <w:instrText xml:space="preserve"> ADDIN EN.REFLIST </w:instrText>
      </w:r>
      <w:r>
        <w:fldChar w:fldCharType="separate"/>
      </w:r>
      <w:r w:rsidR="00820C9B" w:rsidRPr="00820C9B">
        <w:t>1.</w:t>
      </w:r>
      <w:r w:rsidR="00820C9B" w:rsidRPr="00820C9B">
        <w:tab/>
        <w:t>Golder S, Loke YK, Bland M. Meta-analyses of adverse effects data derived from randomised controlled trials as compared to observational studies: methodological overview. PLoS medicine. 2011;8(5):e1001026.</w:t>
      </w:r>
    </w:p>
    <w:p w14:paraId="375F3CB7" w14:textId="77777777" w:rsidR="00820C9B" w:rsidRPr="00820C9B" w:rsidRDefault="00820C9B" w:rsidP="00356B3E">
      <w:pPr>
        <w:pStyle w:val="EndNoteBibliography"/>
        <w:spacing w:after="240"/>
        <w:ind w:left="450" w:hanging="450"/>
      </w:pPr>
      <w:r w:rsidRPr="00820C9B">
        <w:t>2.</w:t>
      </w:r>
      <w:r w:rsidRPr="00820C9B">
        <w:tab/>
        <w:t>Challenges in irreproducible research (special issue). Nature. 2018;7707(May;557).</w:t>
      </w:r>
    </w:p>
    <w:p w14:paraId="7CC6CCC6" w14:textId="77777777" w:rsidR="00820C9B" w:rsidRPr="00820C9B" w:rsidRDefault="00820C9B" w:rsidP="00356B3E">
      <w:pPr>
        <w:pStyle w:val="EndNoteBibliography"/>
        <w:spacing w:after="240"/>
        <w:ind w:left="450" w:hanging="450"/>
      </w:pPr>
      <w:r w:rsidRPr="00820C9B">
        <w:lastRenderedPageBreak/>
        <w:t>3.</w:t>
      </w:r>
      <w:r w:rsidRPr="00820C9B">
        <w:tab/>
        <w:t>Begley CG, Ioannidis JP. Reproducibility in science: improving the standard for basic and preclinical research. Circulation research. 2015;116(1):116-26.</w:t>
      </w:r>
    </w:p>
    <w:p w14:paraId="3FFE616A" w14:textId="77777777" w:rsidR="00820C9B" w:rsidRPr="00820C9B" w:rsidRDefault="00820C9B" w:rsidP="00356B3E">
      <w:pPr>
        <w:pStyle w:val="EndNoteBibliography"/>
        <w:spacing w:after="240"/>
        <w:ind w:left="450" w:hanging="450"/>
      </w:pPr>
      <w:r w:rsidRPr="00820C9B">
        <w:t>4.</w:t>
      </w:r>
      <w:r w:rsidRPr="00820C9B">
        <w:tab/>
        <w:t>Coiera E, Ammenwerth E, Georgiou A, Magrabi F. Does health informatics have a replication crisis? Journal of the American Medical Informatics Association : JAMIA. 2018;25(8):963-8.</w:t>
      </w:r>
    </w:p>
    <w:p w14:paraId="3DC5CB15" w14:textId="77777777" w:rsidR="00820C9B" w:rsidRPr="00820C9B" w:rsidRDefault="00820C9B" w:rsidP="00356B3E">
      <w:pPr>
        <w:pStyle w:val="EndNoteBibliography"/>
        <w:spacing w:after="240"/>
        <w:ind w:left="450" w:hanging="450"/>
      </w:pPr>
      <w:r w:rsidRPr="00820C9B">
        <w:t>5.</w:t>
      </w:r>
      <w:r w:rsidRPr="00820C9B">
        <w:tab/>
        <w:t>Harris JK, Johnson KJ, Carothers BJ, Combs TB, Luke DA, Wang X. Use of reproducible research practices in public health: A survey of public health analysts. PloS one. 2018;13(9):e0202447.</w:t>
      </w:r>
    </w:p>
    <w:p w14:paraId="4A0B2940" w14:textId="77777777" w:rsidR="00820C9B" w:rsidRPr="00820C9B" w:rsidRDefault="00820C9B" w:rsidP="00356B3E">
      <w:pPr>
        <w:pStyle w:val="EndNoteBibliography"/>
        <w:spacing w:after="240"/>
        <w:ind w:left="450" w:hanging="450"/>
      </w:pPr>
      <w:r w:rsidRPr="00820C9B">
        <w:t>6.</w:t>
      </w:r>
      <w:r w:rsidRPr="00820C9B">
        <w:tab/>
        <w:t>Ioannidis JP. Contradicted and initially stronger effects in highly cited clinical research. Jama. 2005;294(2):218-28.</w:t>
      </w:r>
    </w:p>
    <w:p w14:paraId="178F11F1" w14:textId="77777777" w:rsidR="00820C9B" w:rsidRPr="00820C9B" w:rsidRDefault="00820C9B" w:rsidP="00356B3E">
      <w:pPr>
        <w:pStyle w:val="EndNoteBibliography"/>
        <w:spacing w:after="240"/>
        <w:ind w:left="450" w:hanging="450"/>
      </w:pPr>
      <w:r w:rsidRPr="00820C9B">
        <w:t>7.</w:t>
      </w:r>
      <w:r w:rsidRPr="00820C9B">
        <w:tab/>
        <w:t>Prinz F, Schlange T, Asadullah K. Believe it or not: how much can we rely on published data on potential drug targets? Nature reviews Drug discovery. 2011;10(9):712.</w:t>
      </w:r>
    </w:p>
    <w:p w14:paraId="086387B6" w14:textId="77777777" w:rsidR="00820C9B" w:rsidRPr="00820C9B" w:rsidRDefault="00820C9B" w:rsidP="00356B3E">
      <w:pPr>
        <w:pStyle w:val="EndNoteBibliography"/>
        <w:spacing w:after="240"/>
        <w:ind w:left="450" w:hanging="450"/>
      </w:pPr>
      <w:r w:rsidRPr="00820C9B">
        <w:t>8.</w:t>
      </w:r>
      <w:r w:rsidRPr="00820C9B">
        <w:tab/>
        <w:t>Stupple A, Singerman D, Celi LA. The reproducibility crisis in the age of digital medicine. NPJ digital medicine. 2019;2:2.</w:t>
      </w:r>
    </w:p>
    <w:p w14:paraId="7EA0CC85" w14:textId="325EF4D6" w:rsidR="00820C9B" w:rsidRPr="00820C9B" w:rsidRDefault="00820C9B" w:rsidP="00356B3E">
      <w:pPr>
        <w:pStyle w:val="EndNoteBibliography"/>
        <w:spacing w:after="240"/>
        <w:ind w:left="450" w:hanging="450"/>
      </w:pPr>
      <w:r w:rsidRPr="00820C9B">
        <w:t>9.</w:t>
      </w:r>
      <w:r w:rsidRPr="00820C9B">
        <w:tab/>
        <w:t xml:space="preserve">Observational Health Data Sciences and Informatics, Abedtash A, Blacketer B, Cloft C, Duke D, Falconer F, et al. The Book of OHDSI. 1st ed. 2020, April 16. URL: </w:t>
      </w:r>
      <w:hyperlink r:id="rId37" w:history="1">
        <w:r w:rsidRPr="00820C9B">
          <w:rPr>
            <w:rStyle w:val="Hyperlink"/>
          </w:rPr>
          <w:t>https://ohdsi.github.io/TheBookOfOhdsi/</w:t>
        </w:r>
      </w:hyperlink>
    </w:p>
    <w:p w14:paraId="50E94055" w14:textId="77777777" w:rsidR="00820C9B" w:rsidRPr="00820C9B" w:rsidRDefault="00820C9B" w:rsidP="00356B3E">
      <w:pPr>
        <w:pStyle w:val="EndNoteBibliography"/>
        <w:spacing w:after="240"/>
        <w:ind w:left="450" w:hanging="450"/>
      </w:pPr>
      <w:r w:rsidRPr="00820C9B">
        <w:t>10.</w:t>
      </w:r>
      <w:r w:rsidRPr="00820C9B">
        <w:tab/>
        <w:t>Hill AB. The environment and disease: association or causation? Proceedings of the Royal Society of Medicine. 1965;58(5):295-300.</w:t>
      </w:r>
    </w:p>
    <w:p w14:paraId="3DECA20E" w14:textId="77777777" w:rsidR="00820C9B" w:rsidRPr="00820C9B" w:rsidRDefault="00820C9B" w:rsidP="00356B3E">
      <w:pPr>
        <w:pStyle w:val="EndNoteBibliography"/>
        <w:spacing w:after="240"/>
        <w:ind w:left="450" w:hanging="450"/>
      </w:pPr>
      <w:r w:rsidRPr="00820C9B">
        <w:t>11.</w:t>
      </w:r>
      <w:r w:rsidRPr="00820C9B">
        <w:tab/>
        <w:t>Schuemie MJ, Hripcsak G, Ryan PB, Madigan D, Suchard MA. Robust empirical calibration of p-values using observational data. Statistics in medicine. 2016;35(22):3883-8.</w:t>
      </w:r>
    </w:p>
    <w:p w14:paraId="0ED676DE" w14:textId="77777777" w:rsidR="00820C9B" w:rsidRPr="00820C9B" w:rsidRDefault="00820C9B" w:rsidP="00356B3E">
      <w:pPr>
        <w:pStyle w:val="EndNoteBibliography"/>
        <w:spacing w:after="240"/>
        <w:ind w:left="450" w:hanging="450"/>
      </w:pPr>
      <w:r w:rsidRPr="00820C9B">
        <w:t>12.</w:t>
      </w:r>
      <w:r w:rsidRPr="00820C9B">
        <w:tab/>
        <w:t>Schuemie MJ, Hripcsak G, Ryan PB, Madigan D, Suchard MA. Empirical confidence interval calibration for population-level effect estimation studies in observational healthcare data. Proceedings of the National Academy of Sciences of the United States of America. 2018;115(11):2571-7.</w:t>
      </w:r>
    </w:p>
    <w:p w14:paraId="559C1E33" w14:textId="77777777" w:rsidR="00820C9B" w:rsidRPr="00820C9B" w:rsidRDefault="00820C9B" w:rsidP="00356B3E">
      <w:pPr>
        <w:pStyle w:val="EndNoteBibliography"/>
        <w:spacing w:after="240"/>
        <w:ind w:left="450" w:hanging="450"/>
      </w:pPr>
      <w:r w:rsidRPr="00820C9B">
        <w:t>13.</w:t>
      </w:r>
      <w:r w:rsidRPr="00820C9B">
        <w:tab/>
        <w:t>Schuemie MJ, Ryan PB, DuMouchel W, Suchard MA, Madigan D. Interpreting observational studies: why empirical calibration is needed to correct p-values. Statistics in medicine. 2014;33(2):209-18.</w:t>
      </w:r>
    </w:p>
    <w:p w14:paraId="264148D9" w14:textId="77777777" w:rsidR="00820C9B" w:rsidRPr="00820C9B" w:rsidRDefault="00820C9B" w:rsidP="00356B3E">
      <w:pPr>
        <w:pStyle w:val="EndNoteBibliography"/>
        <w:spacing w:after="240"/>
        <w:ind w:left="450" w:hanging="450"/>
      </w:pPr>
      <w:r w:rsidRPr="00820C9B">
        <w:t>14.</w:t>
      </w:r>
      <w:r w:rsidRPr="00820C9B">
        <w:tab/>
        <w:t>Schuemie MJ, Ryan PB, Hripcsak G, Madigan D, Suchard MA. Improving reproducibility by using high-throughput observational studies with empirical calibration. Philosophical transactions Series A, Mathematical, physical, and engineering sciences. 2018;376(2128).</w:t>
      </w:r>
    </w:p>
    <w:p w14:paraId="3B7E99BB" w14:textId="77777777" w:rsidR="00820C9B" w:rsidRPr="00820C9B" w:rsidRDefault="00820C9B" w:rsidP="00356B3E">
      <w:pPr>
        <w:pStyle w:val="EndNoteBibliography"/>
        <w:spacing w:after="240"/>
        <w:ind w:left="450" w:hanging="450"/>
      </w:pPr>
      <w:r w:rsidRPr="00820C9B">
        <w:t>15.</w:t>
      </w:r>
      <w:r w:rsidRPr="00820C9B">
        <w:tab/>
        <w:t>Rogliani P, Calzetta L, Capuani B, Facciolo F, Cazzola M, Lauro D, et al. Glucagon-Like Peptide 1 Receptor: A Novel Pharmacological Target for Treating Human Bronchial Hyperresponsiveness. American journal of respiratory cell and molecular biology. 2016;55(6):804-14.</w:t>
      </w:r>
    </w:p>
    <w:p w14:paraId="0086B85A" w14:textId="77777777" w:rsidR="00820C9B" w:rsidRPr="00820C9B" w:rsidRDefault="00820C9B" w:rsidP="00356B3E">
      <w:pPr>
        <w:pStyle w:val="EndNoteBibliography"/>
        <w:spacing w:after="240"/>
        <w:ind w:left="450" w:hanging="450"/>
      </w:pPr>
      <w:r w:rsidRPr="00820C9B">
        <w:lastRenderedPageBreak/>
        <w:t>16.</w:t>
      </w:r>
      <w:r w:rsidRPr="00820C9B">
        <w:tab/>
        <w:t>Viby NE, Isidor MS, Buggeskov KB, Poulsen SS, Hansen JB, Kissow H. Glucagon-like peptide-1 (GLP-1) reduces mortality and improves lung function in a model of experimental obstructive lung disease in female mice. Endocrinology. 2013;154(12):4503-11.</w:t>
      </w:r>
    </w:p>
    <w:p w14:paraId="7F7FEDDA" w14:textId="77777777" w:rsidR="00820C9B" w:rsidRPr="00820C9B" w:rsidRDefault="00820C9B" w:rsidP="00356B3E">
      <w:pPr>
        <w:pStyle w:val="EndNoteBibliography"/>
        <w:spacing w:after="240"/>
        <w:ind w:left="450" w:hanging="450"/>
      </w:pPr>
      <w:r w:rsidRPr="00820C9B">
        <w:t>17.</w:t>
      </w:r>
      <w:r w:rsidRPr="00820C9B">
        <w:tab/>
        <w:t>Zhu T, Wu XL, Zhang W, Xiao M. Glucagon Like Peptide-1 (GLP-1) Modulates OVA-Induced Airway Inflammation and Mucus Secretion Involving a Protein Kinase A (PKA)-Dependent Nuclear Factor-κB (NF-κB) Signaling Pathway in Mice. International journal of molecular sciences. 2015;16(9):20195-211.</w:t>
      </w:r>
    </w:p>
    <w:p w14:paraId="1F29954A" w14:textId="77777777" w:rsidR="00820C9B" w:rsidRPr="00820C9B" w:rsidRDefault="00820C9B" w:rsidP="00356B3E">
      <w:pPr>
        <w:pStyle w:val="EndNoteBibliography"/>
        <w:spacing w:after="240"/>
        <w:ind w:left="450" w:hanging="450"/>
      </w:pPr>
      <w:r w:rsidRPr="00820C9B">
        <w:t>18.</w:t>
      </w:r>
      <w:r w:rsidRPr="00820C9B">
        <w:tab/>
        <w:t>Khan F, Mat A, Hogan AE, Kent BD, Eigenheer S, Corrigan MA, et al. Preliminary asthma-related outcomes following glucagon-like peptide 1 agonist therapy. QJM : monthly journal of the Association of Physicians. 2017;110(12):853-4.</w:t>
      </w:r>
    </w:p>
    <w:p w14:paraId="47CC73C9" w14:textId="77777777" w:rsidR="00820C9B" w:rsidRPr="00820C9B" w:rsidRDefault="00820C9B" w:rsidP="00356B3E">
      <w:pPr>
        <w:pStyle w:val="EndNoteBibliography"/>
        <w:spacing w:after="240"/>
        <w:ind w:left="450" w:hanging="450"/>
      </w:pPr>
      <w:r w:rsidRPr="00820C9B">
        <w:t>19.</w:t>
      </w:r>
      <w:r w:rsidRPr="00820C9B">
        <w:tab/>
        <w:t>Rogliani P, Matera MG, Calzetta L, Hanania NA, Page C, Rossi I, et al. Long-term observational study on the impact of GLP-1R agonists on lung function in diabetic patients. Respiratory medicine. 2019;154:86-92.</w:t>
      </w:r>
    </w:p>
    <w:p w14:paraId="1AF9A5EC" w14:textId="77777777" w:rsidR="00820C9B" w:rsidRPr="00820C9B" w:rsidRDefault="00820C9B" w:rsidP="00356B3E">
      <w:pPr>
        <w:pStyle w:val="EndNoteBibliography"/>
        <w:spacing w:after="240"/>
        <w:ind w:left="450" w:hanging="450"/>
      </w:pPr>
      <w:r w:rsidRPr="00820C9B">
        <w:t>20.</w:t>
      </w:r>
      <w:r w:rsidRPr="00820C9B">
        <w:tab/>
        <w:t>Albogami Y, Cusi K, Daniels MJ, Wei YJ, Winterstein AG. Glucagon-Like Peptide 1 Receptor Agonists and Chronic Lower Respiratory Disease Exacerbations Among Patients With Type 2 Diabetes. Diabetes care. 2021.</w:t>
      </w:r>
    </w:p>
    <w:p w14:paraId="7D506AB0" w14:textId="77777777" w:rsidR="00820C9B" w:rsidRPr="00820C9B" w:rsidRDefault="00820C9B" w:rsidP="00356B3E">
      <w:pPr>
        <w:pStyle w:val="EndNoteBibliography"/>
        <w:spacing w:after="240"/>
        <w:ind w:left="450" w:hanging="450"/>
      </w:pPr>
      <w:r w:rsidRPr="00820C9B">
        <w:t>21.</w:t>
      </w:r>
      <w:r w:rsidRPr="00820C9B">
        <w:tab/>
        <w:t>Ryan PB, Schuemie MJ, Madigan D. Empirical performance of a self-controlled cohort method: lessons for developing a risk identification and analysis system. Drug safety. 2013;36 Suppl 1:S95-106.</w:t>
      </w:r>
    </w:p>
    <w:p w14:paraId="26C38AE5" w14:textId="77777777" w:rsidR="00820C9B" w:rsidRPr="00820C9B" w:rsidRDefault="00820C9B" w:rsidP="00356B3E">
      <w:pPr>
        <w:pStyle w:val="EndNoteBibliography"/>
        <w:spacing w:after="240"/>
        <w:ind w:left="450" w:hanging="450"/>
      </w:pPr>
      <w:r w:rsidRPr="00820C9B">
        <w:t>22.</w:t>
      </w:r>
      <w:r w:rsidRPr="00820C9B">
        <w:tab/>
        <w:t>Farrington CP. Relative incidence estimation from case series for vaccine safety evaluation. Biometrics. 1995;51(1):228-35.</w:t>
      </w:r>
    </w:p>
    <w:p w14:paraId="0941F154" w14:textId="77777777" w:rsidR="00820C9B" w:rsidRPr="00820C9B" w:rsidRDefault="00820C9B" w:rsidP="00356B3E">
      <w:pPr>
        <w:pStyle w:val="EndNoteBibliography"/>
        <w:spacing w:after="240"/>
        <w:ind w:left="450" w:hanging="450"/>
      </w:pPr>
      <w:r w:rsidRPr="00820C9B">
        <w:t>23.</w:t>
      </w:r>
      <w:r w:rsidRPr="00820C9B">
        <w:tab/>
        <w:t>Whitaker HJ, Farrington CP, Spiessens B, Musonda P. Tutorial in biostatistics: the self-controlled case series method. Statistics in medicine. 2006;25(10):1768-97.</w:t>
      </w:r>
    </w:p>
    <w:p w14:paraId="1AB39120" w14:textId="77777777" w:rsidR="00820C9B" w:rsidRPr="00820C9B" w:rsidRDefault="00820C9B" w:rsidP="00356B3E">
      <w:pPr>
        <w:pStyle w:val="EndNoteBibliography"/>
        <w:spacing w:after="240"/>
        <w:ind w:left="450" w:hanging="450"/>
      </w:pPr>
      <w:r w:rsidRPr="00820C9B">
        <w:t>24.</w:t>
      </w:r>
      <w:r w:rsidRPr="00820C9B">
        <w:tab/>
        <w:t>Austin PC. Balance diagnostics for comparing the distribution of baseline covariates between treatment groups in propensity-score matched samples. Statistics in medicine. 2009;28(25):3083-107.</w:t>
      </w:r>
    </w:p>
    <w:p w14:paraId="45BC402A" w14:textId="77777777" w:rsidR="00820C9B" w:rsidRPr="00E2550F" w:rsidRDefault="00820C9B" w:rsidP="00356B3E">
      <w:pPr>
        <w:pStyle w:val="EndNoteBibliography"/>
        <w:spacing w:after="240"/>
        <w:ind w:left="450" w:hanging="450"/>
        <w:rPr>
          <w:lang w:val="fr-CH"/>
        </w:rPr>
      </w:pPr>
      <w:r w:rsidRPr="00820C9B">
        <w:t>25.</w:t>
      </w:r>
      <w:r w:rsidRPr="00820C9B">
        <w:tab/>
        <w:t xml:space="preserve">Higgins JP, Thompson SG, Deeks JJ, Altman DG. Measuring inconsistency in meta-analyses. </w:t>
      </w:r>
      <w:r w:rsidRPr="00E2550F">
        <w:rPr>
          <w:lang w:val="fr-CH"/>
        </w:rPr>
        <w:t>BMJ (Clinical research ed). 2003;327(7414):557-60.</w:t>
      </w:r>
    </w:p>
    <w:p w14:paraId="7C453D4E" w14:textId="77777777" w:rsidR="00820C9B" w:rsidRPr="00820C9B" w:rsidRDefault="00820C9B" w:rsidP="00356B3E">
      <w:pPr>
        <w:pStyle w:val="EndNoteBibliography"/>
        <w:ind w:left="450" w:hanging="450"/>
      </w:pPr>
      <w:r w:rsidRPr="00E2550F">
        <w:rPr>
          <w:lang w:val="fr-CH"/>
        </w:rPr>
        <w:t>26.</w:t>
      </w:r>
      <w:r w:rsidRPr="00E2550F">
        <w:rPr>
          <w:lang w:val="fr-CH"/>
        </w:rPr>
        <w:tab/>
        <w:t xml:space="preserve">Baker MA, Lieu TA, Li L, Hua W, Qiang Y, Kawai AT, et al. </w:t>
      </w:r>
      <w:r w:rsidRPr="00820C9B">
        <w:t>A vaccine study design selection framework for the postlicensure rapid immunization safety monitoring program. American journal of epidemiology. 2015;181(8):608-18.</w:t>
      </w:r>
    </w:p>
    <w:p w14:paraId="0C0AD2E8" w14:textId="2C5AB418" w:rsidR="00145EDB" w:rsidRDefault="006E19C3" w:rsidP="00356B3E">
      <w:pPr>
        <w:pStyle w:val="Heading1"/>
        <w:numPr>
          <w:ilvl w:val="0"/>
          <w:numId w:val="0"/>
        </w:numPr>
        <w:ind w:left="450" w:hanging="450"/>
      </w:pPr>
      <w:r>
        <w:fldChar w:fldCharType="end"/>
      </w:r>
    </w:p>
    <w:p w14:paraId="1B3F61A2" w14:textId="77777777" w:rsidR="00356B3E" w:rsidRDefault="00356B3E" w:rsidP="00356B3E">
      <w:pPr>
        <w:pStyle w:val="BodyText12"/>
      </w:pPr>
    </w:p>
    <w:p w14:paraId="4377DF66" w14:textId="58B777BB" w:rsidR="00356B3E" w:rsidRDefault="00356B3E" w:rsidP="00356B3E">
      <w:pPr>
        <w:pStyle w:val="BodyText12"/>
      </w:pPr>
    </w:p>
    <w:p w14:paraId="78D32F47" w14:textId="77777777" w:rsidR="00356B3E" w:rsidRDefault="00356B3E" w:rsidP="00356B3E">
      <w:pPr>
        <w:pStyle w:val="BodyText12"/>
      </w:pPr>
    </w:p>
    <w:p w14:paraId="4C1F7629" w14:textId="715D890F" w:rsidR="00356B3E" w:rsidRPr="00356B3E" w:rsidRDefault="00356B3E" w:rsidP="00356B3E">
      <w:pPr>
        <w:pStyle w:val="BodyText12"/>
      </w:pPr>
    </w:p>
    <w:p w14:paraId="6466ED43" w14:textId="77777777" w:rsidR="00356B3E" w:rsidRDefault="00356B3E" w:rsidP="00356B3E">
      <w:pPr>
        <w:pStyle w:val="BodyText12"/>
      </w:pPr>
    </w:p>
    <w:p w14:paraId="49FF8131" w14:textId="7DEE74E7" w:rsidR="00356B3E" w:rsidRPr="00356B3E" w:rsidRDefault="00356B3E" w:rsidP="00356B3E">
      <w:pPr>
        <w:pStyle w:val="BodyText12"/>
        <w:sectPr w:rsidR="00356B3E" w:rsidRPr="00356B3E" w:rsidSect="00F72437">
          <w:headerReference w:type="default" r:id="rId38"/>
          <w:footnotePr>
            <w:numFmt w:val="lowerLetter"/>
            <w:numRestart w:val="eachPage"/>
          </w:footnotePr>
          <w:endnotePr>
            <w:numFmt w:val="decimal"/>
          </w:endnotePr>
          <w:pgSz w:w="12240" w:h="15840" w:code="1"/>
          <w:pgMar w:top="1152" w:right="1440" w:bottom="1152" w:left="1440" w:header="547" w:footer="720" w:gutter="0"/>
          <w:cols w:space="720"/>
          <w:docGrid w:linePitch="360"/>
        </w:sectPr>
      </w:pPr>
    </w:p>
    <w:p w14:paraId="5E29F27C" w14:textId="1AA1E4C8" w:rsidR="00A15CF2" w:rsidRDefault="00A15CF2" w:rsidP="00601828">
      <w:pPr>
        <w:pStyle w:val="Heading1"/>
      </w:pPr>
      <w:bookmarkStart w:id="32" w:name="_Toc76735569"/>
      <w:r>
        <w:lastRenderedPageBreak/>
        <w:t>Appendix 1: Description of considered study designs</w:t>
      </w:r>
    </w:p>
    <w:p w14:paraId="000E4BBD" w14:textId="6960B9E2" w:rsidR="00A15CF2" w:rsidRPr="002167A6" w:rsidRDefault="00A15CF2" w:rsidP="005926AD">
      <w:pPr>
        <w:pStyle w:val="BodyText12"/>
        <w:rPr>
          <w:bCs/>
        </w:rPr>
      </w:pPr>
      <w:r>
        <w:rPr>
          <w:b/>
          <w:bCs/>
        </w:rPr>
        <w:t xml:space="preserve">Table S1. </w:t>
      </w:r>
      <w:r w:rsidR="000806C4">
        <w:rPr>
          <w:b/>
          <w:bCs/>
        </w:rPr>
        <w:t>Overview of selected study designs including strengths and limitations of selected study design</w:t>
      </w:r>
    </w:p>
    <w:tbl>
      <w:tblPr>
        <w:tblW w:w="0" w:type="auto"/>
        <w:tblBorders>
          <w:top w:val="single" w:sz="4" w:space="0" w:color="auto"/>
          <w:bottom w:val="single" w:sz="4" w:space="0" w:color="auto"/>
        </w:tblBorders>
        <w:shd w:val="clear" w:color="auto" w:fill="FAFAFA"/>
        <w:tblCellMar>
          <w:left w:w="0" w:type="dxa"/>
          <w:right w:w="0" w:type="dxa"/>
        </w:tblCellMar>
        <w:tblLook w:val="04A0" w:firstRow="1" w:lastRow="0" w:firstColumn="1" w:lastColumn="0" w:noHBand="0" w:noVBand="1"/>
      </w:tblPr>
      <w:tblGrid>
        <w:gridCol w:w="1569"/>
        <w:gridCol w:w="6"/>
        <w:gridCol w:w="2098"/>
        <w:gridCol w:w="2377"/>
        <w:gridCol w:w="2672"/>
        <w:gridCol w:w="2651"/>
        <w:gridCol w:w="2163"/>
      </w:tblGrid>
      <w:tr w:rsidR="000806C4" w:rsidRPr="00692016" w14:paraId="1BB2A9E3" w14:textId="77777777" w:rsidTr="005926AD">
        <w:trPr>
          <w:tblHeader/>
        </w:trPr>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0A486A1F" w14:textId="77777777" w:rsidR="000806C4" w:rsidRPr="00692016" w:rsidRDefault="000806C4" w:rsidP="00F91DFD">
            <w:pPr>
              <w:rPr>
                <w:b/>
                <w:bCs/>
                <w:color w:val="2A2A2A"/>
                <w:sz w:val="18"/>
                <w:szCs w:val="18"/>
              </w:rPr>
            </w:pPr>
            <w:r w:rsidRPr="00692016">
              <w:rPr>
                <w:b/>
                <w:bCs/>
                <w:color w:val="2A2A2A"/>
                <w:sz w:val="18"/>
                <w:szCs w:val="18"/>
              </w:rPr>
              <w:t>Study Design</w:t>
            </w:r>
          </w:p>
        </w:tc>
        <w:tc>
          <w:tcPr>
            <w:tcW w:w="0" w:type="auto"/>
            <w:tcBorders>
              <w:top w:val="single" w:sz="4" w:space="0" w:color="auto"/>
              <w:bottom w:val="single" w:sz="4" w:space="0" w:color="auto"/>
            </w:tcBorders>
            <w:shd w:val="clear" w:color="auto" w:fill="auto"/>
          </w:tcPr>
          <w:p w14:paraId="6BD387F4" w14:textId="77777777" w:rsidR="000806C4" w:rsidRPr="00692016" w:rsidRDefault="000806C4" w:rsidP="00F91DFD">
            <w:pPr>
              <w:rPr>
                <w:b/>
                <w:bCs/>
                <w:color w:val="2A2A2A"/>
                <w:sz w:val="18"/>
                <w:szCs w:val="18"/>
              </w:rPr>
            </w:pP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171BF065" w14:textId="63771E55" w:rsidR="000806C4" w:rsidRPr="00692016" w:rsidRDefault="000806C4" w:rsidP="00F91DFD">
            <w:pPr>
              <w:rPr>
                <w:b/>
                <w:bCs/>
                <w:color w:val="2A2A2A"/>
                <w:sz w:val="18"/>
                <w:szCs w:val="18"/>
              </w:rPr>
            </w:pPr>
            <w:r w:rsidRPr="00692016">
              <w:rPr>
                <w:b/>
                <w:bCs/>
                <w:color w:val="2A2A2A"/>
                <w:sz w:val="18"/>
                <w:szCs w:val="18"/>
              </w:rPr>
              <w:t>Population</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25E210F5" w14:textId="77777777" w:rsidR="000806C4" w:rsidRPr="00692016" w:rsidRDefault="000806C4" w:rsidP="00F91DFD">
            <w:pPr>
              <w:rPr>
                <w:b/>
                <w:bCs/>
                <w:color w:val="2A2A2A"/>
                <w:sz w:val="18"/>
                <w:szCs w:val="18"/>
              </w:rPr>
            </w:pPr>
            <w:r w:rsidRPr="00692016">
              <w:rPr>
                <w:b/>
                <w:bCs/>
                <w:color w:val="2A2A2A"/>
                <w:sz w:val="18"/>
                <w:szCs w:val="18"/>
              </w:rPr>
              <w:t>Example of Data Being Compared</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6CB15EAB" w14:textId="77777777" w:rsidR="000806C4" w:rsidRPr="00692016" w:rsidRDefault="000806C4" w:rsidP="00F91DFD">
            <w:pPr>
              <w:rPr>
                <w:b/>
                <w:bCs/>
                <w:color w:val="2A2A2A"/>
                <w:sz w:val="18"/>
                <w:szCs w:val="18"/>
              </w:rPr>
            </w:pPr>
            <w:r w:rsidRPr="00692016">
              <w:rPr>
                <w:b/>
                <w:bCs/>
                <w:color w:val="2A2A2A"/>
                <w:sz w:val="18"/>
                <w:szCs w:val="18"/>
              </w:rPr>
              <w:t>Strengths</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6B89B3E4" w14:textId="77777777" w:rsidR="000806C4" w:rsidRPr="00692016" w:rsidRDefault="000806C4" w:rsidP="00F91DFD">
            <w:pPr>
              <w:rPr>
                <w:b/>
                <w:bCs/>
                <w:color w:val="2A2A2A"/>
                <w:sz w:val="18"/>
                <w:szCs w:val="18"/>
              </w:rPr>
            </w:pPr>
            <w:r w:rsidRPr="00692016">
              <w:rPr>
                <w:b/>
                <w:bCs/>
                <w:color w:val="2A2A2A"/>
                <w:sz w:val="18"/>
                <w:szCs w:val="18"/>
              </w:rPr>
              <w:t>Weaknesses</w:t>
            </w:r>
          </w:p>
        </w:tc>
        <w:tc>
          <w:tcPr>
            <w:tcW w:w="0" w:type="auto"/>
            <w:tcBorders>
              <w:top w:val="single" w:sz="4" w:space="0" w:color="auto"/>
              <w:bottom w:val="single" w:sz="4" w:space="0" w:color="auto"/>
            </w:tcBorders>
            <w:shd w:val="clear" w:color="auto" w:fill="auto"/>
            <w:tcMar>
              <w:top w:w="156" w:type="dxa"/>
              <w:left w:w="156" w:type="dxa"/>
              <w:bottom w:w="156" w:type="dxa"/>
              <w:right w:w="156" w:type="dxa"/>
            </w:tcMar>
            <w:vAlign w:val="bottom"/>
            <w:hideMark/>
          </w:tcPr>
          <w:p w14:paraId="1CC70FB7" w14:textId="77777777" w:rsidR="000806C4" w:rsidRPr="00692016" w:rsidRDefault="000806C4" w:rsidP="00F91DFD">
            <w:pPr>
              <w:rPr>
                <w:b/>
                <w:bCs/>
                <w:color w:val="2A2A2A"/>
                <w:sz w:val="18"/>
                <w:szCs w:val="18"/>
              </w:rPr>
            </w:pPr>
            <w:r w:rsidRPr="00692016">
              <w:rPr>
                <w:b/>
                <w:bCs/>
                <w:color w:val="2A2A2A"/>
                <w:sz w:val="18"/>
                <w:szCs w:val="18"/>
              </w:rPr>
              <w:t>Examples of Test Statistics or Regression Models</w:t>
            </w:r>
          </w:p>
        </w:tc>
      </w:tr>
      <w:tr w:rsidR="000806C4" w:rsidRPr="00692016" w14:paraId="1972F2DE" w14:textId="77777777" w:rsidTr="005926AD">
        <w:tc>
          <w:tcPr>
            <w:tcW w:w="0" w:type="auto"/>
            <w:tcBorders>
              <w:top w:val="single" w:sz="4" w:space="0" w:color="auto"/>
            </w:tcBorders>
            <w:shd w:val="clear" w:color="auto" w:fill="FFFFFF"/>
            <w:tcMar>
              <w:top w:w="156" w:type="dxa"/>
              <w:left w:w="156" w:type="dxa"/>
              <w:bottom w:w="156" w:type="dxa"/>
              <w:right w:w="156" w:type="dxa"/>
            </w:tcMar>
            <w:hideMark/>
          </w:tcPr>
          <w:p w14:paraId="302C2B1A" w14:textId="13E22482" w:rsidR="000806C4" w:rsidRPr="00692016" w:rsidRDefault="000806C4" w:rsidP="00F91DFD">
            <w:pPr>
              <w:rPr>
                <w:color w:val="2A2A2A"/>
                <w:sz w:val="18"/>
                <w:szCs w:val="18"/>
              </w:rPr>
            </w:pPr>
            <w:r>
              <w:rPr>
                <w:color w:val="2A2A2A"/>
                <w:sz w:val="18"/>
                <w:szCs w:val="18"/>
              </w:rPr>
              <w:t>New user comparative cohort</w:t>
            </w:r>
            <w:r w:rsidRPr="00692016">
              <w:rPr>
                <w:color w:val="2A2A2A"/>
                <w:sz w:val="18"/>
                <w:szCs w:val="18"/>
              </w:rPr>
              <w:t xml:space="preserve"> </w:t>
            </w:r>
            <w:r>
              <w:rPr>
                <w:color w:val="2A2A2A"/>
                <w:sz w:val="18"/>
                <w:szCs w:val="18"/>
              </w:rPr>
              <w:t>(CC) design</w:t>
            </w:r>
            <w:r w:rsidRPr="00692016">
              <w:rPr>
                <w:color w:val="2A2A2A"/>
                <w:sz w:val="18"/>
                <w:szCs w:val="18"/>
              </w:rPr>
              <w:t> </w:t>
            </w:r>
          </w:p>
        </w:tc>
        <w:tc>
          <w:tcPr>
            <w:tcW w:w="0" w:type="auto"/>
            <w:tcBorders>
              <w:top w:val="single" w:sz="4" w:space="0" w:color="auto"/>
            </w:tcBorders>
            <w:shd w:val="clear" w:color="auto" w:fill="FFFFFF"/>
          </w:tcPr>
          <w:p w14:paraId="54695A44" w14:textId="77777777" w:rsidR="000806C4" w:rsidRDefault="000806C4" w:rsidP="00F91DFD">
            <w:pPr>
              <w:rPr>
                <w:color w:val="2A2A2A"/>
                <w:sz w:val="18"/>
                <w:szCs w:val="18"/>
              </w:rPr>
            </w:pPr>
          </w:p>
        </w:tc>
        <w:tc>
          <w:tcPr>
            <w:tcW w:w="0" w:type="auto"/>
            <w:tcBorders>
              <w:top w:val="single" w:sz="4" w:space="0" w:color="auto"/>
            </w:tcBorders>
            <w:shd w:val="clear" w:color="auto" w:fill="FFFFFF"/>
            <w:tcMar>
              <w:top w:w="156" w:type="dxa"/>
              <w:left w:w="156" w:type="dxa"/>
              <w:bottom w:w="156" w:type="dxa"/>
              <w:right w:w="156" w:type="dxa"/>
            </w:tcMar>
            <w:hideMark/>
          </w:tcPr>
          <w:p w14:paraId="297E62C8" w14:textId="051D699D" w:rsidR="000806C4" w:rsidRPr="00692016" w:rsidRDefault="000806C4" w:rsidP="00F91DFD">
            <w:pPr>
              <w:rPr>
                <w:color w:val="2A2A2A"/>
                <w:sz w:val="18"/>
                <w:szCs w:val="18"/>
              </w:rPr>
            </w:pPr>
            <w:r>
              <w:rPr>
                <w:color w:val="2A2A2A"/>
                <w:sz w:val="18"/>
                <w:szCs w:val="18"/>
              </w:rPr>
              <w:t>Exposed</w:t>
            </w:r>
            <w:r w:rsidRPr="00692016">
              <w:rPr>
                <w:color w:val="2A2A2A"/>
                <w:sz w:val="18"/>
                <w:szCs w:val="18"/>
              </w:rPr>
              <w:t xml:space="preserve"> persons</w:t>
            </w:r>
            <w:r w:rsidRPr="00692016">
              <w:rPr>
                <w:color w:val="2A2A2A"/>
                <w:sz w:val="18"/>
                <w:szCs w:val="18"/>
              </w:rPr>
              <w:br/>
            </w:r>
            <w:r>
              <w:rPr>
                <w:color w:val="2A2A2A"/>
                <w:sz w:val="18"/>
                <w:szCs w:val="18"/>
              </w:rPr>
              <w:t>Persons exposed</w:t>
            </w:r>
            <w:r w:rsidRPr="00692016">
              <w:rPr>
                <w:color w:val="2A2A2A"/>
                <w:sz w:val="18"/>
                <w:szCs w:val="18"/>
              </w:rPr>
              <w:t xml:space="preserve"> </w:t>
            </w:r>
            <w:r>
              <w:rPr>
                <w:color w:val="2A2A2A"/>
                <w:sz w:val="18"/>
                <w:szCs w:val="18"/>
              </w:rPr>
              <w:t>to</w:t>
            </w:r>
            <w:r w:rsidRPr="00692016">
              <w:rPr>
                <w:color w:val="2A2A2A"/>
                <w:sz w:val="18"/>
                <w:szCs w:val="18"/>
              </w:rPr>
              <w:t xml:space="preserve"> a</w:t>
            </w:r>
            <w:r>
              <w:rPr>
                <w:color w:val="2A2A2A"/>
                <w:sz w:val="18"/>
                <w:szCs w:val="18"/>
              </w:rPr>
              <w:t>n active comparator</w:t>
            </w:r>
            <w:r w:rsidRPr="00692016">
              <w:rPr>
                <w:color w:val="2A2A2A"/>
                <w:sz w:val="18"/>
                <w:szCs w:val="18"/>
              </w:rPr>
              <w:t xml:space="preserve"> (often matched on potential confounders)</w:t>
            </w:r>
          </w:p>
        </w:tc>
        <w:tc>
          <w:tcPr>
            <w:tcW w:w="0" w:type="auto"/>
            <w:tcBorders>
              <w:top w:val="single" w:sz="4" w:space="0" w:color="auto"/>
            </w:tcBorders>
            <w:shd w:val="clear" w:color="auto" w:fill="FFFFFF"/>
            <w:tcMar>
              <w:top w:w="156" w:type="dxa"/>
              <w:left w:w="156" w:type="dxa"/>
              <w:bottom w:w="156" w:type="dxa"/>
              <w:right w:w="156" w:type="dxa"/>
            </w:tcMar>
            <w:hideMark/>
          </w:tcPr>
          <w:p w14:paraId="70A0606E" w14:textId="77777777" w:rsidR="000806C4" w:rsidRPr="00692016" w:rsidRDefault="000806C4" w:rsidP="00F91DFD">
            <w:pPr>
              <w:rPr>
                <w:color w:val="2A2A2A"/>
                <w:sz w:val="18"/>
                <w:szCs w:val="18"/>
              </w:rPr>
            </w:pPr>
            <w:r w:rsidRPr="00692016">
              <w:rPr>
                <w:color w:val="2A2A2A"/>
                <w:sz w:val="18"/>
                <w:szCs w:val="18"/>
              </w:rPr>
              <w:t>Incidence or incidence rates of those vaccinated vs. incidence or incidence rates of those unvaccinated </w:t>
            </w:r>
          </w:p>
        </w:tc>
        <w:tc>
          <w:tcPr>
            <w:tcW w:w="0" w:type="auto"/>
            <w:tcBorders>
              <w:top w:val="single" w:sz="4" w:space="0" w:color="auto"/>
            </w:tcBorders>
            <w:shd w:val="clear" w:color="auto" w:fill="FFFFFF"/>
            <w:tcMar>
              <w:top w:w="156" w:type="dxa"/>
              <w:left w:w="156" w:type="dxa"/>
              <w:bottom w:w="156" w:type="dxa"/>
              <w:right w:w="156" w:type="dxa"/>
            </w:tcMar>
            <w:hideMark/>
          </w:tcPr>
          <w:p w14:paraId="53A04AA1" w14:textId="74CF4CDE" w:rsidR="000806C4" w:rsidRPr="00692016" w:rsidRDefault="000806C4" w:rsidP="00F91DFD">
            <w:pPr>
              <w:rPr>
                <w:color w:val="2A2A2A"/>
                <w:sz w:val="18"/>
                <w:szCs w:val="18"/>
              </w:rPr>
            </w:pPr>
            <w:r w:rsidRPr="00692016">
              <w:rPr>
                <w:color w:val="2A2A2A"/>
                <w:sz w:val="18"/>
                <w:szCs w:val="18"/>
              </w:rPr>
              <w:t>Standard design</w:t>
            </w:r>
            <w:r w:rsidRPr="00692016">
              <w:rPr>
                <w:color w:val="2A2A2A"/>
                <w:sz w:val="18"/>
                <w:szCs w:val="18"/>
              </w:rPr>
              <w:br/>
              <w:t xml:space="preserve">Easily implemented </w:t>
            </w:r>
            <w:r>
              <w:rPr>
                <w:color w:val="2A2A2A"/>
                <w:sz w:val="18"/>
                <w:szCs w:val="18"/>
              </w:rPr>
              <w:t>large observational data sources Propensity score methods</w:t>
            </w:r>
            <w:r w:rsidRPr="00692016">
              <w:rPr>
                <w:color w:val="2A2A2A"/>
                <w:sz w:val="18"/>
                <w:szCs w:val="18"/>
              </w:rPr>
              <w:t xml:space="preserve"> control for potential confounders</w:t>
            </w:r>
            <w:r w:rsidRPr="00692016">
              <w:rPr>
                <w:color w:val="2A2A2A"/>
                <w:sz w:val="18"/>
                <w:szCs w:val="18"/>
              </w:rPr>
              <w:br/>
            </w:r>
            <w:r>
              <w:rPr>
                <w:color w:val="2A2A2A"/>
                <w:sz w:val="18"/>
                <w:szCs w:val="18"/>
              </w:rPr>
              <w:t>Accounts</w:t>
            </w:r>
            <w:r w:rsidRPr="00692016">
              <w:rPr>
                <w:color w:val="2A2A2A"/>
                <w:sz w:val="18"/>
                <w:szCs w:val="18"/>
              </w:rPr>
              <w:t xml:space="preserve"> for seasonality; index date aligns risk period for </w:t>
            </w:r>
            <w:r>
              <w:rPr>
                <w:color w:val="2A2A2A"/>
                <w:sz w:val="18"/>
                <w:szCs w:val="18"/>
              </w:rPr>
              <w:t>target-exposed</w:t>
            </w:r>
            <w:r w:rsidRPr="00692016">
              <w:rPr>
                <w:color w:val="2A2A2A"/>
                <w:sz w:val="18"/>
                <w:szCs w:val="18"/>
              </w:rPr>
              <w:t xml:space="preserve"> and </w:t>
            </w:r>
            <w:r>
              <w:rPr>
                <w:color w:val="2A2A2A"/>
                <w:sz w:val="18"/>
                <w:szCs w:val="18"/>
              </w:rPr>
              <w:t>comparator-exposed</w:t>
            </w:r>
            <w:r w:rsidRPr="00692016">
              <w:rPr>
                <w:color w:val="2A2A2A"/>
                <w:sz w:val="18"/>
                <w:szCs w:val="18"/>
              </w:rPr>
              <w:t> </w:t>
            </w:r>
          </w:p>
        </w:tc>
        <w:tc>
          <w:tcPr>
            <w:tcW w:w="0" w:type="auto"/>
            <w:tcBorders>
              <w:top w:val="single" w:sz="4" w:space="0" w:color="auto"/>
            </w:tcBorders>
            <w:shd w:val="clear" w:color="auto" w:fill="FFFFFF"/>
            <w:tcMar>
              <w:top w:w="156" w:type="dxa"/>
              <w:left w:w="156" w:type="dxa"/>
              <w:bottom w:w="156" w:type="dxa"/>
              <w:right w:w="156" w:type="dxa"/>
            </w:tcMar>
            <w:hideMark/>
          </w:tcPr>
          <w:p w14:paraId="475BE744" w14:textId="77777777" w:rsidR="000806C4" w:rsidRPr="00692016" w:rsidRDefault="000806C4" w:rsidP="00F91DFD">
            <w:pPr>
              <w:rPr>
                <w:color w:val="2A2A2A"/>
                <w:sz w:val="18"/>
                <w:szCs w:val="18"/>
              </w:rPr>
            </w:pPr>
            <w:r w:rsidRPr="00692016">
              <w:rPr>
                <w:color w:val="2A2A2A"/>
                <w:sz w:val="18"/>
                <w:szCs w:val="18"/>
              </w:rPr>
              <w:t>Confounding by indication, other unmeasured confounders</w:t>
            </w:r>
            <w:r w:rsidRPr="00692016">
              <w:rPr>
                <w:color w:val="2A2A2A"/>
                <w:sz w:val="18"/>
                <w:szCs w:val="18"/>
              </w:rPr>
              <w:br/>
              <w:t>Susceptible to misclassification of exposure</w:t>
            </w:r>
            <w:r w:rsidRPr="00692016">
              <w:rPr>
                <w:color w:val="2A2A2A"/>
                <w:sz w:val="18"/>
                <w:szCs w:val="18"/>
              </w:rPr>
              <w:br/>
              <w:t>Unvaccinated control population may be limited</w:t>
            </w:r>
            <w:r w:rsidRPr="00692016">
              <w:rPr>
                <w:color w:val="2A2A2A"/>
                <w:sz w:val="18"/>
                <w:szCs w:val="18"/>
              </w:rPr>
              <w:br/>
              <w:t>Biased incidence rate ratio if loss to follow-up is affected by both exposure and disease status </w:t>
            </w:r>
          </w:p>
        </w:tc>
        <w:tc>
          <w:tcPr>
            <w:tcW w:w="0" w:type="auto"/>
            <w:tcBorders>
              <w:top w:val="single" w:sz="4" w:space="0" w:color="auto"/>
            </w:tcBorders>
            <w:shd w:val="clear" w:color="auto" w:fill="FFFFFF"/>
            <w:tcMar>
              <w:top w:w="156" w:type="dxa"/>
              <w:left w:w="156" w:type="dxa"/>
              <w:bottom w:w="156" w:type="dxa"/>
              <w:right w:w="156" w:type="dxa"/>
            </w:tcMar>
            <w:hideMark/>
          </w:tcPr>
          <w:p w14:paraId="2BC4014F" w14:textId="77777777" w:rsidR="000806C4" w:rsidRPr="00692016" w:rsidRDefault="000806C4" w:rsidP="00F91DFD">
            <w:pPr>
              <w:rPr>
                <w:color w:val="2A2A2A"/>
                <w:sz w:val="18"/>
                <w:szCs w:val="18"/>
              </w:rPr>
            </w:pPr>
            <w:r w:rsidRPr="00692016">
              <w:rPr>
                <w:color w:val="2A2A2A"/>
                <w:sz w:val="18"/>
                <w:szCs w:val="18"/>
              </w:rPr>
              <w:t>Linear and logistic regression</w:t>
            </w:r>
            <w:r w:rsidRPr="00692016">
              <w:rPr>
                <w:color w:val="2A2A2A"/>
                <w:sz w:val="18"/>
                <w:szCs w:val="18"/>
              </w:rPr>
              <w:br/>
              <w:t>Cox regression</w:t>
            </w:r>
            <w:r w:rsidRPr="00692016">
              <w:rPr>
                <w:color w:val="2A2A2A"/>
                <w:sz w:val="18"/>
                <w:szCs w:val="18"/>
              </w:rPr>
              <w:br/>
              <w:t>Poisson regression (conditional logistic regression or Poisson regression if matched analysis) </w:t>
            </w:r>
          </w:p>
        </w:tc>
      </w:tr>
      <w:tr w:rsidR="000806C4" w:rsidRPr="00692016" w14:paraId="12A9D0C2" w14:textId="77777777" w:rsidTr="005926AD">
        <w:tc>
          <w:tcPr>
            <w:tcW w:w="0" w:type="auto"/>
            <w:shd w:val="clear" w:color="auto" w:fill="FFFFFF"/>
            <w:tcMar>
              <w:top w:w="156" w:type="dxa"/>
              <w:left w:w="156" w:type="dxa"/>
              <w:bottom w:w="156" w:type="dxa"/>
              <w:right w:w="156" w:type="dxa"/>
            </w:tcMar>
            <w:hideMark/>
          </w:tcPr>
          <w:p w14:paraId="031E949B" w14:textId="313EA769" w:rsidR="000806C4" w:rsidRPr="00692016" w:rsidRDefault="000806C4" w:rsidP="00F91DFD">
            <w:pPr>
              <w:rPr>
                <w:color w:val="2A2A2A"/>
                <w:sz w:val="18"/>
                <w:szCs w:val="18"/>
              </w:rPr>
            </w:pPr>
            <w:r w:rsidRPr="00692016">
              <w:rPr>
                <w:color w:val="2A2A2A"/>
                <w:sz w:val="18"/>
                <w:szCs w:val="18"/>
              </w:rPr>
              <w:t xml:space="preserve">Self-controlled case series </w:t>
            </w:r>
            <w:r>
              <w:rPr>
                <w:color w:val="2A2A2A"/>
                <w:sz w:val="18"/>
                <w:szCs w:val="18"/>
              </w:rPr>
              <w:t>(SCCS) design</w:t>
            </w:r>
            <w:r w:rsidRPr="00692016">
              <w:rPr>
                <w:color w:val="2A2A2A"/>
                <w:sz w:val="18"/>
                <w:szCs w:val="18"/>
              </w:rPr>
              <w:t> </w:t>
            </w:r>
          </w:p>
        </w:tc>
        <w:tc>
          <w:tcPr>
            <w:tcW w:w="0" w:type="auto"/>
            <w:shd w:val="clear" w:color="auto" w:fill="FFFFFF"/>
          </w:tcPr>
          <w:p w14:paraId="19AE19D2" w14:textId="77777777" w:rsidR="000806C4" w:rsidRPr="00692016" w:rsidRDefault="000806C4" w:rsidP="00F91DFD">
            <w:pPr>
              <w:rPr>
                <w:color w:val="2A2A2A"/>
                <w:sz w:val="18"/>
                <w:szCs w:val="18"/>
              </w:rPr>
            </w:pPr>
          </w:p>
        </w:tc>
        <w:tc>
          <w:tcPr>
            <w:tcW w:w="0" w:type="auto"/>
            <w:shd w:val="clear" w:color="auto" w:fill="FFFFFF"/>
            <w:tcMar>
              <w:top w:w="156" w:type="dxa"/>
              <w:left w:w="156" w:type="dxa"/>
              <w:bottom w:w="156" w:type="dxa"/>
              <w:right w:w="156" w:type="dxa"/>
            </w:tcMar>
            <w:hideMark/>
          </w:tcPr>
          <w:p w14:paraId="4737AB0A" w14:textId="44F582F7" w:rsidR="000806C4" w:rsidRPr="00692016" w:rsidRDefault="000806C4" w:rsidP="00F91DFD">
            <w:pPr>
              <w:rPr>
                <w:color w:val="2A2A2A"/>
                <w:sz w:val="18"/>
                <w:szCs w:val="18"/>
              </w:rPr>
            </w:pPr>
            <w:r w:rsidRPr="00692016">
              <w:rPr>
                <w:color w:val="2A2A2A"/>
                <w:sz w:val="18"/>
                <w:szCs w:val="18"/>
              </w:rPr>
              <w:t>Cases </w:t>
            </w:r>
          </w:p>
        </w:tc>
        <w:tc>
          <w:tcPr>
            <w:tcW w:w="0" w:type="auto"/>
            <w:shd w:val="clear" w:color="auto" w:fill="FFFFFF"/>
            <w:tcMar>
              <w:top w:w="156" w:type="dxa"/>
              <w:left w:w="156" w:type="dxa"/>
              <w:bottom w:w="156" w:type="dxa"/>
              <w:right w:w="156" w:type="dxa"/>
            </w:tcMar>
            <w:hideMark/>
          </w:tcPr>
          <w:p w14:paraId="3DA98955" w14:textId="77777777" w:rsidR="000806C4" w:rsidRPr="00692016" w:rsidRDefault="000806C4" w:rsidP="00F91DFD">
            <w:pPr>
              <w:rPr>
                <w:color w:val="2A2A2A"/>
                <w:sz w:val="18"/>
                <w:szCs w:val="18"/>
              </w:rPr>
            </w:pPr>
            <w:r w:rsidRPr="00692016">
              <w:rPr>
                <w:color w:val="2A2A2A"/>
                <w:sz w:val="18"/>
                <w:szCs w:val="18"/>
              </w:rPr>
              <w:t>Incidence rates of exposed time periods vs</w:t>
            </w:r>
            <w:r w:rsidRPr="00692016">
              <w:rPr>
                <w:color w:val="2A2A2A"/>
                <w:sz w:val="18"/>
                <w:szCs w:val="18"/>
              </w:rPr>
              <w:br/>
              <w:t>incidence rates of self-matched unexposed time periods </w:t>
            </w:r>
          </w:p>
        </w:tc>
        <w:tc>
          <w:tcPr>
            <w:tcW w:w="0" w:type="auto"/>
            <w:shd w:val="clear" w:color="auto" w:fill="FFFFFF"/>
            <w:tcMar>
              <w:top w:w="156" w:type="dxa"/>
              <w:left w:w="156" w:type="dxa"/>
              <w:bottom w:w="156" w:type="dxa"/>
              <w:right w:w="156" w:type="dxa"/>
            </w:tcMar>
            <w:hideMark/>
          </w:tcPr>
          <w:p w14:paraId="2C066589" w14:textId="77777777" w:rsidR="000806C4" w:rsidRPr="00692016" w:rsidRDefault="000806C4" w:rsidP="00F91DFD">
            <w:pPr>
              <w:rPr>
                <w:color w:val="2A2A2A"/>
                <w:sz w:val="18"/>
                <w:szCs w:val="18"/>
              </w:rPr>
            </w:pPr>
            <w:r w:rsidRPr="00692016">
              <w:rPr>
                <w:color w:val="2A2A2A"/>
                <w:sz w:val="18"/>
                <w:szCs w:val="18"/>
              </w:rPr>
              <w:t>Self-controlled, adjusts for time-invariant confounders</w:t>
            </w:r>
            <w:r w:rsidRPr="00692016">
              <w:rPr>
                <w:color w:val="2A2A2A"/>
                <w:sz w:val="18"/>
                <w:szCs w:val="18"/>
              </w:rPr>
              <w:br/>
              <w:t>Multiple occurrences of independent events within an individual can be assessed </w:t>
            </w:r>
          </w:p>
        </w:tc>
        <w:tc>
          <w:tcPr>
            <w:tcW w:w="0" w:type="auto"/>
            <w:shd w:val="clear" w:color="auto" w:fill="FFFFFF"/>
            <w:tcMar>
              <w:top w:w="156" w:type="dxa"/>
              <w:left w:w="156" w:type="dxa"/>
              <w:bottom w:w="156" w:type="dxa"/>
              <w:right w:w="156" w:type="dxa"/>
            </w:tcMar>
            <w:hideMark/>
          </w:tcPr>
          <w:p w14:paraId="0C720294" w14:textId="77777777" w:rsidR="000806C4" w:rsidRPr="00692016" w:rsidRDefault="000806C4" w:rsidP="00F91DFD">
            <w:pPr>
              <w:rPr>
                <w:color w:val="2A2A2A"/>
                <w:sz w:val="18"/>
                <w:szCs w:val="18"/>
              </w:rPr>
            </w:pPr>
            <w:r w:rsidRPr="00692016">
              <w:rPr>
                <w:color w:val="2A2A2A"/>
                <w:sz w:val="18"/>
                <w:szCs w:val="18"/>
              </w:rPr>
              <w:t>Time-varying confounding</w:t>
            </w:r>
            <w:r w:rsidRPr="00692016">
              <w:rPr>
                <w:color w:val="2A2A2A"/>
                <w:sz w:val="18"/>
                <w:szCs w:val="18"/>
              </w:rPr>
              <w:br/>
              <w:t>Reverse causality bias </w:t>
            </w:r>
          </w:p>
        </w:tc>
        <w:tc>
          <w:tcPr>
            <w:tcW w:w="0" w:type="auto"/>
            <w:shd w:val="clear" w:color="auto" w:fill="FFFFFF"/>
            <w:tcMar>
              <w:top w:w="156" w:type="dxa"/>
              <w:left w:w="156" w:type="dxa"/>
              <w:bottom w:w="156" w:type="dxa"/>
              <w:right w:w="156" w:type="dxa"/>
            </w:tcMar>
            <w:hideMark/>
          </w:tcPr>
          <w:p w14:paraId="0CD99806" w14:textId="77777777" w:rsidR="000806C4" w:rsidRPr="00692016" w:rsidRDefault="000806C4" w:rsidP="00F91DFD">
            <w:pPr>
              <w:rPr>
                <w:color w:val="2A2A2A"/>
                <w:sz w:val="18"/>
                <w:szCs w:val="18"/>
              </w:rPr>
            </w:pPr>
            <w:r w:rsidRPr="00692016">
              <w:rPr>
                <w:color w:val="2A2A2A"/>
                <w:sz w:val="18"/>
                <w:szCs w:val="18"/>
              </w:rPr>
              <w:t>Conditional Poisson regression </w:t>
            </w:r>
          </w:p>
        </w:tc>
      </w:tr>
      <w:tr w:rsidR="000806C4" w:rsidRPr="00692016" w14:paraId="0025AAA7" w14:textId="77777777" w:rsidTr="005926AD">
        <w:tc>
          <w:tcPr>
            <w:tcW w:w="0" w:type="auto"/>
            <w:shd w:val="clear" w:color="auto" w:fill="FFFFFF"/>
            <w:tcMar>
              <w:top w:w="156" w:type="dxa"/>
              <w:left w:w="156" w:type="dxa"/>
              <w:bottom w:w="156" w:type="dxa"/>
              <w:right w:w="156" w:type="dxa"/>
            </w:tcMar>
          </w:tcPr>
          <w:p w14:paraId="2B2E5188" w14:textId="7E631188" w:rsidR="000806C4" w:rsidRPr="00692016" w:rsidRDefault="000806C4" w:rsidP="00582D1B">
            <w:pPr>
              <w:rPr>
                <w:color w:val="2A2A2A"/>
                <w:sz w:val="18"/>
                <w:szCs w:val="18"/>
              </w:rPr>
            </w:pPr>
            <w:r>
              <w:rPr>
                <w:color w:val="2A2A2A"/>
                <w:sz w:val="18"/>
                <w:szCs w:val="18"/>
              </w:rPr>
              <w:t>Self-controlled cohort (SCC) design</w:t>
            </w:r>
          </w:p>
        </w:tc>
        <w:tc>
          <w:tcPr>
            <w:tcW w:w="0" w:type="auto"/>
            <w:shd w:val="clear" w:color="auto" w:fill="FFFFFF"/>
          </w:tcPr>
          <w:p w14:paraId="550A87F6" w14:textId="77777777" w:rsidR="000806C4" w:rsidRDefault="000806C4" w:rsidP="00582D1B">
            <w:pPr>
              <w:rPr>
                <w:color w:val="2A2A2A"/>
                <w:sz w:val="18"/>
                <w:szCs w:val="18"/>
              </w:rPr>
            </w:pPr>
          </w:p>
        </w:tc>
        <w:tc>
          <w:tcPr>
            <w:tcW w:w="0" w:type="auto"/>
            <w:shd w:val="clear" w:color="auto" w:fill="FFFFFF"/>
            <w:tcMar>
              <w:top w:w="156" w:type="dxa"/>
              <w:left w:w="156" w:type="dxa"/>
              <w:bottom w:w="156" w:type="dxa"/>
              <w:right w:w="156" w:type="dxa"/>
            </w:tcMar>
          </w:tcPr>
          <w:p w14:paraId="2AFA925E" w14:textId="0145278A" w:rsidR="000806C4" w:rsidRPr="00692016" w:rsidRDefault="000806C4" w:rsidP="00582D1B">
            <w:pPr>
              <w:rPr>
                <w:color w:val="2A2A2A"/>
                <w:sz w:val="18"/>
                <w:szCs w:val="18"/>
              </w:rPr>
            </w:pPr>
            <w:r>
              <w:rPr>
                <w:color w:val="2A2A2A"/>
                <w:sz w:val="18"/>
                <w:szCs w:val="18"/>
              </w:rPr>
              <w:t>Exposed</w:t>
            </w:r>
            <w:r w:rsidRPr="00692016">
              <w:rPr>
                <w:color w:val="2A2A2A"/>
                <w:sz w:val="18"/>
                <w:szCs w:val="18"/>
              </w:rPr>
              <w:t xml:space="preserve"> persons, but only cases informative </w:t>
            </w:r>
          </w:p>
        </w:tc>
        <w:tc>
          <w:tcPr>
            <w:tcW w:w="0" w:type="auto"/>
            <w:shd w:val="clear" w:color="auto" w:fill="FFFFFF"/>
            <w:tcMar>
              <w:top w:w="156" w:type="dxa"/>
              <w:left w:w="156" w:type="dxa"/>
              <w:bottom w:w="156" w:type="dxa"/>
              <w:right w:w="156" w:type="dxa"/>
            </w:tcMar>
          </w:tcPr>
          <w:p w14:paraId="69CDF052" w14:textId="20BE237B" w:rsidR="000806C4" w:rsidRPr="00692016" w:rsidRDefault="000806C4" w:rsidP="00582D1B">
            <w:pPr>
              <w:rPr>
                <w:color w:val="2A2A2A"/>
                <w:sz w:val="18"/>
                <w:szCs w:val="18"/>
              </w:rPr>
            </w:pPr>
            <w:r w:rsidRPr="00692016">
              <w:rPr>
                <w:color w:val="2A2A2A"/>
                <w:sz w:val="18"/>
                <w:szCs w:val="18"/>
              </w:rPr>
              <w:t>Incidence rates of exposed time periods vs. incidence rates of self-matched unexposed time periods </w:t>
            </w:r>
          </w:p>
        </w:tc>
        <w:tc>
          <w:tcPr>
            <w:tcW w:w="0" w:type="auto"/>
            <w:shd w:val="clear" w:color="auto" w:fill="FFFFFF"/>
            <w:tcMar>
              <w:top w:w="156" w:type="dxa"/>
              <w:left w:w="156" w:type="dxa"/>
              <w:bottom w:w="156" w:type="dxa"/>
              <w:right w:w="156" w:type="dxa"/>
            </w:tcMar>
          </w:tcPr>
          <w:p w14:paraId="1C896144" w14:textId="3963E1B4" w:rsidR="000806C4" w:rsidRPr="00692016" w:rsidRDefault="000806C4" w:rsidP="00582D1B">
            <w:pPr>
              <w:rPr>
                <w:color w:val="2A2A2A"/>
                <w:sz w:val="18"/>
                <w:szCs w:val="18"/>
              </w:rPr>
            </w:pPr>
            <w:r w:rsidRPr="00692016">
              <w:rPr>
                <w:color w:val="2A2A2A"/>
                <w:sz w:val="18"/>
                <w:szCs w:val="18"/>
              </w:rPr>
              <w:t>Self-controlled, adjusts for time-invariant confounders</w:t>
            </w:r>
            <w:r w:rsidRPr="00692016">
              <w:rPr>
                <w:color w:val="2A2A2A"/>
                <w:sz w:val="18"/>
                <w:szCs w:val="18"/>
              </w:rPr>
              <w:br/>
              <w:t>Less susceptible to misclassification of exposure </w:t>
            </w:r>
          </w:p>
        </w:tc>
        <w:tc>
          <w:tcPr>
            <w:tcW w:w="0" w:type="auto"/>
            <w:shd w:val="clear" w:color="auto" w:fill="FFFFFF"/>
            <w:tcMar>
              <w:top w:w="156" w:type="dxa"/>
              <w:left w:w="156" w:type="dxa"/>
              <w:bottom w:w="156" w:type="dxa"/>
              <w:right w:w="156" w:type="dxa"/>
            </w:tcMar>
          </w:tcPr>
          <w:p w14:paraId="5D65419F" w14:textId="53E01EE5" w:rsidR="000806C4" w:rsidRPr="00692016" w:rsidRDefault="000806C4" w:rsidP="00582D1B">
            <w:pPr>
              <w:rPr>
                <w:color w:val="2A2A2A"/>
                <w:sz w:val="18"/>
                <w:szCs w:val="18"/>
              </w:rPr>
            </w:pPr>
            <w:r w:rsidRPr="00692016">
              <w:rPr>
                <w:color w:val="2A2A2A"/>
                <w:sz w:val="18"/>
                <w:szCs w:val="18"/>
              </w:rPr>
              <w:t>Time-varying confounding (less susceptible than SCCS because of less variation in periods under observation)</w:t>
            </w:r>
            <w:r w:rsidRPr="00692016">
              <w:rPr>
                <w:color w:val="2A2A2A"/>
                <w:sz w:val="18"/>
                <w:szCs w:val="18"/>
              </w:rPr>
              <w:br/>
            </w:r>
            <w:r>
              <w:rPr>
                <w:color w:val="2A2A2A"/>
                <w:sz w:val="18"/>
                <w:szCs w:val="18"/>
              </w:rPr>
              <w:t>Possible bias due to differences in baseline risk of outcome between time-periods.</w:t>
            </w:r>
          </w:p>
        </w:tc>
        <w:tc>
          <w:tcPr>
            <w:tcW w:w="0" w:type="auto"/>
            <w:shd w:val="clear" w:color="auto" w:fill="FFFFFF"/>
            <w:tcMar>
              <w:top w:w="156" w:type="dxa"/>
              <w:left w:w="156" w:type="dxa"/>
              <w:bottom w:w="156" w:type="dxa"/>
              <w:right w:w="156" w:type="dxa"/>
            </w:tcMar>
          </w:tcPr>
          <w:p w14:paraId="10935B63" w14:textId="0A7F7A9B" w:rsidR="000806C4" w:rsidRPr="00692016" w:rsidRDefault="000806C4" w:rsidP="00582D1B">
            <w:pPr>
              <w:rPr>
                <w:color w:val="2A2A2A"/>
                <w:sz w:val="18"/>
                <w:szCs w:val="18"/>
              </w:rPr>
            </w:pPr>
            <w:r w:rsidRPr="00692016">
              <w:rPr>
                <w:color w:val="2A2A2A"/>
                <w:sz w:val="18"/>
                <w:szCs w:val="18"/>
              </w:rPr>
              <w:t>Conditional Poisson regression </w:t>
            </w:r>
          </w:p>
        </w:tc>
      </w:tr>
    </w:tbl>
    <w:p w14:paraId="014A90BC" w14:textId="0490F974" w:rsidR="002167A6" w:rsidRPr="005926AD" w:rsidRDefault="002167A6" w:rsidP="005926AD">
      <w:pPr>
        <w:pStyle w:val="BodyText12"/>
        <w:jc w:val="left"/>
        <w:rPr>
          <w:bCs/>
          <w:caps/>
        </w:rPr>
        <w:sectPr w:rsidR="002167A6" w:rsidRPr="005926AD" w:rsidSect="005926AD">
          <w:footnotePr>
            <w:numFmt w:val="lowerLetter"/>
            <w:numRestart w:val="eachPage"/>
          </w:footnotePr>
          <w:endnotePr>
            <w:numFmt w:val="decimal"/>
          </w:endnotePr>
          <w:pgSz w:w="15840" w:h="12240" w:orient="landscape" w:code="1"/>
          <w:pgMar w:top="1440" w:right="1152" w:bottom="1440" w:left="1152" w:header="547" w:footer="720" w:gutter="0"/>
          <w:cols w:space="720"/>
          <w:docGrid w:linePitch="360"/>
        </w:sectPr>
      </w:pPr>
      <w:r>
        <w:rPr>
          <w:lang w:val="fr-CH"/>
        </w:rPr>
        <w:t xml:space="preserve">* Table contents partially informed by: </w:t>
      </w:r>
      <w:r w:rsidRPr="00E2550F">
        <w:rPr>
          <w:lang w:val="fr-CH"/>
        </w:rPr>
        <w:t xml:space="preserve">Baker MA, Lieu TA, Li L, Hua W, Qiang Y, Kawai AT, et al. </w:t>
      </w:r>
      <w:r w:rsidRPr="00820C9B">
        <w:t>A vaccine study design selection framework for the postlicensure rapid immunization safety monitoring program. American journal of epidemiology. 2015;181(8):608-18.</w:t>
      </w:r>
    </w:p>
    <w:p w14:paraId="6C415019" w14:textId="117EECE2" w:rsidR="00601828" w:rsidRDefault="00601828" w:rsidP="00601828">
      <w:pPr>
        <w:pStyle w:val="Heading1"/>
      </w:pPr>
      <w:r>
        <w:lastRenderedPageBreak/>
        <w:t xml:space="preserve">ApPEndix </w:t>
      </w:r>
      <w:r w:rsidR="00A15CF2">
        <w:t>2</w:t>
      </w:r>
      <w:r>
        <w:t>: list of candidate negative control outcomes</w:t>
      </w:r>
      <w:bookmarkEnd w:id="32"/>
    </w:p>
    <w:p w14:paraId="115859C3" w14:textId="77777777" w:rsidR="00DC44EE" w:rsidRDefault="00DC44EE" w:rsidP="00E625B8">
      <w:pPr>
        <w:pStyle w:val="BodyText12"/>
        <w:spacing w:after="0" w:line="240" w:lineRule="auto"/>
        <w:rPr>
          <w:b/>
          <w:bCs/>
        </w:rPr>
      </w:pPr>
    </w:p>
    <w:p w14:paraId="62B8B31E" w14:textId="55C8DBB3" w:rsidR="00601828" w:rsidRPr="00DC44EE" w:rsidRDefault="00601828" w:rsidP="00DC44EE">
      <w:pPr>
        <w:pStyle w:val="BodyText12"/>
        <w:spacing w:after="120" w:line="240" w:lineRule="auto"/>
      </w:pPr>
      <w:r w:rsidRPr="00601828">
        <w:rPr>
          <w:b/>
          <w:bCs/>
        </w:rPr>
        <w:t xml:space="preserve">Table </w:t>
      </w:r>
      <w:r w:rsidR="00A15CF2" w:rsidRPr="00601828">
        <w:rPr>
          <w:b/>
          <w:bCs/>
        </w:rPr>
        <w:t>S</w:t>
      </w:r>
      <w:r w:rsidR="00A15CF2">
        <w:rPr>
          <w:b/>
          <w:bCs/>
        </w:rPr>
        <w:t>2</w:t>
      </w:r>
      <w:r w:rsidRPr="00601828">
        <w:rPr>
          <w:b/>
          <w:bCs/>
        </w:rPr>
        <w:t>.</w:t>
      </w:r>
      <w:r>
        <w:t xml:space="preserve"> Candida</w:t>
      </w:r>
      <w:r w:rsidR="00DC44EE">
        <w:t>te</w:t>
      </w:r>
      <w:r>
        <w:t xml:space="preserve"> negative control outcomes </w:t>
      </w:r>
      <w:r w:rsidR="00DC44EE">
        <w:t xml:space="preserve">(N=51) </w:t>
      </w:r>
      <w:r>
        <w:t>to use in comparisons of antidiabetes treatments</w:t>
      </w:r>
    </w:p>
    <w:tbl>
      <w:tblPr>
        <w:tblW w:w="9450" w:type="dxa"/>
        <w:tblBorders>
          <w:top w:val="single" w:sz="4" w:space="0" w:color="auto"/>
          <w:bottom w:val="single" w:sz="4" w:space="0" w:color="auto"/>
        </w:tblBorders>
        <w:tblLook w:val="04A0" w:firstRow="1" w:lastRow="0" w:firstColumn="1" w:lastColumn="0" w:noHBand="0" w:noVBand="1"/>
      </w:tblPr>
      <w:tblGrid>
        <w:gridCol w:w="416"/>
        <w:gridCol w:w="1204"/>
        <w:gridCol w:w="1716"/>
        <w:gridCol w:w="6114"/>
      </w:tblGrid>
      <w:tr w:rsidR="00DC44EE" w:rsidRPr="00DC44EE" w14:paraId="5A09929E" w14:textId="77777777" w:rsidTr="00DC44EE">
        <w:trPr>
          <w:cantSplit/>
          <w:trHeight w:val="288"/>
          <w:tblHeader/>
        </w:trPr>
        <w:tc>
          <w:tcPr>
            <w:tcW w:w="416" w:type="dxa"/>
            <w:tcBorders>
              <w:top w:val="single" w:sz="4" w:space="0" w:color="auto"/>
              <w:bottom w:val="single" w:sz="4" w:space="0" w:color="auto"/>
            </w:tcBorders>
            <w:shd w:val="clear" w:color="auto" w:fill="auto"/>
            <w:noWrap/>
            <w:vAlign w:val="bottom"/>
            <w:hideMark/>
          </w:tcPr>
          <w:p w14:paraId="008D4FD2" w14:textId="77777777" w:rsidR="00DC44EE" w:rsidRPr="00DC44EE" w:rsidRDefault="00DC44EE">
            <w:pPr>
              <w:rPr>
                <w:sz w:val="20"/>
                <w:szCs w:val="20"/>
              </w:rPr>
            </w:pPr>
          </w:p>
        </w:tc>
        <w:tc>
          <w:tcPr>
            <w:tcW w:w="1204" w:type="dxa"/>
            <w:tcBorders>
              <w:top w:val="single" w:sz="4" w:space="0" w:color="auto"/>
              <w:bottom w:val="single" w:sz="4" w:space="0" w:color="auto"/>
            </w:tcBorders>
            <w:shd w:val="clear" w:color="auto" w:fill="auto"/>
            <w:noWrap/>
            <w:vAlign w:val="center"/>
            <w:hideMark/>
          </w:tcPr>
          <w:p w14:paraId="483BD34D" w14:textId="77777777" w:rsidR="00DC44EE" w:rsidRPr="00DC44EE" w:rsidRDefault="00DC44EE" w:rsidP="00DC44EE">
            <w:pPr>
              <w:jc w:val="right"/>
              <w:rPr>
                <w:b/>
                <w:bCs/>
                <w:color w:val="000000"/>
                <w:sz w:val="20"/>
                <w:szCs w:val="20"/>
              </w:rPr>
            </w:pPr>
            <w:r w:rsidRPr="00DC44EE">
              <w:rPr>
                <w:b/>
                <w:bCs/>
                <w:color w:val="000000"/>
                <w:sz w:val="20"/>
                <w:szCs w:val="20"/>
              </w:rPr>
              <w:t>Concept ID</w:t>
            </w:r>
          </w:p>
        </w:tc>
        <w:tc>
          <w:tcPr>
            <w:tcW w:w="1716" w:type="dxa"/>
            <w:tcBorders>
              <w:top w:val="single" w:sz="4" w:space="0" w:color="auto"/>
              <w:bottom w:val="single" w:sz="4" w:space="0" w:color="auto"/>
            </w:tcBorders>
            <w:shd w:val="clear" w:color="auto" w:fill="auto"/>
            <w:noWrap/>
            <w:vAlign w:val="center"/>
            <w:hideMark/>
          </w:tcPr>
          <w:p w14:paraId="3A260AAA" w14:textId="77777777" w:rsidR="00DC44EE" w:rsidRPr="00DC44EE" w:rsidRDefault="00DC44EE" w:rsidP="00DC44EE">
            <w:pPr>
              <w:jc w:val="right"/>
              <w:rPr>
                <w:b/>
                <w:bCs/>
                <w:color w:val="000000"/>
                <w:sz w:val="20"/>
                <w:szCs w:val="20"/>
              </w:rPr>
            </w:pPr>
            <w:r w:rsidRPr="00DC44EE">
              <w:rPr>
                <w:b/>
                <w:bCs/>
                <w:color w:val="000000"/>
                <w:sz w:val="20"/>
                <w:szCs w:val="20"/>
              </w:rPr>
              <w:t>Concept Code</w:t>
            </w:r>
          </w:p>
        </w:tc>
        <w:tc>
          <w:tcPr>
            <w:tcW w:w="6114" w:type="dxa"/>
            <w:tcBorders>
              <w:top w:val="single" w:sz="4" w:space="0" w:color="auto"/>
              <w:bottom w:val="single" w:sz="4" w:space="0" w:color="auto"/>
            </w:tcBorders>
            <w:shd w:val="clear" w:color="auto" w:fill="auto"/>
            <w:noWrap/>
            <w:vAlign w:val="center"/>
            <w:hideMark/>
          </w:tcPr>
          <w:p w14:paraId="6073EAF5" w14:textId="77777777" w:rsidR="00DC44EE" w:rsidRPr="00DC44EE" w:rsidRDefault="00DC44EE" w:rsidP="00DC44EE">
            <w:pPr>
              <w:rPr>
                <w:b/>
                <w:bCs/>
                <w:color w:val="000000"/>
                <w:sz w:val="20"/>
                <w:szCs w:val="20"/>
              </w:rPr>
            </w:pPr>
            <w:r w:rsidRPr="00DC44EE">
              <w:rPr>
                <w:b/>
                <w:bCs/>
                <w:color w:val="000000"/>
                <w:sz w:val="20"/>
                <w:szCs w:val="20"/>
              </w:rPr>
              <w:t>Concept Name</w:t>
            </w:r>
          </w:p>
        </w:tc>
      </w:tr>
      <w:tr w:rsidR="00DC44EE" w:rsidRPr="00DC44EE" w14:paraId="0DACBE42" w14:textId="77777777" w:rsidTr="00DC44EE">
        <w:trPr>
          <w:trHeight w:val="288"/>
        </w:trPr>
        <w:tc>
          <w:tcPr>
            <w:tcW w:w="416" w:type="dxa"/>
            <w:tcBorders>
              <w:top w:val="single" w:sz="4" w:space="0" w:color="auto"/>
            </w:tcBorders>
            <w:shd w:val="clear" w:color="auto" w:fill="auto"/>
            <w:noWrap/>
            <w:hideMark/>
          </w:tcPr>
          <w:p w14:paraId="3C4A9A87" w14:textId="77777777" w:rsidR="00DC44EE" w:rsidRPr="00DC44EE" w:rsidRDefault="00DC44EE" w:rsidP="00DC44EE">
            <w:pPr>
              <w:jc w:val="right"/>
              <w:rPr>
                <w:color w:val="000000"/>
                <w:sz w:val="20"/>
                <w:szCs w:val="20"/>
              </w:rPr>
            </w:pPr>
            <w:r w:rsidRPr="00DC44EE">
              <w:rPr>
                <w:color w:val="000000"/>
                <w:sz w:val="20"/>
                <w:szCs w:val="20"/>
              </w:rPr>
              <w:t>1</w:t>
            </w:r>
          </w:p>
        </w:tc>
        <w:tc>
          <w:tcPr>
            <w:tcW w:w="1204" w:type="dxa"/>
            <w:tcBorders>
              <w:top w:val="single" w:sz="4" w:space="0" w:color="auto"/>
            </w:tcBorders>
            <w:shd w:val="clear" w:color="auto" w:fill="auto"/>
            <w:noWrap/>
            <w:hideMark/>
          </w:tcPr>
          <w:p w14:paraId="151712CC" w14:textId="77777777" w:rsidR="00DC44EE" w:rsidRPr="00DC44EE" w:rsidRDefault="00DC44EE" w:rsidP="00DC44EE">
            <w:pPr>
              <w:jc w:val="right"/>
              <w:rPr>
                <w:color w:val="000000"/>
                <w:sz w:val="20"/>
                <w:szCs w:val="20"/>
              </w:rPr>
            </w:pPr>
            <w:r w:rsidRPr="00DC44EE">
              <w:rPr>
                <w:color w:val="000000"/>
                <w:sz w:val="20"/>
                <w:szCs w:val="20"/>
              </w:rPr>
              <w:t>4056591</w:t>
            </w:r>
          </w:p>
        </w:tc>
        <w:tc>
          <w:tcPr>
            <w:tcW w:w="1716" w:type="dxa"/>
            <w:tcBorders>
              <w:top w:val="single" w:sz="4" w:space="0" w:color="auto"/>
            </w:tcBorders>
            <w:shd w:val="clear" w:color="auto" w:fill="auto"/>
            <w:noWrap/>
            <w:hideMark/>
          </w:tcPr>
          <w:p w14:paraId="3138E936" w14:textId="77777777" w:rsidR="00DC44EE" w:rsidRPr="00DC44EE" w:rsidRDefault="00DC44EE" w:rsidP="00DC44EE">
            <w:pPr>
              <w:jc w:val="right"/>
              <w:rPr>
                <w:color w:val="000000"/>
                <w:sz w:val="20"/>
                <w:szCs w:val="20"/>
              </w:rPr>
            </w:pPr>
            <w:r w:rsidRPr="00DC44EE">
              <w:rPr>
                <w:color w:val="000000"/>
                <w:sz w:val="20"/>
                <w:szCs w:val="20"/>
              </w:rPr>
              <w:t>212454006</w:t>
            </w:r>
          </w:p>
        </w:tc>
        <w:tc>
          <w:tcPr>
            <w:tcW w:w="6114" w:type="dxa"/>
            <w:tcBorders>
              <w:top w:val="single" w:sz="4" w:space="0" w:color="auto"/>
            </w:tcBorders>
            <w:shd w:val="clear" w:color="auto" w:fill="auto"/>
            <w:noWrap/>
            <w:hideMark/>
          </w:tcPr>
          <w:p w14:paraId="6F5792EF" w14:textId="77777777" w:rsidR="00DC44EE" w:rsidRPr="00DC44EE" w:rsidRDefault="00DC44EE" w:rsidP="00DC44EE">
            <w:pPr>
              <w:rPr>
                <w:color w:val="000000"/>
                <w:sz w:val="20"/>
                <w:szCs w:val="20"/>
              </w:rPr>
            </w:pPr>
            <w:r w:rsidRPr="00DC44EE">
              <w:rPr>
                <w:color w:val="000000"/>
                <w:sz w:val="20"/>
                <w:szCs w:val="20"/>
              </w:rPr>
              <w:t>Traumatic rupture of lumbar intervertebral disc</w:t>
            </w:r>
          </w:p>
        </w:tc>
      </w:tr>
      <w:tr w:rsidR="00DC44EE" w:rsidRPr="00DC44EE" w14:paraId="0A3A59C9" w14:textId="77777777" w:rsidTr="00DC44EE">
        <w:trPr>
          <w:trHeight w:val="288"/>
        </w:trPr>
        <w:tc>
          <w:tcPr>
            <w:tcW w:w="416" w:type="dxa"/>
            <w:shd w:val="clear" w:color="auto" w:fill="auto"/>
            <w:noWrap/>
            <w:hideMark/>
          </w:tcPr>
          <w:p w14:paraId="370B9EF4" w14:textId="77777777" w:rsidR="00DC44EE" w:rsidRPr="00DC44EE" w:rsidRDefault="00DC44EE" w:rsidP="00DC44EE">
            <w:pPr>
              <w:jc w:val="right"/>
              <w:rPr>
                <w:color w:val="000000"/>
                <w:sz w:val="20"/>
                <w:szCs w:val="20"/>
              </w:rPr>
            </w:pPr>
            <w:r w:rsidRPr="00DC44EE">
              <w:rPr>
                <w:color w:val="000000"/>
                <w:sz w:val="20"/>
                <w:szCs w:val="20"/>
              </w:rPr>
              <w:t>2</w:t>
            </w:r>
          </w:p>
        </w:tc>
        <w:tc>
          <w:tcPr>
            <w:tcW w:w="1204" w:type="dxa"/>
            <w:shd w:val="clear" w:color="auto" w:fill="auto"/>
            <w:noWrap/>
            <w:hideMark/>
          </w:tcPr>
          <w:p w14:paraId="53DDBA3A" w14:textId="77777777" w:rsidR="00DC44EE" w:rsidRPr="00DC44EE" w:rsidRDefault="00DC44EE" w:rsidP="00DC44EE">
            <w:pPr>
              <w:jc w:val="right"/>
              <w:rPr>
                <w:color w:val="000000"/>
                <w:sz w:val="20"/>
                <w:szCs w:val="20"/>
              </w:rPr>
            </w:pPr>
            <w:r w:rsidRPr="00DC44EE">
              <w:rPr>
                <w:color w:val="000000"/>
                <w:sz w:val="20"/>
                <w:szCs w:val="20"/>
              </w:rPr>
              <w:t>45757682</w:t>
            </w:r>
          </w:p>
        </w:tc>
        <w:tc>
          <w:tcPr>
            <w:tcW w:w="1716" w:type="dxa"/>
            <w:shd w:val="clear" w:color="auto" w:fill="auto"/>
            <w:noWrap/>
            <w:hideMark/>
          </w:tcPr>
          <w:p w14:paraId="7C3E16C3" w14:textId="77777777" w:rsidR="00DC44EE" w:rsidRPr="00DC44EE" w:rsidRDefault="00DC44EE" w:rsidP="00DC44EE">
            <w:pPr>
              <w:jc w:val="right"/>
              <w:rPr>
                <w:color w:val="000000"/>
                <w:sz w:val="20"/>
                <w:szCs w:val="20"/>
              </w:rPr>
            </w:pPr>
            <w:r w:rsidRPr="00DC44EE">
              <w:rPr>
                <w:color w:val="000000"/>
                <w:sz w:val="20"/>
                <w:szCs w:val="20"/>
              </w:rPr>
              <w:t>323351000119108</w:t>
            </w:r>
          </w:p>
        </w:tc>
        <w:tc>
          <w:tcPr>
            <w:tcW w:w="6114" w:type="dxa"/>
            <w:shd w:val="clear" w:color="auto" w:fill="auto"/>
            <w:noWrap/>
            <w:hideMark/>
          </w:tcPr>
          <w:p w14:paraId="74FC32EB" w14:textId="77777777" w:rsidR="00DC44EE" w:rsidRPr="00DC44EE" w:rsidRDefault="00DC44EE" w:rsidP="00DC44EE">
            <w:pPr>
              <w:rPr>
                <w:color w:val="000000"/>
                <w:sz w:val="20"/>
                <w:szCs w:val="20"/>
              </w:rPr>
            </w:pPr>
            <w:r w:rsidRPr="00DC44EE">
              <w:rPr>
                <w:color w:val="000000"/>
                <w:sz w:val="20"/>
                <w:szCs w:val="20"/>
              </w:rPr>
              <w:t>Anomaly of jaw size</w:t>
            </w:r>
          </w:p>
        </w:tc>
      </w:tr>
      <w:tr w:rsidR="00DC44EE" w:rsidRPr="00DC44EE" w14:paraId="539CBAF9" w14:textId="77777777" w:rsidTr="00DC44EE">
        <w:trPr>
          <w:trHeight w:val="288"/>
        </w:trPr>
        <w:tc>
          <w:tcPr>
            <w:tcW w:w="416" w:type="dxa"/>
            <w:shd w:val="clear" w:color="auto" w:fill="auto"/>
            <w:noWrap/>
            <w:hideMark/>
          </w:tcPr>
          <w:p w14:paraId="7B932398" w14:textId="77777777" w:rsidR="00DC44EE" w:rsidRPr="00DC44EE" w:rsidRDefault="00DC44EE" w:rsidP="00DC44EE">
            <w:pPr>
              <w:jc w:val="right"/>
              <w:rPr>
                <w:color w:val="000000"/>
                <w:sz w:val="20"/>
                <w:szCs w:val="20"/>
              </w:rPr>
            </w:pPr>
            <w:r w:rsidRPr="00DC44EE">
              <w:rPr>
                <w:color w:val="000000"/>
                <w:sz w:val="20"/>
                <w:szCs w:val="20"/>
              </w:rPr>
              <w:t>3</w:t>
            </w:r>
          </w:p>
        </w:tc>
        <w:tc>
          <w:tcPr>
            <w:tcW w:w="1204" w:type="dxa"/>
            <w:shd w:val="clear" w:color="auto" w:fill="auto"/>
            <w:noWrap/>
            <w:hideMark/>
          </w:tcPr>
          <w:p w14:paraId="56C98B88" w14:textId="77777777" w:rsidR="00DC44EE" w:rsidRPr="00DC44EE" w:rsidRDefault="00DC44EE" w:rsidP="00DC44EE">
            <w:pPr>
              <w:jc w:val="right"/>
              <w:rPr>
                <w:color w:val="000000"/>
                <w:sz w:val="20"/>
                <w:szCs w:val="20"/>
              </w:rPr>
            </w:pPr>
            <w:r w:rsidRPr="00DC44EE">
              <w:rPr>
                <w:color w:val="000000"/>
                <w:sz w:val="20"/>
                <w:szCs w:val="20"/>
              </w:rPr>
              <w:t>4058388</w:t>
            </w:r>
          </w:p>
        </w:tc>
        <w:tc>
          <w:tcPr>
            <w:tcW w:w="1716" w:type="dxa"/>
            <w:shd w:val="clear" w:color="auto" w:fill="auto"/>
            <w:noWrap/>
            <w:hideMark/>
          </w:tcPr>
          <w:p w14:paraId="0CFAD06D" w14:textId="77777777" w:rsidR="00DC44EE" w:rsidRPr="00DC44EE" w:rsidRDefault="00DC44EE" w:rsidP="00DC44EE">
            <w:pPr>
              <w:jc w:val="right"/>
              <w:rPr>
                <w:color w:val="000000"/>
                <w:sz w:val="20"/>
                <w:szCs w:val="20"/>
              </w:rPr>
            </w:pPr>
            <w:r w:rsidRPr="00DC44EE">
              <w:rPr>
                <w:color w:val="000000"/>
                <w:sz w:val="20"/>
                <w:szCs w:val="20"/>
              </w:rPr>
              <w:t>19843006</w:t>
            </w:r>
          </w:p>
        </w:tc>
        <w:tc>
          <w:tcPr>
            <w:tcW w:w="6114" w:type="dxa"/>
            <w:shd w:val="clear" w:color="auto" w:fill="auto"/>
            <w:noWrap/>
            <w:hideMark/>
          </w:tcPr>
          <w:p w14:paraId="0D1AAE48" w14:textId="77777777" w:rsidR="00DC44EE" w:rsidRPr="00DC44EE" w:rsidRDefault="00DC44EE" w:rsidP="00DC44EE">
            <w:pPr>
              <w:rPr>
                <w:color w:val="000000"/>
                <w:sz w:val="20"/>
                <w:szCs w:val="20"/>
              </w:rPr>
            </w:pPr>
            <w:r w:rsidRPr="00DC44EE">
              <w:rPr>
                <w:color w:val="000000"/>
                <w:sz w:val="20"/>
                <w:szCs w:val="20"/>
              </w:rPr>
              <w:t>Hypertrophic scar</w:t>
            </w:r>
          </w:p>
        </w:tc>
      </w:tr>
      <w:tr w:rsidR="00DC44EE" w:rsidRPr="00DC44EE" w14:paraId="4A9AD6D0" w14:textId="77777777" w:rsidTr="00DC44EE">
        <w:trPr>
          <w:trHeight w:val="288"/>
        </w:trPr>
        <w:tc>
          <w:tcPr>
            <w:tcW w:w="416" w:type="dxa"/>
            <w:shd w:val="clear" w:color="auto" w:fill="auto"/>
            <w:noWrap/>
            <w:hideMark/>
          </w:tcPr>
          <w:p w14:paraId="3EBDD2DA" w14:textId="77777777" w:rsidR="00DC44EE" w:rsidRPr="00DC44EE" w:rsidRDefault="00DC44EE" w:rsidP="00DC44EE">
            <w:pPr>
              <w:jc w:val="right"/>
              <w:rPr>
                <w:color w:val="000000"/>
                <w:sz w:val="20"/>
                <w:szCs w:val="20"/>
              </w:rPr>
            </w:pPr>
            <w:r w:rsidRPr="00DC44EE">
              <w:rPr>
                <w:color w:val="000000"/>
                <w:sz w:val="20"/>
                <w:szCs w:val="20"/>
              </w:rPr>
              <w:t>4</w:t>
            </w:r>
          </w:p>
        </w:tc>
        <w:tc>
          <w:tcPr>
            <w:tcW w:w="1204" w:type="dxa"/>
            <w:shd w:val="clear" w:color="auto" w:fill="auto"/>
            <w:noWrap/>
            <w:hideMark/>
          </w:tcPr>
          <w:p w14:paraId="134EBA5B" w14:textId="77777777" w:rsidR="00DC44EE" w:rsidRPr="00DC44EE" w:rsidRDefault="00DC44EE" w:rsidP="00DC44EE">
            <w:pPr>
              <w:jc w:val="right"/>
              <w:rPr>
                <w:color w:val="000000"/>
                <w:sz w:val="20"/>
                <w:szCs w:val="20"/>
              </w:rPr>
            </w:pPr>
            <w:r w:rsidRPr="00DC44EE">
              <w:rPr>
                <w:color w:val="000000"/>
                <w:sz w:val="20"/>
                <w:szCs w:val="20"/>
              </w:rPr>
              <w:t>439907</w:t>
            </w:r>
          </w:p>
        </w:tc>
        <w:tc>
          <w:tcPr>
            <w:tcW w:w="1716" w:type="dxa"/>
            <w:shd w:val="clear" w:color="auto" w:fill="auto"/>
            <w:noWrap/>
            <w:hideMark/>
          </w:tcPr>
          <w:p w14:paraId="4E5001A2" w14:textId="77777777" w:rsidR="00DC44EE" w:rsidRPr="00DC44EE" w:rsidRDefault="00DC44EE" w:rsidP="00DC44EE">
            <w:pPr>
              <w:jc w:val="right"/>
              <w:rPr>
                <w:color w:val="000000"/>
                <w:sz w:val="20"/>
                <w:szCs w:val="20"/>
              </w:rPr>
            </w:pPr>
            <w:r w:rsidRPr="00DC44EE">
              <w:rPr>
                <w:color w:val="000000"/>
                <w:sz w:val="20"/>
                <w:szCs w:val="20"/>
              </w:rPr>
              <w:t>268002004</w:t>
            </w:r>
          </w:p>
        </w:tc>
        <w:tc>
          <w:tcPr>
            <w:tcW w:w="6114" w:type="dxa"/>
            <w:shd w:val="clear" w:color="auto" w:fill="auto"/>
            <w:noWrap/>
            <w:hideMark/>
          </w:tcPr>
          <w:p w14:paraId="6E5B961D" w14:textId="77777777" w:rsidR="00DC44EE" w:rsidRPr="00DC44EE" w:rsidRDefault="00DC44EE" w:rsidP="00DC44EE">
            <w:pPr>
              <w:rPr>
                <w:color w:val="000000"/>
                <w:sz w:val="20"/>
                <w:szCs w:val="20"/>
              </w:rPr>
            </w:pPr>
            <w:r w:rsidRPr="00DC44EE">
              <w:rPr>
                <w:color w:val="000000"/>
                <w:sz w:val="20"/>
                <w:szCs w:val="20"/>
              </w:rPr>
              <w:t>Non-traumatic tendon rupture</w:t>
            </w:r>
          </w:p>
        </w:tc>
      </w:tr>
      <w:tr w:rsidR="00DC44EE" w:rsidRPr="00DC44EE" w14:paraId="5E43D0E2" w14:textId="77777777" w:rsidTr="00DC44EE">
        <w:trPr>
          <w:trHeight w:val="288"/>
        </w:trPr>
        <w:tc>
          <w:tcPr>
            <w:tcW w:w="416" w:type="dxa"/>
            <w:shd w:val="clear" w:color="auto" w:fill="auto"/>
            <w:noWrap/>
            <w:hideMark/>
          </w:tcPr>
          <w:p w14:paraId="312FC234" w14:textId="77777777" w:rsidR="00DC44EE" w:rsidRPr="00DC44EE" w:rsidRDefault="00DC44EE" w:rsidP="00DC44EE">
            <w:pPr>
              <w:jc w:val="right"/>
              <w:rPr>
                <w:color w:val="000000"/>
                <w:sz w:val="20"/>
                <w:szCs w:val="20"/>
              </w:rPr>
            </w:pPr>
            <w:r w:rsidRPr="00DC44EE">
              <w:rPr>
                <w:color w:val="000000"/>
                <w:sz w:val="20"/>
                <w:szCs w:val="20"/>
              </w:rPr>
              <w:t>5</w:t>
            </w:r>
          </w:p>
        </w:tc>
        <w:tc>
          <w:tcPr>
            <w:tcW w:w="1204" w:type="dxa"/>
            <w:shd w:val="clear" w:color="auto" w:fill="auto"/>
            <w:noWrap/>
            <w:hideMark/>
          </w:tcPr>
          <w:p w14:paraId="103A1A2A" w14:textId="77777777" w:rsidR="00DC44EE" w:rsidRPr="00DC44EE" w:rsidRDefault="00DC44EE" w:rsidP="00DC44EE">
            <w:pPr>
              <w:jc w:val="right"/>
              <w:rPr>
                <w:color w:val="000000"/>
                <w:sz w:val="20"/>
                <w:szCs w:val="20"/>
              </w:rPr>
            </w:pPr>
            <w:r w:rsidRPr="00DC44EE">
              <w:rPr>
                <w:color w:val="000000"/>
                <w:sz w:val="20"/>
                <w:szCs w:val="20"/>
              </w:rPr>
              <w:t>40481897</w:t>
            </w:r>
          </w:p>
        </w:tc>
        <w:tc>
          <w:tcPr>
            <w:tcW w:w="1716" w:type="dxa"/>
            <w:shd w:val="clear" w:color="auto" w:fill="auto"/>
            <w:noWrap/>
            <w:hideMark/>
          </w:tcPr>
          <w:p w14:paraId="200A657F" w14:textId="77777777" w:rsidR="00DC44EE" w:rsidRPr="00DC44EE" w:rsidRDefault="00DC44EE" w:rsidP="00DC44EE">
            <w:pPr>
              <w:jc w:val="right"/>
              <w:rPr>
                <w:color w:val="000000"/>
                <w:sz w:val="20"/>
                <w:szCs w:val="20"/>
              </w:rPr>
            </w:pPr>
            <w:r w:rsidRPr="00DC44EE">
              <w:rPr>
                <w:color w:val="000000"/>
                <w:sz w:val="20"/>
                <w:szCs w:val="20"/>
              </w:rPr>
              <w:t>443483005</w:t>
            </w:r>
          </w:p>
        </w:tc>
        <w:tc>
          <w:tcPr>
            <w:tcW w:w="6114" w:type="dxa"/>
            <w:shd w:val="clear" w:color="auto" w:fill="auto"/>
            <w:noWrap/>
            <w:hideMark/>
          </w:tcPr>
          <w:p w14:paraId="49E4815E" w14:textId="77777777" w:rsidR="00DC44EE" w:rsidRPr="00DC44EE" w:rsidRDefault="00DC44EE" w:rsidP="00DC44EE">
            <w:pPr>
              <w:rPr>
                <w:color w:val="000000"/>
                <w:sz w:val="20"/>
                <w:szCs w:val="20"/>
              </w:rPr>
            </w:pPr>
            <w:r w:rsidRPr="00DC44EE">
              <w:rPr>
                <w:color w:val="000000"/>
                <w:sz w:val="20"/>
                <w:szCs w:val="20"/>
              </w:rPr>
              <w:t>Inadequate sleep hygiene</w:t>
            </w:r>
          </w:p>
        </w:tc>
      </w:tr>
      <w:tr w:rsidR="00DC44EE" w:rsidRPr="00DC44EE" w14:paraId="32661E5D" w14:textId="77777777" w:rsidTr="00DC44EE">
        <w:trPr>
          <w:trHeight w:val="288"/>
        </w:trPr>
        <w:tc>
          <w:tcPr>
            <w:tcW w:w="416" w:type="dxa"/>
            <w:shd w:val="clear" w:color="auto" w:fill="auto"/>
            <w:noWrap/>
            <w:hideMark/>
          </w:tcPr>
          <w:p w14:paraId="6AB150DB" w14:textId="77777777" w:rsidR="00DC44EE" w:rsidRPr="00DC44EE" w:rsidRDefault="00DC44EE" w:rsidP="00DC44EE">
            <w:pPr>
              <w:jc w:val="right"/>
              <w:rPr>
                <w:color w:val="000000"/>
                <w:sz w:val="20"/>
                <w:szCs w:val="20"/>
              </w:rPr>
            </w:pPr>
            <w:r w:rsidRPr="00DC44EE">
              <w:rPr>
                <w:color w:val="000000"/>
                <w:sz w:val="20"/>
                <w:szCs w:val="20"/>
              </w:rPr>
              <w:t>6</w:t>
            </w:r>
          </w:p>
        </w:tc>
        <w:tc>
          <w:tcPr>
            <w:tcW w:w="1204" w:type="dxa"/>
            <w:shd w:val="clear" w:color="auto" w:fill="auto"/>
            <w:noWrap/>
            <w:hideMark/>
          </w:tcPr>
          <w:p w14:paraId="2F77CAD6" w14:textId="77777777" w:rsidR="00DC44EE" w:rsidRPr="00DC44EE" w:rsidRDefault="00DC44EE" w:rsidP="00DC44EE">
            <w:pPr>
              <w:jc w:val="right"/>
              <w:rPr>
                <w:color w:val="000000"/>
                <w:sz w:val="20"/>
                <w:szCs w:val="20"/>
              </w:rPr>
            </w:pPr>
            <w:r w:rsidRPr="00DC44EE">
              <w:rPr>
                <w:color w:val="000000"/>
                <w:sz w:val="20"/>
                <w:szCs w:val="20"/>
              </w:rPr>
              <w:t>374919</w:t>
            </w:r>
          </w:p>
        </w:tc>
        <w:tc>
          <w:tcPr>
            <w:tcW w:w="1716" w:type="dxa"/>
            <w:shd w:val="clear" w:color="auto" w:fill="auto"/>
            <w:noWrap/>
            <w:hideMark/>
          </w:tcPr>
          <w:p w14:paraId="21AD2F16" w14:textId="77777777" w:rsidR="00DC44EE" w:rsidRPr="00DC44EE" w:rsidRDefault="00DC44EE" w:rsidP="00DC44EE">
            <w:pPr>
              <w:jc w:val="right"/>
              <w:rPr>
                <w:color w:val="000000"/>
                <w:sz w:val="20"/>
                <w:szCs w:val="20"/>
              </w:rPr>
            </w:pPr>
            <w:r w:rsidRPr="00DC44EE">
              <w:rPr>
                <w:color w:val="000000"/>
                <w:sz w:val="20"/>
                <w:szCs w:val="20"/>
              </w:rPr>
              <w:t>24700007</w:t>
            </w:r>
          </w:p>
        </w:tc>
        <w:tc>
          <w:tcPr>
            <w:tcW w:w="6114" w:type="dxa"/>
            <w:shd w:val="clear" w:color="auto" w:fill="auto"/>
            <w:noWrap/>
            <w:hideMark/>
          </w:tcPr>
          <w:p w14:paraId="0BF43371" w14:textId="77777777" w:rsidR="00DC44EE" w:rsidRPr="00DC44EE" w:rsidRDefault="00DC44EE" w:rsidP="00DC44EE">
            <w:pPr>
              <w:rPr>
                <w:color w:val="000000"/>
                <w:sz w:val="20"/>
                <w:szCs w:val="20"/>
              </w:rPr>
            </w:pPr>
            <w:r w:rsidRPr="00DC44EE">
              <w:rPr>
                <w:color w:val="000000"/>
                <w:sz w:val="20"/>
                <w:szCs w:val="20"/>
              </w:rPr>
              <w:t>Multiple sclerosis</w:t>
            </w:r>
          </w:p>
        </w:tc>
      </w:tr>
      <w:tr w:rsidR="00DC44EE" w:rsidRPr="00DC44EE" w14:paraId="69AC99EC" w14:textId="77777777" w:rsidTr="00DC44EE">
        <w:trPr>
          <w:trHeight w:val="288"/>
        </w:trPr>
        <w:tc>
          <w:tcPr>
            <w:tcW w:w="416" w:type="dxa"/>
            <w:shd w:val="clear" w:color="auto" w:fill="auto"/>
            <w:noWrap/>
            <w:hideMark/>
          </w:tcPr>
          <w:p w14:paraId="12A7A4FD" w14:textId="77777777" w:rsidR="00DC44EE" w:rsidRPr="00DC44EE" w:rsidRDefault="00DC44EE" w:rsidP="00DC44EE">
            <w:pPr>
              <w:jc w:val="right"/>
              <w:rPr>
                <w:color w:val="000000"/>
                <w:sz w:val="20"/>
                <w:szCs w:val="20"/>
              </w:rPr>
            </w:pPr>
            <w:r w:rsidRPr="00DC44EE">
              <w:rPr>
                <w:color w:val="000000"/>
                <w:sz w:val="20"/>
                <w:szCs w:val="20"/>
              </w:rPr>
              <w:t>7</w:t>
            </w:r>
          </w:p>
        </w:tc>
        <w:tc>
          <w:tcPr>
            <w:tcW w:w="1204" w:type="dxa"/>
            <w:shd w:val="clear" w:color="auto" w:fill="auto"/>
            <w:noWrap/>
            <w:hideMark/>
          </w:tcPr>
          <w:p w14:paraId="44713129" w14:textId="77777777" w:rsidR="00DC44EE" w:rsidRPr="00DC44EE" w:rsidRDefault="00DC44EE" w:rsidP="00DC44EE">
            <w:pPr>
              <w:jc w:val="right"/>
              <w:rPr>
                <w:color w:val="000000"/>
                <w:sz w:val="20"/>
                <w:szCs w:val="20"/>
              </w:rPr>
            </w:pPr>
            <w:r w:rsidRPr="00DC44EE">
              <w:rPr>
                <w:color w:val="000000"/>
                <w:sz w:val="20"/>
                <w:szCs w:val="20"/>
              </w:rPr>
              <w:t>4090205</w:t>
            </w:r>
          </w:p>
        </w:tc>
        <w:tc>
          <w:tcPr>
            <w:tcW w:w="1716" w:type="dxa"/>
            <w:shd w:val="clear" w:color="auto" w:fill="auto"/>
            <w:noWrap/>
            <w:hideMark/>
          </w:tcPr>
          <w:p w14:paraId="4577D506" w14:textId="77777777" w:rsidR="00DC44EE" w:rsidRPr="00DC44EE" w:rsidRDefault="00DC44EE" w:rsidP="00DC44EE">
            <w:pPr>
              <w:jc w:val="right"/>
              <w:rPr>
                <w:color w:val="000000"/>
                <w:sz w:val="20"/>
                <w:szCs w:val="20"/>
              </w:rPr>
            </w:pPr>
            <w:r w:rsidRPr="00DC44EE">
              <w:rPr>
                <w:color w:val="000000"/>
                <w:sz w:val="20"/>
                <w:szCs w:val="20"/>
              </w:rPr>
              <w:t>187251001</w:t>
            </w:r>
          </w:p>
        </w:tc>
        <w:tc>
          <w:tcPr>
            <w:tcW w:w="6114" w:type="dxa"/>
            <w:shd w:val="clear" w:color="auto" w:fill="auto"/>
            <w:noWrap/>
            <w:hideMark/>
          </w:tcPr>
          <w:p w14:paraId="21342CEF" w14:textId="77777777" w:rsidR="00DC44EE" w:rsidRPr="00DC44EE" w:rsidRDefault="00DC44EE" w:rsidP="00DC44EE">
            <w:pPr>
              <w:rPr>
                <w:color w:val="000000"/>
                <w:sz w:val="20"/>
                <w:szCs w:val="20"/>
              </w:rPr>
            </w:pPr>
            <w:r w:rsidRPr="00DC44EE">
              <w:rPr>
                <w:color w:val="000000"/>
                <w:sz w:val="20"/>
                <w:szCs w:val="20"/>
              </w:rPr>
              <w:t>Sequelae of tuberculosis</w:t>
            </w:r>
          </w:p>
        </w:tc>
      </w:tr>
      <w:tr w:rsidR="00DC44EE" w:rsidRPr="00DC44EE" w14:paraId="5A3AAA5E" w14:textId="77777777" w:rsidTr="00DC44EE">
        <w:trPr>
          <w:trHeight w:val="288"/>
        </w:trPr>
        <w:tc>
          <w:tcPr>
            <w:tcW w:w="416" w:type="dxa"/>
            <w:shd w:val="clear" w:color="auto" w:fill="auto"/>
            <w:noWrap/>
            <w:hideMark/>
          </w:tcPr>
          <w:p w14:paraId="1D99EF6B" w14:textId="77777777" w:rsidR="00DC44EE" w:rsidRPr="00DC44EE" w:rsidRDefault="00DC44EE" w:rsidP="00DC44EE">
            <w:pPr>
              <w:jc w:val="right"/>
              <w:rPr>
                <w:color w:val="000000"/>
                <w:sz w:val="20"/>
                <w:szCs w:val="20"/>
              </w:rPr>
            </w:pPr>
            <w:r w:rsidRPr="00DC44EE">
              <w:rPr>
                <w:color w:val="000000"/>
                <w:sz w:val="20"/>
                <w:szCs w:val="20"/>
              </w:rPr>
              <w:t>8</w:t>
            </w:r>
          </w:p>
        </w:tc>
        <w:tc>
          <w:tcPr>
            <w:tcW w:w="1204" w:type="dxa"/>
            <w:shd w:val="clear" w:color="auto" w:fill="auto"/>
            <w:noWrap/>
            <w:hideMark/>
          </w:tcPr>
          <w:p w14:paraId="358298F0" w14:textId="77777777" w:rsidR="00DC44EE" w:rsidRPr="00DC44EE" w:rsidRDefault="00DC44EE" w:rsidP="00DC44EE">
            <w:pPr>
              <w:jc w:val="right"/>
              <w:rPr>
                <w:color w:val="000000"/>
                <w:sz w:val="20"/>
                <w:szCs w:val="20"/>
              </w:rPr>
            </w:pPr>
            <w:r w:rsidRPr="00DC44EE">
              <w:rPr>
                <w:color w:val="000000"/>
                <w:sz w:val="20"/>
                <w:szCs w:val="20"/>
              </w:rPr>
              <w:t>438021</w:t>
            </w:r>
          </w:p>
        </w:tc>
        <w:tc>
          <w:tcPr>
            <w:tcW w:w="1716" w:type="dxa"/>
            <w:shd w:val="clear" w:color="auto" w:fill="auto"/>
            <w:noWrap/>
            <w:hideMark/>
          </w:tcPr>
          <w:p w14:paraId="6E320A73" w14:textId="77777777" w:rsidR="00DC44EE" w:rsidRPr="00DC44EE" w:rsidRDefault="00DC44EE" w:rsidP="00DC44EE">
            <w:pPr>
              <w:jc w:val="right"/>
              <w:rPr>
                <w:color w:val="000000"/>
                <w:sz w:val="20"/>
                <w:szCs w:val="20"/>
              </w:rPr>
            </w:pPr>
            <w:r w:rsidRPr="00DC44EE">
              <w:rPr>
                <w:color w:val="000000"/>
                <w:sz w:val="20"/>
                <w:szCs w:val="20"/>
              </w:rPr>
              <w:t>23123006</w:t>
            </w:r>
          </w:p>
        </w:tc>
        <w:tc>
          <w:tcPr>
            <w:tcW w:w="6114" w:type="dxa"/>
            <w:shd w:val="clear" w:color="auto" w:fill="auto"/>
            <w:noWrap/>
            <w:hideMark/>
          </w:tcPr>
          <w:p w14:paraId="10C7C0C3" w14:textId="77777777" w:rsidR="00DC44EE" w:rsidRPr="00DC44EE" w:rsidRDefault="00DC44EE" w:rsidP="00DC44EE">
            <w:pPr>
              <w:rPr>
                <w:color w:val="000000"/>
                <w:sz w:val="20"/>
                <w:szCs w:val="20"/>
              </w:rPr>
            </w:pPr>
            <w:r w:rsidRPr="00DC44EE">
              <w:rPr>
                <w:color w:val="000000"/>
                <w:sz w:val="20"/>
                <w:szCs w:val="20"/>
              </w:rPr>
              <w:t>Disorder due to and following fracture of upper limb</w:t>
            </w:r>
          </w:p>
        </w:tc>
      </w:tr>
      <w:tr w:rsidR="00DC44EE" w:rsidRPr="00DC44EE" w14:paraId="51E9EC3E" w14:textId="77777777" w:rsidTr="00DC44EE">
        <w:trPr>
          <w:trHeight w:val="288"/>
        </w:trPr>
        <w:tc>
          <w:tcPr>
            <w:tcW w:w="416" w:type="dxa"/>
            <w:shd w:val="clear" w:color="auto" w:fill="auto"/>
            <w:noWrap/>
            <w:hideMark/>
          </w:tcPr>
          <w:p w14:paraId="17A6B476" w14:textId="77777777" w:rsidR="00DC44EE" w:rsidRPr="00DC44EE" w:rsidRDefault="00DC44EE" w:rsidP="00DC44EE">
            <w:pPr>
              <w:jc w:val="right"/>
              <w:rPr>
                <w:color w:val="000000"/>
                <w:sz w:val="20"/>
                <w:szCs w:val="20"/>
              </w:rPr>
            </w:pPr>
            <w:r w:rsidRPr="00DC44EE">
              <w:rPr>
                <w:color w:val="000000"/>
                <w:sz w:val="20"/>
                <w:szCs w:val="20"/>
              </w:rPr>
              <w:t>9</w:t>
            </w:r>
          </w:p>
        </w:tc>
        <w:tc>
          <w:tcPr>
            <w:tcW w:w="1204" w:type="dxa"/>
            <w:shd w:val="clear" w:color="auto" w:fill="auto"/>
            <w:noWrap/>
            <w:hideMark/>
          </w:tcPr>
          <w:p w14:paraId="7165E450" w14:textId="77777777" w:rsidR="00DC44EE" w:rsidRPr="00DC44EE" w:rsidRDefault="00DC44EE" w:rsidP="00DC44EE">
            <w:pPr>
              <w:jc w:val="right"/>
              <w:rPr>
                <w:color w:val="000000"/>
                <w:sz w:val="20"/>
                <w:szCs w:val="20"/>
              </w:rPr>
            </w:pPr>
            <w:r w:rsidRPr="00DC44EE">
              <w:rPr>
                <w:color w:val="000000"/>
                <w:sz w:val="20"/>
                <w:szCs w:val="20"/>
              </w:rPr>
              <w:t>4166231</w:t>
            </w:r>
          </w:p>
        </w:tc>
        <w:tc>
          <w:tcPr>
            <w:tcW w:w="1716" w:type="dxa"/>
            <w:shd w:val="clear" w:color="auto" w:fill="auto"/>
            <w:noWrap/>
            <w:hideMark/>
          </w:tcPr>
          <w:p w14:paraId="6CF4BBE8" w14:textId="77777777" w:rsidR="00DC44EE" w:rsidRPr="00DC44EE" w:rsidRDefault="00DC44EE" w:rsidP="00DC44EE">
            <w:pPr>
              <w:jc w:val="right"/>
              <w:rPr>
                <w:color w:val="000000"/>
                <w:sz w:val="20"/>
                <w:szCs w:val="20"/>
              </w:rPr>
            </w:pPr>
            <w:r w:rsidRPr="00DC44EE">
              <w:rPr>
                <w:color w:val="000000"/>
                <w:sz w:val="20"/>
                <w:szCs w:val="20"/>
              </w:rPr>
              <w:t>47708004</w:t>
            </w:r>
          </w:p>
        </w:tc>
        <w:tc>
          <w:tcPr>
            <w:tcW w:w="6114" w:type="dxa"/>
            <w:shd w:val="clear" w:color="auto" w:fill="auto"/>
            <w:noWrap/>
            <w:hideMark/>
          </w:tcPr>
          <w:p w14:paraId="03D9B463" w14:textId="77777777" w:rsidR="00DC44EE" w:rsidRPr="00DC44EE" w:rsidRDefault="00DC44EE" w:rsidP="00DC44EE">
            <w:pPr>
              <w:rPr>
                <w:color w:val="000000"/>
                <w:sz w:val="20"/>
                <w:szCs w:val="20"/>
              </w:rPr>
            </w:pPr>
            <w:r w:rsidRPr="00DC44EE">
              <w:rPr>
                <w:color w:val="000000"/>
                <w:sz w:val="20"/>
                <w:szCs w:val="20"/>
              </w:rPr>
              <w:t>Genetic predisposition</w:t>
            </w:r>
          </w:p>
        </w:tc>
      </w:tr>
      <w:tr w:rsidR="00DC44EE" w:rsidRPr="00DC44EE" w14:paraId="0AB59432" w14:textId="77777777" w:rsidTr="00DC44EE">
        <w:trPr>
          <w:trHeight w:val="288"/>
        </w:trPr>
        <w:tc>
          <w:tcPr>
            <w:tcW w:w="416" w:type="dxa"/>
            <w:shd w:val="clear" w:color="auto" w:fill="auto"/>
            <w:noWrap/>
            <w:hideMark/>
          </w:tcPr>
          <w:p w14:paraId="1618DBCB" w14:textId="77777777" w:rsidR="00DC44EE" w:rsidRPr="00DC44EE" w:rsidRDefault="00DC44EE" w:rsidP="00DC44EE">
            <w:pPr>
              <w:jc w:val="right"/>
              <w:rPr>
                <w:color w:val="000000"/>
                <w:sz w:val="20"/>
                <w:szCs w:val="20"/>
              </w:rPr>
            </w:pPr>
            <w:r w:rsidRPr="00DC44EE">
              <w:rPr>
                <w:color w:val="000000"/>
                <w:sz w:val="20"/>
                <w:szCs w:val="20"/>
              </w:rPr>
              <w:t>10</w:t>
            </w:r>
          </w:p>
        </w:tc>
        <w:tc>
          <w:tcPr>
            <w:tcW w:w="1204" w:type="dxa"/>
            <w:shd w:val="clear" w:color="auto" w:fill="auto"/>
            <w:noWrap/>
            <w:hideMark/>
          </w:tcPr>
          <w:p w14:paraId="52B4C958" w14:textId="77777777" w:rsidR="00DC44EE" w:rsidRPr="00DC44EE" w:rsidRDefault="00DC44EE" w:rsidP="00DC44EE">
            <w:pPr>
              <w:jc w:val="right"/>
              <w:rPr>
                <w:color w:val="000000"/>
                <w:sz w:val="20"/>
                <w:szCs w:val="20"/>
              </w:rPr>
            </w:pPr>
            <w:r w:rsidRPr="00DC44EE">
              <w:rPr>
                <w:color w:val="000000"/>
                <w:sz w:val="20"/>
                <w:szCs w:val="20"/>
              </w:rPr>
              <w:t>440933</w:t>
            </w:r>
          </w:p>
        </w:tc>
        <w:tc>
          <w:tcPr>
            <w:tcW w:w="1716" w:type="dxa"/>
            <w:shd w:val="clear" w:color="auto" w:fill="auto"/>
            <w:noWrap/>
            <w:hideMark/>
          </w:tcPr>
          <w:p w14:paraId="7C9D238F" w14:textId="77777777" w:rsidR="00DC44EE" w:rsidRPr="00DC44EE" w:rsidRDefault="00DC44EE" w:rsidP="00DC44EE">
            <w:pPr>
              <w:jc w:val="right"/>
              <w:rPr>
                <w:color w:val="000000"/>
                <w:sz w:val="20"/>
                <w:szCs w:val="20"/>
              </w:rPr>
            </w:pPr>
            <w:r w:rsidRPr="00DC44EE">
              <w:rPr>
                <w:color w:val="000000"/>
                <w:sz w:val="20"/>
                <w:szCs w:val="20"/>
              </w:rPr>
              <w:t>77968000</w:t>
            </w:r>
          </w:p>
        </w:tc>
        <w:tc>
          <w:tcPr>
            <w:tcW w:w="6114" w:type="dxa"/>
            <w:shd w:val="clear" w:color="auto" w:fill="auto"/>
            <w:noWrap/>
            <w:hideMark/>
          </w:tcPr>
          <w:p w14:paraId="336A290D" w14:textId="77777777" w:rsidR="00DC44EE" w:rsidRPr="00DC44EE" w:rsidRDefault="00DC44EE" w:rsidP="00DC44EE">
            <w:pPr>
              <w:rPr>
                <w:color w:val="000000"/>
                <w:sz w:val="20"/>
                <w:szCs w:val="20"/>
              </w:rPr>
            </w:pPr>
            <w:r w:rsidRPr="00DC44EE">
              <w:rPr>
                <w:color w:val="000000"/>
                <w:sz w:val="20"/>
                <w:szCs w:val="20"/>
              </w:rPr>
              <w:t>Effects of accidental exposure to external cause</w:t>
            </w:r>
          </w:p>
        </w:tc>
      </w:tr>
      <w:tr w:rsidR="00DC44EE" w:rsidRPr="00DC44EE" w14:paraId="07870DE3" w14:textId="77777777" w:rsidTr="00DC44EE">
        <w:trPr>
          <w:trHeight w:val="288"/>
        </w:trPr>
        <w:tc>
          <w:tcPr>
            <w:tcW w:w="416" w:type="dxa"/>
            <w:shd w:val="clear" w:color="auto" w:fill="auto"/>
            <w:noWrap/>
            <w:hideMark/>
          </w:tcPr>
          <w:p w14:paraId="7302E5AD" w14:textId="77777777" w:rsidR="00DC44EE" w:rsidRPr="00DC44EE" w:rsidRDefault="00DC44EE" w:rsidP="00DC44EE">
            <w:pPr>
              <w:jc w:val="right"/>
              <w:rPr>
                <w:color w:val="000000"/>
                <w:sz w:val="20"/>
                <w:szCs w:val="20"/>
              </w:rPr>
            </w:pPr>
            <w:r w:rsidRPr="00DC44EE">
              <w:rPr>
                <w:color w:val="000000"/>
                <w:sz w:val="20"/>
                <w:szCs w:val="20"/>
              </w:rPr>
              <w:t>11</w:t>
            </w:r>
          </w:p>
        </w:tc>
        <w:tc>
          <w:tcPr>
            <w:tcW w:w="1204" w:type="dxa"/>
            <w:shd w:val="clear" w:color="auto" w:fill="auto"/>
            <w:noWrap/>
            <w:hideMark/>
          </w:tcPr>
          <w:p w14:paraId="513221CC" w14:textId="77777777" w:rsidR="00DC44EE" w:rsidRPr="00DC44EE" w:rsidRDefault="00DC44EE" w:rsidP="00DC44EE">
            <w:pPr>
              <w:jc w:val="right"/>
              <w:rPr>
                <w:color w:val="000000"/>
                <w:sz w:val="20"/>
                <w:szCs w:val="20"/>
              </w:rPr>
            </w:pPr>
            <w:r w:rsidRPr="00DC44EE">
              <w:rPr>
                <w:color w:val="000000"/>
                <w:sz w:val="20"/>
                <w:szCs w:val="20"/>
              </w:rPr>
              <w:t>374013</w:t>
            </w:r>
          </w:p>
        </w:tc>
        <w:tc>
          <w:tcPr>
            <w:tcW w:w="1716" w:type="dxa"/>
            <w:shd w:val="clear" w:color="auto" w:fill="auto"/>
            <w:noWrap/>
            <w:hideMark/>
          </w:tcPr>
          <w:p w14:paraId="0B476402" w14:textId="77777777" w:rsidR="00DC44EE" w:rsidRPr="00DC44EE" w:rsidRDefault="00DC44EE" w:rsidP="00DC44EE">
            <w:pPr>
              <w:jc w:val="right"/>
              <w:rPr>
                <w:color w:val="000000"/>
                <w:sz w:val="20"/>
                <w:szCs w:val="20"/>
              </w:rPr>
            </w:pPr>
            <w:r w:rsidRPr="00DC44EE">
              <w:rPr>
                <w:color w:val="000000"/>
                <w:sz w:val="20"/>
                <w:szCs w:val="20"/>
              </w:rPr>
              <w:t>230292008</w:t>
            </w:r>
          </w:p>
        </w:tc>
        <w:tc>
          <w:tcPr>
            <w:tcW w:w="6114" w:type="dxa"/>
            <w:shd w:val="clear" w:color="auto" w:fill="auto"/>
            <w:noWrap/>
            <w:hideMark/>
          </w:tcPr>
          <w:p w14:paraId="4CD44C7C" w14:textId="77777777" w:rsidR="00DC44EE" w:rsidRPr="00DC44EE" w:rsidRDefault="00DC44EE" w:rsidP="00DC44EE">
            <w:pPr>
              <w:rPr>
                <w:color w:val="000000"/>
                <w:sz w:val="20"/>
                <w:szCs w:val="20"/>
              </w:rPr>
            </w:pPr>
            <w:r w:rsidRPr="00DC44EE">
              <w:rPr>
                <w:color w:val="000000"/>
                <w:sz w:val="20"/>
                <w:szCs w:val="20"/>
              </w:rPr>
              <w:t>Secondary parkinsonism</w:t>
            </w:r>
          </w:p>
        </w:tc>
      </w:tr>
      <w:tr w:rsidR="00DC44EE" w:rsidRPr="00DC44EE" w14:paraId="5AA4316A" w14:textId="77777777" w:rsidTr="00DC44EE">
        <w:trPr>
          <w:trHeight w:val="288"/>
        </w:trPr>
        <w:tc>
          <w:tcPr>
            <w:tcW w:w="416" w:type="dxa"/>
            <w:shd w:val="clear" w:color="auto" w:fill="auto"/>
            <w:noWrap/>
            <w:hideMark/>
          </w:tcPr>
          <w:p w14:paraId="632C72F6" w14:textId="77777777" w:rsidR="00DC44EE" w:rsidRPr="00DC44EE" w:rsidRDefault="00DC44EE" w:rsidP="00DC44EE">
            <w:pPr>
              <w:jc w:val="right"/>
              <w:rPr>
                <w:color w:val="000000"/>
                <w:sz w:val="20"/>
                <w:szCs w:val="20"/>
              </w:rPr>
            </w:pPr>
            <w:r w:rsidRPr="00DC44EE">
              <w:rPr>
                <w:color w:val="000000"/>
                <w:sz w:val="20"/>
                <w:szCs w:val="20"/>
              </w:rPr>
              <w:t>12</w:t>
            </w:r>
          </w:p>
        </w:tc>
        <w:tc>
          <w:tcPr>
            <w:tcW w:w="1204" w:type="dxa"/>
            <w:shd w:val="clear" w:color="auto" w:fill="auto"/>
            <w:noWrap/>
            <w:hideMark/>
          </w:tcPr>
          <w:p w14:paraId="3B433BBB" w14:textId="77777777" w:rsidR="00DC44EE" w:rsidRPr="00DC44EE" w:rsidRDefault="00DC44EE" w:rsidP="00DC44EE">
            <w:pPr>
              <w:jc w:val="right"/>
              <w:rPr>
                <w:color w:val="000000"/>
                <w:sz w:val="20"/>
                <w:szCs w:val="20"/>
              </w:rPr>
            </w:pPr>
            <w:r w:rsidRPr="00DC44EE">
              <w:rPr>
                <w:color w:val="000000"/>
                <w:sz w:val="20"/>
                <w:szCs w:val="20"/>
              </w:rPr>
              <w:t>141667</w:t>
            </w:r>
          </w:p>
        </w:tc>
        <w:tc>
          <w:tcPr>
            <w:tcW w:w="1716" w:type="dxa"/>
            <w:shd w:val="clear" w:color="auto" w:fill="auto"/>
            <w:noWrap/>
            <w:hideMark/>
          </w:tcPr>
          <w:p w14:paraId="1D575226" w14:textId="77777777" w:rsidR="00DC44EE" w:rsidRPr="00DC44EE" w:rsidRDefault="00DC44EE" w:rsidP="00DC44EE">
            <w:pPr>
              <w:jc w:val="right"/>
              <w:rPr>
                <w:color w:val="000000"/>
                <w:sz w:val="20"/>
                <w:szCs w:val="20"/>
              </w:rPr>
            </w:pPr>
            <w:r w:rsidRPr="00DC44EE">
              <w:rPr>
                <w:color w:val="000000"/>
                <w:sz w:val="20"/>
                <w:szCs w:val="20"/>
              </w:rPr>
              <w:t>27911000</w:t>
            </w:r>
          </w:p>
        </w:tc>
        <w:tc>
          <w:tcPr>
            <w:tcW w:w="6114" w:type="dxa"/>
            <w:shd w:val="clear" w:color="auto" w:fill="auto"/>
            <w:noWrap/>
            <w:hideMark/>
          </w:tcPr>
          <w:p w14:paraId="39F72DC8" w14:textId="77777777" w:rsidR="00DC44EE" w:rsidRPr="00DC44EE" w:rsidRDefault="00DC44EE" w:rsidP="00DC44EE">
            <w:pPr>
              <w:rPr>
                <w:color w:val="000000"/>
                <w:sz w:val="20"/>
                <w:szCs w:val="20"/>
              </w:rPr>
            </w:pPr>
            <w:r w:rsidRPr="00DC44EE">
              <w:rPr>
                <w:color w:val="000000"/>
                <w:sz w:val="20"/>
                <w:szCs w:val="20"/>
              </w:rPr>
              <w:t>Laxity of ligament</w:t>
            </w:r>
          </w:p>
        </w:tc>
      </w:tr>
      <w:tr w:rsidR="00DC44EE" w:rsidRPr="00DC44EE" w14:paraId="7E2A232F" w14:textId="77777777" w:rsidTr="00DC44EE">
        <w:trPr>
          <w:trHeight w:val="288"/>
        </w:trPr>
        <w:tc>
          <w:tcPr>
            <w:tcW w:w="416" w:type="dxa"/>
            <w:shd w:val="clear" w:color="auto" w:fill="auto"/>
            <w:noWrap/>
            <w:hideMark/>
          </w:tcPr>
          <w:p w14:paraId="68088E97" w14:textId="77777777" w:rsidR="00DC44EE" w:rsidRPr="00DC44EE" w:rsidRDefault="00DC44EE" w:rsidP="00DC44EE">
            <w:pPr>
              <w:jc w:val="right"/>
              <w:rPr>
                <w:color w:val="000000"/>
                <w:sz w:val="20"/>
                <w:szCs w:val="20"/>
              </w:rPr>
            </w:pPr>
            <w:r w:rsidRPr="00DC44EE">
              <w:rPr>
                <w:color w:val="000000"/>
                <w:sz w:val="20"/>
                <w:szCs w:val="20"/>
              </w:rPr>
              <w:t>13</w:t>
            </w:r>
          </w:p>
        </w:tc>
        <w:tc>
          <w:tcPr>
            <w:tcW w:w="1204" w:type="dxa"/>
            <w:shd w:val="clear" w:color="auto" w:fill="auto"/>
            <w:noWrap/>
            <w:hideMark/>
          </w:tcPr>
          <w:p w14:paraId="2B5323F4" w14:textId="77777777" w:rsidR="00DC44EE" w:rsidRPr="00DC44EE" w:rsidRDefault="00DC44EE" w:rsidP="00DC44EE">
            <w:pPr>
              <w:jc w:val="right"/>
              <w:rPr>
                <w:color w:val="000000"/>
                <w:sz w:val="20"/>
                <w:szCs w:val="20"/>
              </w:rPr>
            </w:pPr>
            <w:r w:rsidRPr="00DC44EE">
              <w:rPr>
                <w:color w:val="000000"/>
                <w:sz w:val="20"/>
                <w:szCs w:val="20"/>
              </w:rPr>
              <w:t>4216670</w:t>
            </w:r>
          </w:p>
        </w:tc>
        <w:tc>
          <w:tcPr>
            <w:tcW w:w="1716" w:type="dxa"/>
            <w:shd w:val="clear" w:color="auto" w:fill="auto"/>
            <w:noWrap/>
            <w:hideMark/>
          </w:tcPr>
          <w:p w14:paraId="2F970D1A" w14:textId="77777777" w:rsidR="00DC44EE" w:rsidRPr="00DC44EE" w:rsidRDefault="00DC44EE" w:rsidP="00DC44EE">
            <w:pPr>
              <w:jc w:val="right"/>
              <w:rPr>
                <w:color w:val="000000"/>
                <w:sz w:val="20"/>
                <w:szCs w:val="20"/>
              </w:rPr>
            </w:pPr>
            <w:r w:rsidRPr="00DC44EE">
              <w:rPr>
                <w:color w:val="000000"/>
                <w:sz w:val="20"/>
                <w:szCs w:val="20"/>
              </w:rPr>
              <w:t>81302005</w:t>
            </w:r>
          </w:p>
        </w:tc>
        <w:tc>
          <w:tcPr>
            <w:tcW w:w="6114" w:type="dxa"/>
            <w:shd w:val="clear" w:color="auto" w:fill="auto"/>
            <w:noWrap/>
            <w:hideMark/>
          </w:tcPr>
          <w:p w14:paraId="50DE6088" w14:textId="77777777" w:rsidR="00DC44EE" w:rsidRPr="00DC44EE" w:rsidRDefault="00DC44EE" w:rsidP="00DC44EE">
            <w:pPr>
              <w:rPr>
                <w:color w:val="000000"/>
                <w:sz w:val="20"/>
                <w:szCs w:val="20"/>
              </w:rPr>
            </w:pPr>
            <w:r w:rsidRPr="00DC44EE">
              <w:rPr>
                <w:color w:val="000000"/>
                <w:sz w:val="20"/>
                <w:szCs w:val="20"/>
              </w:rPr>
              <w:t>Worried well</w:t>
            </w:r>
          </w:p>
        </w:tc>
      </w:tr>
      <w:tr w:rsidR="00DC44EE" w:rsidRPr="00DC44EE" w14:paraId="1483267D" w14:textId="77777777" w:rsidTr="00DC44EE">
        <w:trPr>
          <w:trHeight w:val="288"/>
        </w:trPr>
        <w:tc>
          <w:tcPr>
            <w:tcW w:w="416" w:type="dxa"/>
            <w:shd w:val="clear" w:color="auto" w:fill="auto"/>
            <w:noWrap/>
            <w:hideMark/>
          </w:tcPr>
          <w:p w14:paraId="3194C3DA" w14:textId="77777777" w:rsidR="00DC44EE" w:rsidRPr="00DC44EE" w:rsidRDefault="00DC44EE" w:rsidP="00DC44EE">
            <w:pPr>
              <w:jc w:val="right"/>
              <w:rPr>
                <w:color w:val="000000"/>
                <w:sz w:val="20"/>
                <w:szCs w:val="20"/>
              </w:rPr>
            </w:pPr>
            <w:r w:rsidRPr="00DC44EE">
              <w:rPr>
                <w:color w:val="000000"/>
                <w:sz w:val="20"/>
                <w:szCs w:val="20"/>
              </w:rPr>
              <w:t>14</w:t>
            </w:r>
          </w:p>
        </w:tc>
        <w:tc>
          <w:tcPr>
            <w:tcW w:w="1204" w:type="dxa"/>
            <w:shd w:val="clear" w:color="auto" w:fill="auto"/>
            <w:noWrap/>
            <w:hideMark/>
          </w:tcPr>
          <w:p w14:paraId="332A4CC0" w14:textId="77777777" w:rsidR="00DC44EE" w:rsidRPr="00DC44EE" w:rsidRDefault="00DC44EE" w:rsidP="00DC44EE">
            <w:pPr>
              <w:jc w:val="right"/>
              <w:rPr>
                <w:color w:val="000000"/>
                <w:sz w:val="20"/>
                <w:szCs w:val="20"/>
              </w:rPr>
            </w:pPr>
            <w:r w:rsidRPr="00DC44EE">
              <w:rPr>
                <w:color w:val="000000"/>
                <w:sz w:val="20"/>
                <w:szCs w:val="20"/>
              </w:rPr>
              <w:t>77139</w:t>
            </w:r>
          </w:p>
        </w:tc>
        <w:tc>
          <w:tcPr>
            <w:tcW w:w="1716" w:type="dxa"/>
            <w:shd w:val="clear" w:color="auto" w:fill="auto"/>
            <w:noWrap/>
            <w:hideMark/>
          </w:tcPr>
          <w:p w14:paraId="78CF3152" w14:textId="77777777" w:rsidR="00DC44EE" w:rsidRPr="00DC44EE" w:rsidRDefault="00DC44EE" w:rsidP="00DC44EE">
            <w:pPr>
              <w:jc w:val="right"/>
              <w:rPr>
                <w:color w:val="000000"/>
                <w:sz w:val="20"/>
                <w:szCs w:val="20"/>
              </w:rPr>
            </w:pPr>
            <w:r w:rsidRPr="00DC44EE">
              <w:rPr>
                <w:color w:val="000000"/>
                <w:sz w:val="20"/>
                <w:szCs w:val="20"/>
              </w:rPr>
              <w:t>2630008</w:t>
            </w:r>
          </w:p>
        </w:tc>
        <w:tc>
          <w:tcPr>
            <w:tcW w:w="6114" w:type="dxa"/>
            <w:shd w:val="clear" w:color="auto" w:fill="auto"/>
            <w:noWrap/>
            <w:hideMark/>
          </w:tcPr>
          <w:p w14:paraId="3FA4133F" w14:textId="77777777" w:rsidR="00DC44EE" w:rsidRPr="00DC44EE" w:rsidRDefault="00DC44EE" w:rsidP="00DC44EE">
            <w:pPr>
              <w:rPr>
                <w:color w:val="000000"/>
                <w:sz w:val="20"/>
                <w:szCs w:val="20"/>
              </w:rPr>
            </w:pPr>
            <w:r w:rsidRPr="00DC44EE">
              <w:rPr>
                <w:color w:val="000000"/>
                <w:sz w:val="20"/>
                <w:szCs w:val="20"/>
              </w:rPr>
              <w:t>Open wound of finger without complication</w:t>
            </w:r>
          </w:p>
        </w:tc>
      </w:tr>
      <w:tr w:rsidR="00DC44EE" w:rsidRPr="00DC44EE" w14:paraId="4DDC21FA" w14:textId="77777777" w:rsidTr="00DC44EE">
        <w:trPr>
          <w:trHeight w:val="288"/>
        </w:trPr>
        <w:tc>
          <w:tcPr>
            <w:tcW w:w="416" w:type="dxa"/>
            <w:shd w:val="clear" w:color="auto" w:fill="auto"/>
            <w:noWrap/>
            <w:hideMark/>
          </w:tcPr>
          <w:p w14:paraId="066851A5" w14:textId="77777777" w:rsidR="00DC44EE" w:rsidRPr="00DC44EE" w:rsidRDefault="00DC44EE" w:rsidP="00DC44EE">
            <w:pPr>
              <w:jc w:val="right"/>
              <w:rPr>
                <w:color w:val="000000"/>
                <w:sz w:val="20"/>
                <w:szCs w:val="20"/>
              </w:rPr>
            </w:pPr>
            <w:r w:rsidRPr="00DC44EE">
              <w:rPr>
                <w:color w:val="000000"/>
                <w:sz w:val="20"/>
                <w:szCs w:val="20"/>
              </w:rPr>
              <w:t>15</w:t>
            </w:r>
          </w:p>
        </w:tc>
        <w:tc>
          <w:tcPr>
            <w:tcW w:w="1204" w:type="dxa"/>
            <w:shd w:val="clear" w:color="auto" w:fill="auto"/>
            <w:noWrap/>
            <w:hideMark/>
          </w:tcPr>
          <w:p w14:paraId="6B10DE50" w14:textId="77777777" w:rsidR="00DC44EE" w:rsidRPr="00DC44EE" w:rsidRDefault="00DC44EE" w:rsidP="00DC44EE">
            <w:pPr>
              <w:jc w:val="right"/>
              <w:rPr>
                <w:color w:val="000000"/>
                <w:sz w:val="20"/>
                <w:szCs w:val="20"/>
              </w:rPr>
            </w:pPr>
            <w:r w:rsidRPr="00DC44EE">
              <w:rPr>
                <w:color w:val="000000"/>
                <w:sz w:val="20"/>
                <w:szCs w:val="20"/>
              </w:rPr>
              <w:t>132736</w:t>
            </w:r>
          </w:p>
        </w:tc>
        <w:tc>
          <w:tcPr>
            <w:tcW w:w="1716" w:type="dxa"/>
            <w:shd w:val="clear" w:color="auto" w:fill="auto"/>
            <w:noWrap/>
            <w:hideMark/>
          </w:tcPr>
          <w:p w14:paraId="012D85D2" w14:textId="77777777" w:rsidR="00DC44EE" w:rsidRPr="00DC44EE" w:rsidRDefault="00DC44EE" w:rsidP="00DC44EE">
            <w:pPr>
              <w:jc w:val="right"/>
              <w:rPr>
                <w:color w:val="000000"/>
                <w:sz w:val="20"/>
                <w:szCs w:val="20"/>
              </w:rPr>
            </w:pPr>
            <w:r w:rsidRPr="00DC44EE">
              <w:rPr>
                <w:color w:val="000000"/>
                <w:sz w:val="20"/>
                <w:szCs w:val="20"/>
              </w:rPr>
              <w:t>5758002</w:t>
            </w:r>
          </w:p>
        </w:tc>
        <w:tc>
          <w:tcPr>
            <w:tcW w:w="6114" w:type="dxa"/>
            <w:shd w:val="clear" w:color="auto" w:fill="auto"/>
            <w:noWrap/>
            <w:hideMark/>
          </w:tcPr>
          <w:p w14:paraId="4A738C59" w14:textId="77777777" w:rsidR="00DC44EE" w:rsidRPr="00DC44EE" w:rsidRDefault="00DC44EE" w:rsidP="00DC44EE">
            <w:pPr>
              <w:rPr>
                <w:color w:val="000000"/>
                <w:sz w:val="20"/>
                <w:szCs w:val="20"/>
              </w:rPr>
            </w:pPr>
            <w:r w:rsidRPr="00DC44EE">
              <w:rPr>
                <w:color w:val="000000"/>
                <w:sz w:val="20"/>
                <w:szCs w:val="20"/>
              </w:rPr>
              <w:t>Bacteremia</w:t>
            </w:r>
          </w:p>
        </w:tc>
      </w:tr>
      <w:tr w:rsidR="00DC44EE" w:rsidRPr="00DC44EE" w14:paraId="3F4A4EF8" w14:textId="77777777" w:rsidTr="00DC44EE">
        <w:trPr>
          <w:trHeight w:val="288"/>
        </w:trPr>
        <w:tc>
          <w:tcPr>
            <w:tcW w:w="416" w:type="dxa"/>
            <w:shd w:val="clear" w:color="auto" w:fill="auto"/>
            <w:noWrap/>
            <w:hideMark/>
          </w:tcPr>
          <w:p w14:paraId="11104B7D" w14:textId="77777777" w:rsidR="00DC44EE" w:rsidRPr="00DC44EE" w:rsidRDefault="00DC44EE" w:rsidP="00DC44EE">
            <w:pPr>
              <w:jc w:val="right"/>
              <w:rPr>
                <w:color w:val="000000"/>
                <w:sz w:val="20"/>
                <w:szCs w:val="20"/>
              </w:rPr>
            </w:pPr>
            <w:r w:rsidRPr="00DC44EE">
              <w:rPr>
                <w:color w:val="000000"/>
                <w:sz w:val="20"/>
                <w:szCs w:val="20"/>
              </w:rPr>
              <w:t>16</w:t>
            </w:r>
          </w:p>
        </w:tc>
        <w:tc>
          <w:tcPr>
            <w:tcW w:w="1204" w:type="dxa"/>
            <w:shd w:val="clear" w:color="auto" w:fill="auto"/>
            <w:noWrap/>
            <w:hideMark/>
          </w:tcPr>
          <w:p w14:paraId="392CC1D1" w14:textId="77777777" w:rsidR="00DC44EE" w:rsidRPr="00DC44EE" w:rsidRDefault="00DC44EE" w:rsidP="00DC44EE">
            <w:pPr>
              <w:jc w:val="right"/>
              <w:rPr>
                <w:color w:val="000000"/>
                <w:sz w:val="20"/>
                <w:szCs w:val="20"/>
              </w:rPr>
            </w:pPr>
            <w:r w:rsidRPr="00DC44EE">
              <w:rPr>
                <w:color w:val="000000"/>
                <w:sz w:val="20"/>
                <w:szCs w:val="20"/>
              </w:rPr>
              <w:t>374358</w:t>
            </w:r>
          </w:p>
        </w:tc>
        <w:tc>
          <w:tcPr>
            <w:tcW w:w="1716" w:type="dxa"/>
            <w:shd w:val="clear" w:color="auto" w:fill="auto"/>
            <w:noWrap/>
            <w:hideMark/>
          </w:tcPr>
          <w:p w14:paraId="05144CBD" w14:textId="77777777" w:rsidR="00DC44EE" w:rsidRPr="00DC44EE" w:rsidRDefault="00DC44EE" w:rsidP="00DC44EE">
            <w:pPr>
              <w:jc w:val="right"/>
              <w:rPr>
                <w:color w:val="000000"/>
                <w:sz w:val="20"/>
                <w:szCs w:val="20"/>
              </w:rPr>
            </w:pPr>
            <w:r w:rsidRPr="00DC44EE">
              <w:rPr>
                <w:color w:val="000000"/>
                <w:sz w:val="20"/>
                <w:szCs w:val="20"/>
              </w:rPr>
              <w:t>246815009</w:t>
            </w:r>
          </w:p>
        </w:tc>
        <w:tc>
          <w:tcPr>
            <w:tcW w:w="6114" w:type="dxa"/>
            <w:shd w:val="clear" w:color="auto" w:fill="auto"/>
            <w:noWrap/>
            <w:hideMark/>
          </w:tcPr>
          <w:p w14:paraId="76D0B205" w14:textId="77777777" w:rsidR="00DC44EE" w:rsidRPr="00DC44EE" w:rsidRDefault="00DC44EE" w:rsidP="00DC44EE">
            <w:pPr>
              <w:rPr>
                <w:color w:val="000000"/>
                <w:sz w:val="20"/>
                <w:szCs w:val="20"/>
              </w:rPr>
            </w:pPr>
            <w:r w:rsidRPr="00DC44EE">
              <w:rPr>
                <w:color w:val="000000"/>
                <w:sz w:val="20"/>
                <w:szCs w:val="20"/>
              </w:rPr>
              <w:t>Excess skin of eyelid</w:t>
            </w:r>
          </w:p>
        </w:tc>
      </w:tr>
      <w:tr w:rsidR="00DC44EE" w:rsidRPr="00DC44EE" w14:paraId="648F1D25" w14:textId="77777777" w:rsidTr="00DC44EE">
        <w:trPr>
          <w:trHeight w:val="288"/>
        </w:trPr>
        <w:tc>
          <w:tcPr>
            <w:tcW w:w="416" w:type="dxa"/>
            <w:shd w:val="clear" w:color="auto" w:fill="auto"/>
            <w:noWrap/>
            <w:hideMark/>
          </w:tcPr>
          <w:p w14:paraId="20C46254" w14:textId="77777777" w:rsidR="00DC44EE" w:rsidRPr="00DC44EE" w:rsidRDefault="00DC44EE" w:rsidP="00DC44EE">
            <w:pPr>
              <w:jc w:val="right"/>
              <w:rPr>
                <w:color w:val="000000"/>
                <w:sz w:val="20"/>
                <w:szCs w:val="20"/>
              </w:rPr>
            </w:pPr>
            <w:r w:rsidRPr="00DC44EE">
              <w:rPr>
                <w:color w:val="000000"/>
                <w:sz w:val="20"/>
                <w:szCs w:val="20"/>
              </w:rPr>
              <w:t>17</w:t>
            </w:r>
          </w:p>
        </w:tc>
        <w:tc>
          <w:tcPr>
            <w:tcW w:w="1204" w:type="dxa"/>
            <w:shd w:val="clear" w:color="auto" w:fill="auto"/>
            <w:noWrap/>
            <w:hideMark/>
          </w:tcPr>
          <w:p w14:paraId="28FCE903" w14:textId="77777777" w:rsidR="00DC44EE" w:rsidRPr="00DC44EE" w:rsidRDefault="00DC44EE" w:rsidP="00DC44EE">
            <w:pPr>
              <w:jc w:val="right"/>
              <w:rPr>
                <w:color w:val="000000"/>
                <w:sz w:val="20"/>
                <w:szCs w:val="20"/>
              </w:rPr>
            </w:pPr>
            <w:r w:rsidRPr="00DC44EE">
              <w:rPr>
                <w:color w:val="000000"/>
                <w:sz w:val="20"/>
                <w:szCs w:val="20"/>
              </w:rPr>
              <w:t>4344500</w:t>
            </w:r>
          </w:p>
        </w:tc>
        <w:tc>
          <w:tcPr>
            <w:tcW w:w="1716" w:type="dxa"/>
            <w:shd w:val="clear" w:color="auto" w:fill="auto"/>
            <w:noWrap/>
            <w:hideMark/>
          </w:tcPr>
          <w:p w14:paraId="0983F049" w14:textId="77777777" w:rsidR="00DC44EE" w:rsidRPr="00DC44EE" w:rsidRDefault="00DC44EE" w:rsidP="00DC44EE">
            <w:pPr>
              <w:jc w:val="right"/>
              <w:rPr>
                <w:color w:val="000000"/>
                <w:sz w:val="20"/>
                <w:szCs w:val="20"/>
              </w:rPr>
            </w:pPr>
            <w:r w:rsidRPr="00DC44EE">
              <w:rPr>
                <w:color w:val="000000"/>
                <w:sz w:val="20"/>
                <w:szCs w:val="20"/>
              </w:rPr>
              <w:t>239960007</w:t>
            </w:r>
          </w:p>
        </w:tc>
        <w:tc>
          <w:tcPr>
            <w:tcW w:w="6114" w:type="dxa"/>
            <w:shd w:val="clear" w:color="auto" w:fill="auto"/>
            <w:noWrap/>
            <w:hideMark/>
          </w:tcPr>
          <w:p w14:paraId="25A5CBFB" w14:textId="77777777" w:rsidR="00DC44EE" w:rsidRPr="00DC44EE" w:rsidRDefault="00DC44EE" w:rsidP="00DC44EE">
            <w:pPr>
              <w:rPr>
                <w:color w:val="000000"/>
                <w:sz w:val="20"/>
                <w:szCs w:val="20"/>
              </w:rPr>
            </w:pPr>
            <w:r w:rsidRPr="00DC44EE">
              <w:rPr>
                <w:color w:val="000000"/>
                <w:sz w:val="20"/>
                <w:szCs w:val="20"/>
              </w:rPr>
              <w:t>Impingement syndrome of shoulder region</w:t>
            </w:r>
          </w:p>
        </w:tc>
      </w:tr>
      <w:tr w:rsidR="00DC44EE" w:rsidRPr="00DC44EE" w14:paraId="7B129B9E" w14:textId="77777777" w:rsidTr="00DC44EE">
        <w:trPr>
          <w:trHeight w:val="288"/>
        </w:trPr>
        <w:tc>
          <w:tcPr>
            <w:tcW w:w="416" w:type="dxa"/>
            <w:shd w:val="clear" w:color="auto" w:fill="auto"/>
            <w:noWrap/>
            <w:hideMark/>
          </w:tcPr>
          <w:p w14:paraId="615E00C9" w14:textId="77777777" w:rsidR="00DC44EE" w:rsidRPr="00DC44EE" w:rsidRDefault="00DC44EE" w:rsidP="00DC44EE">
            <w:pPr>
              <w:jc w:val="right"/>
              <w:rPr>
                <w:color w:val="000000"/>
                <w:sz w:val="20"/>
                <w:szCs w:val="20"/>
              </w:rPr>
            </w:pPr>
            <w:r w:rsidRPr="00DC44EE">
              <w:rPr>
                <w:color w:val="000000"/>
                <w:sz w:val="20"/>
                <w:szCs w:val="20"/>
              </w:rPr>
              <w:t>18</w:t>
            </w:r>
          </w:p>
        </w:tc>
        <w:tc>
          <w:tcPr>
            <w:tcW w:w="1204" w:type="dxa"/>
            <w:shd w:val="clear" w:color="auto" w:fill="auto"/>
            <w:noWrap/>
            <w:hideMark/>
          </w:tcPr>
          <w:p w14:paraId="6E5111E2" w14:textId="77777777" w:rsidR="00DC44EE" w:rsidRPr="00DC44EE" w:rsidRDefault="00DC44EE" w:rsidP="00DC44EE">
            <w:pPr>
              <w:jc w:val="right"/>
              <w:rPr>
                <w:color w:val="000000"/>
                <w:sz w:val="20"/>
                <w:szCs w:val="20"/>
              </w:rPr>
            </w:pPr>
            <w:r w:rsidRPr="00DC44EE">
              <w:rPr>
                <w:color w:val="000000"/>
                <w:sz w:val="20"/>
                <w:szCs w:val="20"/>
              </w:rPr>
              <w:t>4128329</w:t>
            </w:r>
          </w:p>
        </w:tc>
        <w:tc>
          <w:tcPr>
            <w:tcW w:w="1716" w:type="dxa"/>
            <w:shd w:val="clear" w:color="auto" w:fill="auto"/>
            <w:noWrap/>
            <w:hideMark/>
          </w:tcPr>
          <w:p w14:paraId="3727F666" w14:textId="77777777" w:rsidR="00DC44EE" w:rsidRPr="00DC44EE" w:rsidRDefault="00DC44EE" w:rsidP="00DC44EE">
            <w:pPr>
              <w:jc w:val="right"/>
              <w:rPr>
                <w:color w:val="000000"/>
                <w:sz w:val="20"/>
                <w:szCs w:val="20"/>
              </w:rPr>
            </w:pPr>
            <w:r w:rsidRPr="00DC44EE">
              <w:rPr>
                <w:color w:val="000000"/>
                <w:sz w:val="20"/>
                <w:szCs w:val="20"/>
              </w:rPr>
              <w:t>289903006</w:t>
            </w:r>
          </w:p>
        </w:tc>
        <w:tc>
          <w:tcPr>
            <w:tcW w:w="6114" w:type="dxa"/>
            <w:shd w:val="clear" w:color="auto" w:fill="auto"/>
            <w:noWrap/>
            <w:hideMark/>
          </w:tcPr>
          <w:p w14:paraId="13248518" w14:textId="77777777" w:rsidR="00DC44EE" w:rsidRPr="00DC44EE" w:rsidRDefault="00DC44EE" w:rsidP="00DC44EE">
            <w:pPr>
              <w:rPr>
                <w:color w:val="000000"/>
                <w:sz w:val="20"/>
                <w:szCs w:val="20"/>
              </w:rPr>
            </w:pPr>
            <w:r w:rsidRPr="00DC44EE">
              <w:rPr>
                <w:color w:val="000000"/>
                <w:sz w:val="20"/>
                <w:szCs w:val="20"/>
              </w:rPr>
              <w:t>Menopause present</w:t>
            </w:r>
          </w:p>
        </w:tc>
      </w:tr>
      <w:tr w:rsidR="00DC44EE" w:rsidRPr="00DC44EE" w14:paraId="15ED078A" w14:textId="77777777" w:rsidTr="00DC44EE">
        <w:trPr>
          <w:trHeight w:val="288"/>
        </w:trPr>
        <w:tc>
          <w:tcPr>
            <w:tcW w:w="416" w:type="dxa"/>
            <w:shd w:val="clear" w:color="auto" w:fill="auto"/>
            <w:noWrap/>
            <w:hideMark/>
          </w:tcPr>
          <w:p w14:paraId="13E8FB8E" w14:textId="77777777" w:rsidR="00DC44EE" w:rsidRPr="00DC44EE" w:rsidRDefault="00DC44EE" w:rsidP="00DC44EE">
            <w:pPr>
              <w:jc w:val="right"/>
              <w:rPr>
                <w:color w:val="000000"/>
                <w:sz w:val="20"/>
                <w:szCs w:val="20"/>
              </w:rPr>
            </w:pPr>
            <w:r w:rsidRPr="00DC44EE">
              <w:rPr>
                <w:color w:val="000000"/>
                <w:sz w:val="20"/>
                <w:szCs w:val="20"/>
              </w:rPr>
              <w:t>19</w:t>
            </w:r>
          </w:p>
        </w:tc>
        <w:tc>
          <w:tcPr>
            <w:tcW w:w="1204" w:type="dxa"/>
            <w:shd w:val="clear" w:color="auto" w:fill="auto"/>
            <w:noWrap/>
            <w:hideMark/>
          </w:tcPr>
          <w:p w14:paraId="6C073380" w14:textId="77777777" w:rsidR="00DC44EE" w:rsidRPr="00DC44EE" w:rsidRDefault="00DC44EE" w:rsidP="00DC44EE">
            <w:pPr>
              <w:jc w:val="right"/>
              <w:rPr>
                <w:color w:val="000000"/>
                <w:sz w:val="20"/>
                <w:szCs w:val="20"/>
              </w:rPr>
            </w:pPr>
            <w:r w:rsidRPr="00DC44EE">
              <w:rPr>
                <w:color w:val="000000"/>
                <w:sz w:val="20"/>
                <w:szCs w:val="20"/>
              </w:rPr>
              <w:t>439438</w:t>
            </w:r>
          </w:p>
        </w:tc>
        <w:tc>
          <w:tcPr>
            <w:tcW w:w="1716" w:type="dxa"/>
            <w:shd w:val="clear" w:color="auto" w:fill="auto"/>
            <w:noWrap/>
            <w:hideMark/>
          </w:tcPr>
          <w:p w14:paraId="6B4FA930" w14:textId="77777777" w:rsidR="00DC44EE" w:rsidRPr="00DC44EE" w:rsidRDefault="00DC44EE" w:rsidP="00DC44EE">
            <w:pPr>
              <w:jc w:val="right"/>
              <w:rPr>
                <w:color w:val="000000"/>
                <w:sz w:val="20"/>
                <w:szCs w:val="20"/>
              </w:rPr>
            </w:pPr>
            <w:r w:rsidRPr="00DC44EE">
              <w:rPr>
                <w:color w:val="000000"/>
                <w:sz w:val="20"/>
                <w:szCs w:val="20"/>
              </w:rPr>
              <w:t>162213003</w:t>
            </w:r>
          </w:p>
        </w:tc>
        <w:tc>
          <w:tcPr>
            <w:tcW w:w="6114" w:type="dxa"/>
            <w:shd w:val="clear" w:color="auto" w:fill="auto"/>
            <w:noWrap/>
            <w:hideMark/>
          </w:tcPr>
          <w:p w14:paraId="6A1A81A8" w14:textId="77777777" w:rsidR="00DC44EE" w:rsidRPr="00DC44EE" w:rsidRDefault="00DC44EE" w:rsidP="00DC44EE">
            <w:pPr>
              <w:rPr>
                <w:color w:val="000000"/>
                <w:sz w:val="20"/>
                <w:szCs w:val="20"/>
              </w:rPr>
            </w:pPr>
            <w:r w:rsidRPr="00DC44EE">
              <w:rPr>
                <w:color w:val="000000"/>
                <w:sz w:val="20"/>
                <w:szCs w:val="20"/>
              </w:rPr>
              <w:t>Crying, excessive</w:t>
            </w:r>
          </w:p>
        </w:tc>
      </w:tr>
      <w:tr w:rsidR="00DC44EE" w:rsidRPr="00DC44EE" w14:paraId="3FB915EC" w14:textId="77777777" w:rsidTr="00DC44EE">
        <w:trPr>
          <w:trHeight w:val="288"/>
        </w:trPr>
        <w:tc>
          <w:tcPr>
            <w:tcW w:w="416" w:type="dxa"/>
            <w:shd w:val="clear" w:color="auto" w:fill="auto"/>
            <w:noWrap/>
            <w:hideMark/>
          </w:tcPr>
          <w:p w14:paraId="4146F620" w14:textId="77777777" w:rsidR="00DC44EE" w:rsidRPr="00DC44EE" w:rsidRDefault="00DC44EE" w:rsidP="00DC44EE">
            <w:pPr>
              <w:jc w:val="right"/>
              <w:rPr>
                <w:color w:val="000000"/>
                <w:sz w:val="20"/>
                <w:szCs w:val="20"/>
              </w:rPr>
            </w:pPr>
            <w:r w:rsidRPr="00DC44EE">
              <w:rPr>
                <w:color w:val="000000"/>
                <w:sz w:val="20"/>
                <w:szCs w:val="20"/>
              </w:rPr>
              <w:t>20</w:t>
            </w:r>
          </w:p>
        </w:tc>
        <w:tc>
          <w:tcPr>
            <w:tcW w:w="1204" w:type="dxa"/>
            <w:shd w:val="clear" w:color="auto" w:fill="auto"/>
            <w:noWrap/>
            <w:hideMark/>
          </w:tcPr>
          <w:p w14:paraId="5A5CFDEB" w14:textId="77777777" w:rsidR="00DC44EE" w:rsidRPr="00DC44EE" w:rsidRDefault="00DC44EE" w:rsidP="00DC44EE">
            <w:pPr>
              <w:jc w:val="right"/>
              <w:rPr>
                <w:color w:val="000000"/>
                <w:sz w:val="20"/>
                <w:szCs w:val="20"/>
              </w:rPr>
            </w:pPr>
            <w:r w:rsidRPr="00DC44EE">
              <w:rPr>
                <w:color w:val="000000"/>
                <w:sz w:val="20"/>
                <w:szCs w:val="20"/>
              </w:rPr>
              <w:t>4168681</w:t>
            </w:r>
          </w:p>
        </w:tc>
        <w:tc>
          <w:tcPr>
            <w:tcW w:w="1716" w:type="dxa"/>
            <w:shd w:val="clear" w:color="auto" w:fill="auto"/>
            <w:noWrap/>
            <w:hideMark/>
          </w:tcPr>
          <w:p w14:paraId="3C860779" w14:textId="77777777" w:rsidR="00DC44EE" w:rsidRPr="00DC44EE" w:rsidRDefault="00DC44EE" w:rsidP="00DC44EE">
            <w:pPr>
              <w:jc w:val="right"/>
              <w:rPr>
                <w:color w:val="000000"/>
                <w:sz w:val="20"/>
                <w:szCs w:val="20"/>
              </w:rPr>
            </w:pPr>
            <w:r w:rsidRPr="00DC44EE">
              <w:rPr>
                <w:color w:val="000000"/>
                <w:sz w:val="20"/>
                <w:szCs w:val="20"/>
              </w:rPr>
              <w:t>274646000</w:t>
            </w:r>
          </w:p>
        </w:tc>
        <w:tc>
          <w:tcPr>
            <w:tcW w:w="6114" w:type="dxa"/>
            <w:shd w:val="clear" w:color="auto" w:fill="auto"/>
            <w:noWrap/>
            <w:hideMark/>
          </w:tcPr>
          <w:p w14:paraId="7CD98465" w14:textId="77777777" w:rsidR="00DC44EE" w:rsidRPr="00DC44EE" w:rsidRDefault="00DC44EE" w:rsidP="00DC44EE">
            <w:pPr>
              <w:rPr>
                <w:color w:val="000000"/>
                <w:sz w:val="20"/>
                <w:szCs w:val="20"/>
              </w:rPr>
            </w:pPr>
            <w:r w:rsidRPr="00DC44EE">
              <w:rPr>
                <w:color w:val="000000"/>
                <w:sz w:val="20"/>
                <w:szCs w:val="20"/>
              </w:rPr>
              <w:t>Irritability and anger</w:t>
            </w:r>
          </w:p>
        </w:tc>
      </w:tr>
      <w:tr w:rsidR="00DC44EE" w:rsidRPr="00DC44EE" w14:paraId="5D3F7BE8" w14:textId="77777777" w:rsidTr="00DC44EE">
        <w:trPr>
          <w:trHeight w:val="288"/>
        </w:trPr>
        <w:tc>
          <w:tcPr>
            <w:tcW w:w="416" w:type="dxa"/>
            <w:shd w:val="clear" w:color="auto" w:fill="auto"/>
            <w:noWrap/>
            <w:hideMark/>
          </w:tcPr>
          <w:p w14:paraId="3A8AC2B2" w14:textId="77777777" w:rsidR="00DC44EE" w:rsidRPr="00DC44EE" w:rsidRDefault="00DC44EE" w:rsidP="00DC44EE">
            <w:pPr>
              <w:jc w:val="right"/>
              <w:rPr>
                <w:color w:val="000000"/>
                <w:sz w:val="20"/>
                <w:szCs w:val="20"/>
              </w:rPr>
            </w:pPr>
            <w:r w:rsidRPr="00DC44EE">
              <w:rPr>
                <w:color w:val="000000"/>
                <w:sz w:val="20"/>
                <w:szCs w:val="20"/>
              </w:rPr>
              <w:t>21</w:t>
            </w:r>
          </w:p>
        </w:tc>
        <w:tc>
          <w:tcPr>
            <w:tcW w:w="1204" w:type="dxa"/>
            <w:shd w:val="clear" w:color="auto" w:fill="auto"/>
            <w:noWrap/>
            <w:hideMark/>
          </w:tcPr>
          <w:p w14:paraId="785BF6D6" w14:textId="77777777" w:rsidR="00DC44EE" w:rsidRPr="00DC44EE" w:rsidRDefault="00DC44EE" w:rsidP="00DC44EE">
            <w:pPr>
              <w:jc w:val="right"/>
              <w:rPr>
                <w:color w:val="000000"/>
                <w:sz w:val="20"/>
                <w:szCs w:val="20"/>
              </w:rPr>
            </w:pPr>
            <w:r w:rsidRPr="00DC44EE">
              <w:rPr>
                <w:color w:val="000000"/>
                <w:sz w:val="20"/>
                <w:szCs w:val="20"/>
              </w:rPr>
              <w:t>4051630</w:t>
            </w:r>
          </w:p>
        </w:tc>
        <w:tc>
          <w:tcPr>
            <w:tcW w:w="1716" w:type="dxa"/>
            <w:shd w:val="clear" w:color="auto" w:fill="auto"/>
            <w:noWrap/>
            <w:hideMark/>
          </w:tcPr>
          <w:p w14:paraId="7B195737" w14:textId="77777777" w:rsidR="00DC44EE" w:rsidRPr="00DC44EE" w:rsidRDefault="00DC44EE" w:rsidP="00DC44EE">
            <w:pPr>
              <w:jc w:val="right"/>
              <w:rPr>
                <w:color w:val="000000"/>
                <w:sz w:val="20"/>
                <w:szCs w:val="20"/>
              </w:rPr>
            </w:pPr>
            <w:r w:rsidRPr="00DC44EE">
              <w:rPr>
                <w:color w:val="000000"/>
                <w:sz w:val="20"/>
                <w:szCs w:val="20"/>
              </w:rPr>
              <w:t>23268009</w:t>
            </w:r>
          </w:p>
        </w:tc>
        <w:tc>
          <w:tcPr>
            <w:tcW w:w="6114" w:type="dxa"/>
            <w:shd w:val="clear" w:color="auto" w:fill="auto"/>
            <w:noWrap/>
            <w:hideMark/>
          </w:tcPr>
          <w:p w14:paraId="1633D357" w14:textId="77777777" w:rsidR="00DC44EE" w:rsidRPr="00DC44EE" w:rsidRDefault="00DC44EE" w:rsidP="00DC44EE">
            <w:pPr>
              <w:rPr>
                <w:color w:val="000000"/>
                <w:sz w:val="20"/>
                <w:szCs w:val="20"/>
              </w:rPr>
            </w:pPr>
            <w:r w:rsidRPr="00DC44EE">
              <w:rPr>
                <w:color w:val="000000"/>
                <w:sz w:val="20"/>
                <w:szCs w:val="20"/>
              </w:rPr>
              <w:t>Malingering</w:t>
            </w:r>
          </w:p>
        </w:tc>
      </w:tr>
      <w:tr w:rsidR="00DC44EE" w:rsidRPr="00DC44EE" w14:paraId="08D824B3" w14:textId="77777777" w:rsidTr="00DC44EE">
        <w:trPr>
          <w:trHeight w:val="288"/>
        </w:trPr>
        <w:tc>
          <w:tcPr>
            <w:tcW w:w="416" w:type="dxa"/>
            <w:shd w:val="clear" w:color="auto" w:fill="auto"/>
            <w:noWrap/>
            <w:hideMark/>
          </w:tcPr>
          <w:p w14:paraId="6781622C" w14:textId="77777777" w:rsidR="00DC44EE" w:rsidRPr="00DC44EE" w:rsidRDefault="00DC44EE" w:rsidP="00DC44EE">
            <w:pPr>
              <w:jc w:val="right"/>
              <w:rPr>
                <w:color w:val="000000"/>
                <w:sz w:val="20"/>
                <w:szCs w:val="20"/>
              </w:rPr>
            </w:pPr>
            <w:r w:rsidRPr="00DC44EE">
              <w:rPr>
                <w:color w:val="000000"/>
                <w:sz w:val="20"/>
                <w:szCs w:val="20"/>
              </w:rPr>
              <w:t>22</w:t>
            </w:r>
          </w:p>
        </w:tc>
        <w:tc>
          <w:tcPr>
            <w:tcW w:w="1204" w:type="dxa"/>
            <w:shd w:val="clear" w:color="auto" w:fill="auto"/>
            <w:noWrap/>
            <w:hideMark/>
          </w:tcPr>
          <w:p w14:paraId="69A02B97" w14:textId="77777777" w:rsidR="00DC44EE" w:rsidRPr="00DC44EE" w:rsidRDefault="00DC44EE" w:rsidP="00DC44EE">
            <w:pPr>
              <w:jc w:val="right"/>
              <w:rPr>
                <w:color w:val="000000"/>
                <w:sz w:val="20"/>
                <w:szCs w:val="20"/>
              </w:rPr>
            </w:pPr>
            <w:r w:rsidRPr="00DC44EE">
              <w:rPr>
                <w:color w:val="000000"/>
                <w:sz w:val="20"/>
                <w:szCs w:val="20"/>
              </w:rPr>
              <w:t>4310082</w:t>
            </w:r>
          </w:p>
        </w:tc>
        <w:tc>
          <w:tcPr>
            <w:tcW w:w="1716" w:type="dxa"/>
            <w:shd w:val="clear" w:color="auto" w:fill="auto"/>
            <w:noWrap/>
            <w:hideMark/>
          </w:tcPr>
          <w:p w14:paraId="40B5387E" w14:textId="77777777" w:rsidR="00DC44EE" w:rsidRPr="00DC44EE" w:rsidRDefault="00DC44EE" w:rsidP="00DC44EE">
            <w:pPr>
              <w:jc w:val="right"/>
              <w:rPr>
                <w:color w:val="000000"/>
                <w:sz w:val="20"/>
                <w:szCs w:val="20"/>
              </w:rPr>
            </w:pPr>
            <w:r w:rsidRPr="00DC44EE">
              <w:rPr>
                <w:color w:val="000000"/>
                <w:sz w:val="20"/>
                <w:szCs w:val="20"/>
              </w:rPr>
              <w:t>216551003</w:t>
            </w:r>
          </w:p>
        </w:tc>
        <w:tc>
          <w:tcPr>
            <w:tcW w:w="6114" w:type="dxa"/>
            <w:shd w:val="clear" w:color="auto" w:fill="auto"/>
            <w:noWrap/>
            <w:hideMark/>
          </w:tcPr>
          <w:p w14:paraId="0344FE30" w14:textId="77777777" w:rsidR="00DC44EE" w:rsidRPr="00DC44EE" w:rsidRDefault="00DC44EE" w:rsidP="00DC44EE">
            <w:pPr>
              <w:rPr>
                <w:color w:val="000000"/>
                <w:sz w:val="20"/>
                <w:szCs w:val="20"/>
              </w:rPr>
            </w:pPr>
            <w:r w:rsidRPr="00DC44EE">
              <w:rPr>
                <w:color w:val="000000"/>
                <w:sz w:val="20"/>
                <w:szCs w:val="20"/>
              </w:rPr>
              <w:t>Accidental poisoning by cannabis derivatives</w:t>
            </w:r>
          </w:p>
        </w:tc>
      </w:tr>
      <w:tr w:rsidR="00DC44EE" w:rsidRPr="00DC44EE" w14:paraId="63A412EA" w14:textId="77777777" w:rsidTr="00DC44EE">
        <w:trPr>
          <w:trHeight w:val="288"/>
        </w:trPr>
        <w:tc>
          <w:tcPr>
            <w:tcW w:w="416" w:type="dxa"/>
            <w:shd w:val="clear" w:color="auto" w:fill="auto"/>
            <w:noWrap/>
            <w:hideMark/>
          </w:tcPr>
          <w:p w14:paraId="67048F6A" w14:textId="77777777" w:rsidR="00DC44EE" w:rsidRPr="00DC44EE" w:rsidRDefault="00DC44EE" w:rsidP="00DC44EE">
            <w:pPr>
              <w:jc w:val="right"/>
              <w:rPr>
                <w:color w:val="000000"/>
                <w:sz w:val="20"/>
                <w:szCs w:val="20"/>
              </w:rPr>
            </w:pPr>
            <w:r w:rsidRPr="00DC44EE">
              <w:rPr>
                <w:color w:val="000000"/>
                <w:sz w:val="20"/>
                <w:szCs w:val="20"/>
              </w:rPr>
              <w:t>23</w:t>
            </w:r>
          </w:p>
        </w:tc>
        <w:tc>
          <w:tcPr>
            <w:tcW w:w="1204" w:type="dxa"/>
            <w:shd w:val="clear" w:color="auto" w:fill="auto"/>
            <w:noWrap/>
            <w:hideMark/>
          </w:tcPr>
          <w:p w14:paraId="34FEC2AC" w14:textId="77777777" w:rsidR="00DC44EE" w:rsidRPr="00DC44EE" w:rsidRDefault="00DC44EE" w:rsidP="00DC44EE">
            <w:pPr>
              <w:jc w:val="right"/>
              <w:rPr>
                <w:color w:val="000000"/>
                <w:sz w:val="20"/>
                <w:szCs w:val="20"/>
              </w:rPr>
            </w:pPr>
            <w:r w:rsidRPr="00DC44EE">
              <w:rPr>
                <w:color w:val="000000"/>
                <w:sz w:val="20"/>
                <w:szCs w:val="20"/>
              </w:rPr>
              <w:t>440858</w:t>
            </w:r>
          </w:p>
        </w:tc>
        <w:tc>
          <w:tcPr>
            <w:tcW w:w="1716" w:type="dxa"/>
            <w:shd w:val="clear" w:color="auto" w:fill="auto"/>
            <w:noWrap/>
            <w:hideMark/>
          </w:tcPr>
          <w:p w14:paraId="2C7EFDA1" w14:textId="77777777" w:rsidR="00DC44EE" w:rsidRPr="00DC44EE" w:rsidRDefault="00DC44EE" w:rsidP="00DC44EE">
            <w:pPr>
              <w:jc w:val="right"/>
              <w:rPr>
                <w:color w:val="000000"/>
                <w:sz w:val="20"/>
                <w:szCs w:val="20"/>
              </w:rPr>
            </w:pPr>
            <w:r w:rsidRPr="00DC44EE">
              <w:rPr>
                <w:color w:val="000000"/>
                <w:sz w:val="20"/>
                <w:szCs w:val="20"/>
              </w:rPr>
              <w:t>32106001</w:t>
            </w:r>
          </w:p>
        </w:tc>
        <w:tc>
          <w:tcPr>
            <w:tcW w:w="6114" w:type="dxa"/>
            <w:shd w:val="clear" w:color="auto" w:fill="auto"/>
            <w:noWrap/>
            <w:hideMark/>
          </w:tcPr>
          <w:p w14:paraId="1ED4C55C" w14:textId="77777777" w:rsidR="00DC44EE" w:rsidRPr="00DC44EE" w:rsidRDefault="00DC44EE" w:rsidP="00DC44EE">
            <w:pPr>
              <w:rPr>
                <w:color w:val="000000"/>
                <w:sz w:val="20"/>
                <w:szCs w:val="20"/>
              </w:rPr>
            </w:pPr>
            <w:r w:rsidRPr="00DC44EE">
              <w:rPr>
                <w:color w:val="000000"/>
                <w:sz w:val="20"/>
                <w:szCs w:val="20"/>
              </w:rPr>
              <w:t>Cortex contusion without open intracranial wound</w:t>
            </w:r>
          </w:p>
        </w:tc>
      </w:tr>
      <w:tr w:rsidR="00DC44EE" w:rsidRPr="00DC44EE" w14:paraId="61893DAA" w14:textId="77777777" w:rsidTr="00DC44EE">
        <w:trPr>
          <w:trHeight w:val="288"/>
        </w:trPr>
        <w:tc>
          <w:tcPr>
            <w:tcW w:w="416" w:type="dxa"/>
            <w:shd w:val="clear" w:color="auto" w:fill="auto"/>
            <w:noWrap/>
            <w:hideMark/>
          </w:tcPr>
          <w:p w14:paraId="28769990" w14:textId="77777777" w:rsidR="00DC44EE" w:rsidRPr="00DC44EE" w:rsidRDefault="00DC44EE" w:rsidP="00DC44EE">
            <w:pPr>
              <w:jc w:val="right"/>
              <w:rPr>
                <w:color w:val="000000"/>
                <w:sz w:val="20"/>
                <w:szCs w:val="20"/>
              </w:rPr>
            </w:pPr>
            <w:r w:rsidRPr="00DC44EE">
              <w:rPr>
                <w:color w:val="000000"/>
                <w:sz w:val="20"/>
                <w:szCs w:val="20"/>
              </w:rPr>
              <w:t>24</w:t>
            </w:r>
          </w:p>
        </w:tc>
        <w:tc>
          <w:tcPr>
            <w:tcW w:w="1204" w:type="dxa"/>
            <w:shd w:val="clear" w:color="auto" w:fill="auto"/>
            <w:noWrap/>
            <w:hideMark/>
          </w:tcPr>
          <w:p w14:paraId="68EDFB22" w14:textId="77777777" w:rsidR="00DC44EE" w:rsidRPr="00DC44EE" w:rsidRDefault="00DC44EE" w:rsidP="00DC44EE">
            <w:pPr>
              <w:jc w:val="right"/>
              <w:rPr>
                <w:color w:val="000000"/>
                <w:sz w:val="20"/>
                <w:szCs w:val="20"/>
              </w:rPr>
            </w:pPr>
            <w:r w:rsidRPr="00DC44EE">
              <w:rPr>
                <w:color w:val="000000"/>
                <w:sz w:val="20"/>
                <w:szCs w:val="20"/>
              </w:rPr>
              <w:t>439216</w:t>
            </w:r>
          </w:p>
        </w:tc>
        <w:tc>
          <w:tcPr>
            <w:tcW w:w="1716" w:type="dxa"/>
            <w:shd w:val="clear" w:color="auto" w:fill="auto"/>
            <w:noWrap/>
            <w:hideMark/>
          </w:tcPr>
          <w:p w14:paraId="0CC82EAE" w14:textId="77777777" w:rsidR="00DC44EE" w:rsidRPr="00DC44EE" w:rsidRDefault="00DC44EE" w:rsidP="00DC44EE">
            <w:pPr>
              <w:jc w:val="right"/>
              <w:rPr>
                <w:color w:val="000000"/>
                <w:sz w:val="20"/>
                <w:szCs w:val="20"/>
              </w:rPr>
            </w:pPr>
            <w:r w:rsidRPr="00DC44EE">
              <w:rPr>
                <w:color w:val="000000"/>
                <w:sz w:val="20"/>
                <w:szCs w:val="20"/>
              </w:rPr>
              <w:t>216545008</w:t>
            </w:r>
          </w:p>
        </w:tc>
        <w:tc>
          <w:tcPr>
            <w:tcW w:w="6114" w:type="dxa"/>
            <w:shd w:val="clear" w:color="auto" w:fill="auto"/>
            <w:noWrap/>
            <w:hideMark/>
          </w:tcPr>
          <w:p w14:paraId="76B38F31" w14:textId="77777777" w:rsidR="00DC44EE" w:rsidRPr="00DC44EE" w:rsidRDefault="00DC44EE" w:rsidP="00DC44EE">
            <w:pPr>
              <w:rPr>
                <w:color w:val="000000"/>
                <w:sz w:val="20"/>
                <w:szCs w:val="20"/>
              </w:rPr>
            </w:pPr>
            <w:r w:rsidRPr="00DC44EE">
              <w:rPr>
                <w:color w:val="000000"/>
                <w:sz w:val="20"/>
                <w:szCs w:val="20"/>
              </w:rPr>
              <w:t>Accidental poisoning by antidepressants</w:t>
            </w:r>
          </w:p>
        </w:tc>
      </w:tr>
      <w:tr w:rsidR="00DC44EE" w:rsidRPr="00DC44EE" w14:paraId="67BF72F4" w14:textId="77777777" w:rsidTr="00DC44EE">
        <w:trPr>
          <w:trHeight w:val="288"/>
        </w:trPr>
        <w:tc>
          <w:tcPr>
            <w:tcW w:w="416" w:type="dxa"/>
            <w:shd w:val="clear" w:color="auto" w:fill="auto"/>
            <w:noWrap/>
            <w:hideMark/>
          </w:tcPr>
          <w:p w14:paraId="690F8E21" w14:textId="77777777" w:rsidR="00DC44EE" w:rsidRPr="00DC44EE" w:rsidRDefault="00DC44EE" w:rsidP="00DC44EE">
            <w:pPr>
              <w:jc w:val="right"/>
              <w:rPr>
                <w:color w:val="000000"/>
                <w:sz w:val="20"/>
                <w:szCs w:val="20"/>
              </w:rPr>
            </w:pPr>
            <w:r w:rsidRPr="00DC44EE">
              <w:rPr>
                <w:color w:val="000000"/>
                <w:sz w:val="20"/>
                <w:szCs w:val="20"/>
              </w:rPr>
              <w:t>25</w:t>
            </w:r>
          </w:p>
        </w:tc>
        <w:tc>
          <w:tcPr>
            <w:tcW w:w="1204" w:type="dxa"/>
            <w:shd w:val="clear" w:color="auto" w:fill="auto"/>
            <w:noWrap/>
            <w:hideMark/>
          </w:tcPr>
          <w:p w14:paraId="14CC6CFF" w14:textId="77777777" w:rsidR="00DC44EE" w:rsidRPr="00DC44EE" w:rsidRDefault="00DC44EE" w:rsidP="00DC44EE">
            <w:pPr>
              <w:jc w:val="right"/>
              <w:rPr>
                <w:color w:val="000000"/>
                <w:sz w:val="20"/>
                <w:szCs w:val="20"/>
              </w:rPr>
            </w:pPr>
            <w:r w:rsidRPr="00DC44EE">
              <w:rPr>
                <w:color w:val="000000"/>
                <w:sz w:val="20"/>
                <w:szCs w:val="20"/>
              </w:rPr>
              <w:t>440612</w:t>
            </w:r>
          </w:p>
        </w:tc>
        <w:tc>
          <w:tcPr>
            <w:tcW w:w="1716" w:type="dxa"/>
            <w:shd w:val="clear" w:color="auto" w:fill="auto"/>
            <w:noWrap/>
            <w:hideMark/>
          </w:tcPr>
          <w:p w14:paraId="017E206C" w14:textId="77777777" w:rsidR="00DC44EE" w:rsidRPr="00DC44EE" w:rsidRDefault="00DC44EE" w:rsidP="00DC44EE">
            <w:pPr>
              <w:jc w:val="right"/>
              <w:rPr>
                <w:color w:val="000000"/>
                <w:sz w:val="20"/>
                <w:szCs w:val="20"/>
              </w:rPr>
            </w:pPr>
            <w:r w:rsidRPr="00DC44EE">
              <w:rPr>
                <w:color w:val="000000"/>
                <w:sz w:val="20"/>
                <w:szCs w:val="20"/>
              </w:rPr>
              <w:t>212899006</w:t>
            </w:r>
          </w:p>
        </w:tc>
        <w:tc>
          <w:tcPr>
            <w:tcW w:w="6114" w:type="dxa"/>
            <w:shd w:val="clear" w:color="auto" w:fill="auto"/>
            <w:noWrap/>
            <w:hideMark/>
          </w:tcPr>
          <w:p w14:paraId="5EAE8209" w14:textId="77777777" w:rsidR="00DC44EE" w:rsidRPr="00DC44EE" w:rsidRDefault="00DC44EE" w:rsidP="00DC44EE">
            <w:pPr>
              <w:rPr>
                <w:color w:val="000000"/>
                <w:sz w:val="20"/>
                <w:szCs w:val="20"/>
              </w:rPr>
            </w:pPr>
            <w:r w:rsidRPr="00DC44EE">
              <w:rPr>
                <w:color w:val="000000"/>
                <w:sz w:val="20"/>
                <w:szCs w:val="20"/>
              </w:rPr>
              <w:t>Toxic effect of tobacco and nicotine</w:t>
            </w:r>
          </w:p>
        </w:tc>
      </w:tr>
      <w:tr w:rsidR="00DC44EE" w:rsidRPr="00DC44EE" w14:paraId="4805A216" w14:textId="77777777" w:rsidTr="00DC44EE">
        <w:trPr>
          <w:trHeight w:val="288"/>
        </w:trPr>
        <w:tc>
          <w:tcPr>
            <w:tcW w:w="416" w:type="dxa"/>
            <w:shd w:val="clear" w:color="auto" w:fill="auto"/>
            <w:noWrap/>
            <w:hideMark/>
          </w:tcPr>
          <w:p w14:paraId="36A9DE39" w14:textId="77777777" w:rsidR="00DC44EE" w:rsidRPr="00DC44EE" w:rsidRDefault="00DC44EE" w:rsidP="00DC44EE">
            <w:pPr>
              <w:jc w:val="right"/>
              <w:rPr>
                <w:color w:val="000000"/>
                <w:sz w:val="20"/>
                <w:szCs w:val="20"/>
              </w:rPr>
            </w:pPr>
            <w:r w:rsidRPr="00DC44EE">
              <w:rPr>
                <w:color w:val="000000"/>
                <w:sz w:val="20"/>
                <w:szCs w:val="20"/>
              </w:rPr>
              <w:t>26</w:t>
            </w:r>
          </w:p>
        </w:tc>
        <w:tc>
          <w:tcPr>
            <w:tcW w:w="1204" w:type="dxa"/>
            <w:shd w:val="clear" w:color="auto" w:fill="auto"/>
            <w:noWrap/>
            <w:hideMark/>
          </w:tcPr>
          <w:p w14:paraId="2DBEF38B" w14:textId="77777777" w:rsidR="00DC44EE" w:rsidRPr="00DC44EE" w:rsidRDefault="00DC44EE" w:rsidP="00DC44EE">
            <w:pPr>
              <w:jc w:val="right"/>
              <w:rPr>
                <w:color w:val="000000"/>
                <w:sz w:val="20"/>
                <w:szCs w:val="20"/>
              </w:rPr>
            </w:pPr>
            <w:r w:rsidRPr="00DC44EE">
              <w:rPr>
                <w:color w:val="000000"/>
                <w:sz w:val="20"/>
                <w:szCs w:val="20"/>
              </w:rPr>
              <w:t>373764</w:t>
            </w:r>
          </w:p>
        </w:tc>
        <w:tc>
          <w:tcPr>
            <w:tcW w:w="1716" w:type="dxa"/>
            <w:shd w:val="clear" w:color="auto" w:fill="auto"/>
            <w:noWrap/>
            <w:hideMark/>
          </w:tcPr>
          <w:p w14:paraId="1191F63D" w14:textId="77777777" w:rsidR="00DC44EE" w:rsidRPr="00DC44EE" w:rsidRDefault="00DC44EE" w:rsidP="00DC44EE">
            <w:pPr>
              <w:jc w:val="right"/>
              <w:rPr>
                <w:color w:val="000000"/>
                <w:sz w:val="20"/>
                <w:szCs w:val="20"/>
              </w:rPr>
            </w:pPr>
            <w:r w:rsidRPr="00DC44EE">
              <w:rPr>
                <w:color w:val="000000"/>
                <w:sz w:val="20"/>
                <w:szCs w:val="20"/>
              </w:rPr>
              <w:t>28394000</w:t>
            </w:r>
          </w:p>
        </w:tc>
        <w:tc>
          <w:tcPr>
            <w:tcW w:w="6114" w:type="dxa"/>
            <w:shd w:val="clear" w:color="auto" w:fill="auto"/>
            <w:noWrap/>
            <w:hideMark/>
          </w:tcPr>
          <w:p w14:paraId="27A0345D" w14:textId="77777777" w:rsidR="00DC44EE" w:rsidRPr="00DC44EE" w:rsidRDefault="00DC44EE" w:rsidP="00DC44EE">
            <w:pPr>
              <w:rPr>
                <w:color w:val="000000"/>
                <w:sz w:val="20"/>
                <w:szCs w:val="20"/>
              </w:rPr>
            </w:pPr>
            <w:r w:rsidRPr="00DC44EE">
              <w:rPr>
                <w:color w:val="000000"/>
                <w:sz w:val="20"/>
                <w:szCs w:val="20"/>
              </w:rPr>
              <w:t>Toxic encephalopathy</w:t>
            </w:r>
          </w:p>
        </w:tc>
      </w:tr>
      <w:tr w:rsidR="00DC44EE" w:rsidRPr="00DC44EE" w14:paraId="4B5AF28A" w14:textId="77777777" w:rsidTr="00DC44EE">
        <w:trPr>
          <w:trHeight w:val="288"/>
        </w:trPr>
        <w:tc>
          <w:tcPr>
            <w:tcW w:w="416" w:type="dxa"/>
            <w:shd w:val="clear" w:color="auto" w:fill="auto"/>
            <w:noWrap/>
            <w:hideMark/>
          </w:tcPr>
          <w:p w14:paraId="1B27F8B7" w14:textId="77777777" w:rsidR="00DC44EE" w:rsidRPr="00DC44EE" w:rsidRDefault="00DC44EE" w:rsidP="00DC44EE">
            <w:pPr>
              <w:jc w:val="right"/>
              <w:rPr>
                <w:color w:val="000000"/>
                <w:sz w:val="20"/>
                <w:szCs w:val="20"/>
              </w:rPr>
            </w:pPr>
            <w:r w:rsidRPr="00DC44EE">
              <w:rPr>
                <w:color w:val="000000"/>
                <w:sz w:val="20"/>
                <w:szCs w:val="20"/>
              </w:rPr>
              <w:t>27</w:t>
            </w:r>
          </w:p>
        </w:tc>
        <w:tc>
          <w:tcPr>
            <w:tcW w:w="1204" w:type="dxa"/>
            <w:shd w:val="clear" w:color="auto" w:fill="auto"/>
            <w:noWrap/>
            <w:hideMark/>
          </w:tcPr>
          <w:p w14:paraId="677D4C56" w14:textId="77777777" w:rsidR="00DC44EE" w:rsidRPr="00DC44EE" w:rsidRDefault="00DC44EE" w:rsidP="00DC44EE">
            <w:pPr>
              <w:jc w:val="right"/>
              <w:rPr>
                <w:color w:val="000000"/>
                <w:sz w:val="20"/>
                <w:szCs w:val="20"/>
              </w:rPr>
            </w:pPr>
            <w:r w:rsidRPr="00DC44EE">
              <w:rPr>
                <w:color w:val="000000"/>
                <w:sz w:val="20"/>
                <w:szCs w:val="20"/>
              </w:rPr>
              <w:t>432798</w:t>
            </w:r>
          </w:p>
        </w:tc>
        <w:tc>
          <w:tcPr>
            <w:tcW w:w="1716" w:type="dxa"/>
            <w:shd w:val="clear" w:color="auto" w:fill="auto"/>
            <w:noWrap/>
            <w:hideMark/>
          </w:tcPr>
          <w:p w14:paraId="4CE66080" w14:textId="77777777" w:rsidR="00DC44EE" w:rsidRPr="00DC44EE" w:rsidRDefault="00DC44EE" w:rsidP="00DC44EE">
            <w:pPr>
              <w:jc w:val="right"/>
              <w:rPr>
                <w:color w:val="000000"/>
                <w:sz w:val="20"/>
                <w:szCs w:val="20"/>
              </w:rPr>
            </w:pPr>
            <w:r w:rsidRPr="00DC44EE">
              <w:rPr>
                <w:color w:val="000000"/>
                <w:sz w:val="20"/>
                <w:szCs w:val="20"/>
              </w:rPr>
              <w:t>5285008</w:t>
            </w:r>
          </w:p>
        </w:tc>
        <w:tc>
          <w:tcPr>
            <w:tcW w:w="6114" w:type="dxa"/>
            <w:shd w:val="clear" w:color="auto" w:fill="auto"/>
            <w:noWrap/>
            <w:hideMark/>
          </w:tcPr>
          <w:p w14:paraId="3D10DF7F" w14:textId="77777777" w:rsidR="00DC44EE" w:rsidRPr="00DC44EE" w:rsidRDefault="00DC44EE" w:rsidP="00DC44EE">
            <w:pPr>
              <w:rPr>
                <w:color w:val="000000"/>
                <w:sz w:val="20"/>
                <w:szCs w:val="20"/>
              </w:rPr>
            </w:pPr>
            <w:r w:rsidRPr="00DC44EE">
              <w:rPr>
                <w:color w:val="000000"/>
                <w:sz w:val="20"/>
                <w:szCs w:val="20"/>
              </w:rPr>
              <w:t>Mechanical complication of internal orthopedic device, implant AND/OR graft</w:t>
            </w:r>
          </w:p>
        </w:tc>
      </w:tr>
      <w:tr w:rsidR="00DC44EE" w:rsidRPr="00DC44EE" w14:paraId="096FAA4D" w14:textId="77777777" w:rsidTr="00DC44EE">
        <w:trPr>
          <w:trHeight w:val="288"/>
        </w:trPr>
        <w:tc>
          <w:tcPr>
            <w:tcW w:w="416" w:type="dxa"/>
            <w:shd w:val="clear" w:color="auto" w:fill="auto"/>
            <w:noWrap/>
            <w:hideMark/>
          </w:tcPr>
          <w:p w14:paraId="7B176515" w14:textId="77777777" w:rsidR="00DC44EE" w:rsidRPr="00DC44EE" w:rsidRDefault="00DC44EE" w:rsidP="00DC44EE">
            <w:pPr>
              <w:jc w:val="right"/>
              <w:rPr>
                <w:color w:val="000000"/>
                <w:sz w:val="20"/>
                <w:szCs w:val="20"/>
              </w:rPr>
            </w:pPr>
            <w:r w:rsidRPr="00DC44EE">
              <w:rPr>
                <w:color w:val="000000"/>
                <w:sz w:val="20"/>
                <w:szCs w:val="20"/>
              </w:rPr>
              <w:t>28</w:t>
            </w:r>
          </w:p>
        </w:tc>
        <w:tc>
          <w:tcPr>
            <w:tcW w:w="1204" w:type="dxa"/>
            <w:shd w:val="clear" w:color="auto" w:fill="auto"/>
            <w:noWrap/>
            <w:hideMark/>
          </w:tcPr>
          <w:p w14:paraId="4B8DC55F" w14:textId="77777777" w:rsidR="00DC44EE" w:rsidRPr="00DC44EE" w:rsidRDefault="00DC44EE" w:rsidP="00DC44EE">
            <w:pPr>
              <w:jc w:val="right"/>
              <w:rPr>
                <w:color w:val="000000"/>
                <w:sz w:val="20"/>
                <w:szCs w:val="20"/>
              </w:rPr>
            </w:pPr>
            <w:r w:rsidRPr="00DC44EE">
              <w:rPr>
                <w:color w:val="000000"/>
                <w:sz w:val="20"/>
                <w:szCs w:val="20"/>
              </w:rPr>
              <w:t>374801</w:t>
            </w:r>
          </w:p>
        </w:tc>
        <w:tc>
          <w:tcPr>
            <w:tcW w:w="1716" w:type="dxa"/>
            <w:shd w:val="clear" w:color="auto" w:fill="auto"/>
            <w:noWrap/>
            <w:hideMark/>
          </w:tcPr>
          <w:p w14:paraId="18D9B956" w14:textId="77777777" w:rsidR="00DC44EE" w:rsidRPr="00DC44EE" w:rsidRDefault="00DC44EE" w:rsidP="00DC44EE">
            <w:pPr>
              <w:jc w:val="right"/>
              <w:rPr>
                <w:color w:val="000000"/>
                <w:sz w:val="20"/>
                <w:szCs w:val="20"/>
              </w:rPr>
            </w:pPr>
            <w:r w:rsidRPr="00DC44EE">
              <w:rPr>
                <w:color w:val="000000"/>
                <w:sz w:val="20"/>
                <w:szCs w:val="20"/>
              </w:rPr>
              <w:t>75441006</w:t>
            </w:r>
          </w:p>
        </w:tc>
        <w:tc>
          <w:tcPr>
            <w:tcW w:w="6114" w:type="dxa"/>
            <w:shd w:val="clear" w:color="auto" w:fill="auto"/>
            <w:noWrap/>
            <w:hideMark/>
          </w:tcPr>
          <w:p w14:paraId="73A7DA53" w14:textId="77777777" w:rsidR="00DC44EE" w:rsidRPr="00DC44EE" w:rsidRDefault="00DC44EE" w:rsidP="00DC44EE">
            <w:pPr>
              <w:rPr>
                <w:color w:val="000000"/>
                <w:sz w:val="20"/>
                <w:szCs w:val="20"/>
              </w:rPr>
            </w:pPr>
            <w:r w:rsidRPr="00DC44EE">
              <w:rPr>
                <w:color w:val="000000"/>
                <w:sz w:val="20"/>
                <w:szCs w:val="20"/>
              </w:rPr>
              <w:t>Foreign body in ear</w:t>
            </w:r>
          </w:p>
        </w:tc>
      </w:tr>
      <w:tr w:rsidR="00DC44EE" w:rsidRPr="00DC44EE" w14:paraId="0AC2A2B5" w14:textId="77777777" w:rsidTr="00DC44EE">
        <w:trPr>
          <w:trHeight w:val="288"/>
        </w:trPr>
        <w:tc>
          <w:tcPr>
            <w:tcW w:w="416" w:type="dxa"/>
            <w:shd w:val="clear" w:color="auto" w:fill="auto"/>
            <w:noWrap/>
            <w:hideMark/>
          </w:tcPr>
          <w:p w14:paraId="1BE50119" w14:textId="77777777" w:rsidR="00DC44EE" w:rsidRPr="00DC44EE" w:rsidRDefault="00DC44EE" w:rsidP="00DC44EE">
            <w:pPr>
              <w:jc w:val="right"/>
              <w:rPr>
                <w:color w:val="000000"/>
                <w:sz w:val="20"/>
                <w:szCs w:val="20"/>
              </w:rPr>
            </w:pPr>
            <w:r w:rsidRPr="00DC44EE">
              <w:rPr>
                <w:color w:val="000000"/>
                <w:sz w:val="20"/>
                <w:szCs w:val="20"/>
              </w:rPr>
              <w:t>29</w:t>
            </w:r>
          </w:p>
        </w:tc>
        <w:tc>
          <w:tcPr>
            <w:tcW w:w="1204" w:type="dxa"/>
            <w:shd w:val="clear" w:color="auto" w:fill="auto"/>
            <w:noWrap/>
            <w:hideMark/>
          </w:tcPr>
          <w:p w14:paraId="3B67ED9B" w14:textId="77777777" w:rsidR="00DC44EE" w:rsidRPr="00DC44EE" w:rsidRDefault="00DC44EE" w:rsidP="00DC44EE">
            <w:pPr>
              <w:jc w:val="right"/>
              <w:rPr>
                <w:color w:val="000000"/>
                <w:sz w:val="20"/>
                <w:szCs w:val="20"/>
              </w:rPr>
            </w:pPr>
            <w:r w:rsidRPr="00DC44EE">
              <w:rPr>
                <w:color w:val="000000"/>
                <w:sz w:val="20"/>
                <w:szCs w:val="20"/>
              </w:rPr>
              <w:t>440905</w:t>
            </w:r>
          </w:p>
        </w:tc>
        <w:tc>
          <w:tcPr>
            <w:tcW w:w="1716" w:type="dxa"/>
            <w:shd w:val="clear" w:color="auto" w:fill="auto"/>
            <w:noWrap/>
            <w:hideMark/>
          </w:tcPr>
          <w:p w14:paraId="1D131EC4" w14:textId="77777777" w:rsidR="00DC44EE" w:rsidRPr="00DC44EE" w:rsidRDefault="00DC44EE" w:rsidP="00DC44EE">
            <w:pPr>
              <w:jc w:val="right"/>
              <w:rPr>
                <w:color w:val="000000"/>
                <w:sz w:val="20"/>
                <w:szCs w:val="20"/>
              </w:rPr>
            </w:pPr>
            <w:r w:rsidRPr="00DC44EE">
              <w:rPr>
                <w:color w:val="000000"/>
                <w:sz w:val="20"/>
                <w:szCs w:val="20"/>
              </w:rPr>
              <w:t>44400004</w:t>
            </w:r>
          </w:p>
        </w:tc>
        <w:tc>
          <w:tcPr>
            <w:tcW w:w="6114" w:type="dxa"/>
            <w:shd w:val="clear" w:color="auto" w:fill="auto"/>
            <w:noWrap/>
            <w:hideMark/>
          </w:tcPr>
          <w:p w14:paraId="018FF550" w14:textId="77777777" w:rsidR="00DC44EE" w:rsidRPr="00DC44EE" w:rsidRDefault="00DC44EE" w:rsidP="00DC44EE">
            <w:pPr>
              <w:rPr>
                <w:color w:val="000000"/>
                <w:sz w:val="20"/>
                <w:szCs w:val="20"/>
              </w:rPr>
            </w:pPr>
            <w:r w:rsidRPr="00DC44EE">
              <w:rPr>
                <w:color w:val="000000"/>
                <w:sz w:val="20"/>
                <w:szCs w:val="20"/>
              </w:rPr>
              <w:t>Toxic effect of venom</w:t>
            </w:r>
          </w:p>
        </w:tc>
      </w:tr>
      <w:tr w:rsidR="00DC44EE" w:rsidRPr="00DC44EE" w14:paraId="7615365B" w14:textId="77777777" w:rsidTr="00DC44EE">
        <w:trPr>
          <w:trHeight w:val="288"/>
        </w:trPr>
        <w:tc>
          <w:tcPr>
            <w:tcW w:w="416" w:type="dxa"/>
            <w:shd w:val="clear" w:color="auto" w:fill="auto"/>
            <w:noWrap/>
            <w:hideMark/>
          </w:tcPr>
          <w:p w14:paraId="67E8A669" w14:textId="77777777" w:rsidR="00DC44EE" w:rsidRPr="00DC44EE" w:rsidRDefault="00DC44EE" w:rsidP="00DC44EE">
            <w:pPr>
              <w:jc w:val="right"/>
              <w:rPr>
                <w:color w:val="000000"/>
                <w:sz w:val="20"/>
                <w:szCs w:val="20"/>
              </w:rPr>
            </w:pPr>
            <w:r w:rsidRPr="00DC44EE">
              <w:rPr>
                <w:color w:val="000000"/>
                <w:sz w:val="20"/>
                <w:szCs w:val="20"/>
              </w:rPr>
              <w:t>30</w:t>
            </w:r>
          </w:p>
        </w:tc>
        <w:tc>
          <w:tcPr>
            <w:tcW w:w="1204" w:type="dxa"/>
            <w:shd w:val="clear" w:color="auto" w:fill="auto"/>
            <w:noWrap/>
            <w:hideMark/>
          </w:tcPr>
          <w:p w14:paraId="6344F960" w14:textId="77777777" w:rsidR="00DC44EE" w:rsidRPr="00DC44EE" w:rsidRDefault="00DC44EE" w:rsidP="00DC44EE">
            <w:pPr>
              <w:jc w:val="right"/>
              <w:rPr>
                <w:color w:val="000000"/>
                <w:sz w:val="20"/>
                <w:szCs w:val="20"/>
              </w:rPr>
            </w:pPr>
            <w:r w:rsidRPr="00DC44EE">
              <w:rPr>
                <w:color w:val="000000"/>
                <w:sz w:val="20"/>
                <w:szCs w:val="20"/>
              </w:rPr>
              <w:t>440053</w:t>
            </w:r>
          </w:p>
        </w:tc>
        <w:tc>
          <w:tcPr>
            <w:tcW w:w="1716" w:type="dxa"/>
            <w:shd w:val="clear" w:color="auto" w:fill="auto"/>
            <w:noWrap/>
            <w:hideMark/>
          </w:tcPr>
          <w:p w14:paraId="681FB755" w14:textId="77777777" w:rsidR="00DC44EE" w:rsidRPr="00DC44EE" w:rsidRDefault="00DC44EE" w:rsidP="00DC44EE">
            <w:pPr>
              <w:jc w:val="right"/>
              <w:rPr>
                <w:color w:val="000000"/>
                <w:sz w:val="20"/>
                <w:szCs w:val="20"/>
              </w:rPr>
            </w:pPr>
            <w:r w:rsidRPr="00DC44EE">
              <w:rPr>
                <w:color w:val="000000"/>
                <w:sz w:val="20"/>
                <w:szCs w:val="20"/>
              </w:rPr>
              <w:t>71571008</w:t>
            </w:r>
          </w:p>
        </w:tc>
        <w:tc>
          <w:tcPr>
            <w:tcW w:w="6114" w:type="dxa"/>
            <w:shd w:val="clear" w:color="auto" w:fill="auto"/>
            <w:noWrap/>
            <w:hideMark/>
          </w:tcPr>
          <w:p w14:paraId="23C92174" w14:textId="77777777" w:rsidR="00DC44EE" w:rsidRPr="00DC44EE" w:rsidRDefault="00DC44EE" w:rsidP="00DC44EE">
            <w:pPr>
              <w:rPr>
                <w:color w:val="000000"/>
                <w:sz w:val="20"/>
                <w:szCs w:val="20"/>
              </w:rPr>
            </w:pPr>
            <w:r w:rsidRPr="00DC44EE">
              <w:rPr>
                <w:color w:val="000000"/>
                <w:sz w:val="20"/>
                <w:szCs w:val="20"/>
              </w:rPr>
              <w:t>Infestation by insect</w:t>
            </w:r>
          </w:p>
        </w:tc>
      </w:tr>
      <w:tr w:rsidR="00DC44EE" w:rsidRPr="00DC44EE" w14:paraId="57C533DA" w14:textId="77777777" w:rsidTr="00DC44EE">
        <w:trPr>
          <w:trHeight w:val="288"/>
        </w:trPr>
        <w:tc>
          <w:tcPr>
            <w:tcW w:w="416" w:type="dxa"/>
            <w:shd w:val="clear" w:color="auto" w:fill="auto"/>
            <w:noWrap/>
            <w:hideMark/>
          </w:tcPr>
          <w:p w14:paraId="26D32B62" w14:textId="77777777" w:rsidR="00DC44EE" w:rsidRPr="00DC44EE" w:rsidRDefault="00DC44EE" w:rsidP="00DC44EE">
            <w:pPr>
              <w:jc w:val="right"/>
              <w:rPr>
                <w:color w:val="000000"/>
                <w:sz w:val="20"/>
                <w:szCs w:val="20"/>
              </w:rPr>
            </w:pPr>
            <w:r w:rsidRPr="00DC44EE">
              <w:rPr>
                <w:color w:val="000000"/>
                <w:sz w:val="20"/>
                <w:szCs w:val="20"/>
              </w:rPr>
              <w:t>31</w:t>
            </w:r>
          </w:p>
        </w:tc>
        <w:tc>
          <w:tcPr>
            <w:tcW w:w="1204" w:type="dxa"/>
            <w:shd w:val="clear" w:color="auto" w:fill="auto"/>
            <w:noWrap/>
            <w:hideMark/>
          </w:tcPr>
          <w:p w14:paraId="0E341EDA" w14:textId="77777777" w:rsidR="00DC44EE" w:rsidRPr="00DC44EE" w:rsidRDefault="00DC44EE" w:rsidP="00DC44EE">
            <w:pPr>
              <w:jc w:val="right"/>
              <w:rPr>
                <w:color w:val="000000"/>
                <w:sz w:val="20"/>
                <w:szCs w:val="20"/>
              </w:rPr>
            </w:pPr>
            <w:r w:rsidRPr="00DC44EE">
              <w:rPr>
                <w:color w:val="000000"/>
                <w:sz w:val="20"/>
                <w:szCs w:val="20"/>
              </w:rPr>
              <w:t>441487</w:t>
            </w:r>
          </w:p>
        </w:tc>
        <w:tc>
          <w:tcPr>
            <w:tcW w:w="1716" w:type="dxa"/>
            <w:shd w:val="clear" w:color="auto" w:fill="auto"/>
            <w:noWrap/>
            <w:hideMark/>
          </w:tcPr>
          <w:p w14:paraId="00905948" w14:textId="77777777" w:rsidR="00DC44EE" w:rsidRPr="00DC44EE" w:rsidRDefault="00DC44EE" w:rsidP="00DC44EE">
            <w:pPr>
              <w:jc w:val="right"/>
              <w:rPr>
                <w:color w:val="000000"/>
                <w:sz w:val="20"/>
                <w:szCs w:val="20"/>
              </w:rPr>
            </w:pPr>
            <w:r w:rsidRPr="00DC44EE">
              <w:rPr>
                <w:color w:val="000000"/>
                <w:sz w:val="20"/>
                <w:szCs w:val="20"/>
              </w:rPr>
              <w:t>370977006</w:t>
            </w:r>
          </w:p>
        </w:tc>
        <w:tc>
          <w:tcPr>
            <w:tcW w:w="6114" w:type="dxa"/>
            <w:shd w:val="clear" w:color="auto" w:fill="auto"/>
            <w:noWrap/>
            <w:hideMark/>
          </w:tcPr>
          <w:p w14:paraId="3CBDC898" w14:textId="77777777" w:rsidR="00DC44EE" w:rsidRPr="00DC44EE" w:rsidRDefault="00DC44EE" w:rsidP="00DC44EE">
            <w:pPr>
              <w:rPr>
                <w:color w:val="000000"/>
                <w:sz w:val="20"/>
                <w:szCs w:val="20"/>
              </w:rPr>
            </w:pPr>
            <w:r w:rsidRPr="00DC44EE">
              <w:rPr>
                <w:color w:val="000000"/>
                <w:sz w:val="20"/>
                <w:szCs w:val="20"/>
              </w:rPr>
              <w:t>Frostbite</w:t>
            </w:r>
          </w:p>
        </w:tc>
      </w:tr>
      <w:tr w:rsidR="00DC44EE" w:rsidRPr="00DC44EE" w14:paraId="64EE5CD3" w14:textId="77777777" w:rsidTr="00DC44EE">
        <w:trPr>
          <w:trHeight w:val="288"/>
        </w:trPr>
        <w:tc>
          <w:tcPr>
            <w:tcW w:w="416" w:type="dxa"/>
            <w:shd w:val="clear" w:color="auto" w:fill="auto"/>
            <w:noWrap/>
            <w:hideMark/>
          </w:tcPr>
          <w:p w14:paraId="4363262F" w14:textId="77777777" w:rsidR="00DC44EE" w:rsidRPr="00DC44EE" w:rsidRDefault="00DC44EE" w:rsidP="00DC44EE">
            <w:pPr>
              <w:jc w:val="right"/>
              <w:rPr>
                <w:color w:val="000000"/>
                <w:sz w:val="20"/>
                <w:szCs w:val="20"/>
              </w:rPr>
            </w:pPr>
            <w:r w:rsidRPr="00DC44EE">
              <w:rPr>
                <w:color w:val="000000"/>
                <w:sz w:val="20"/>
                <w:szCs w:val="20"/>
              </w:rPr>
              <w:t>32</w:t>
            </w:r>
          </w:p>
        </w:tc>
        <w:tc>
          <w:tcPr>
            <w:tcW w:w="1204" w:type="dxa"/>
            <w:shd w:val="clear" w:color="auto" w:fill="auto"/>
            <w:noWrap/>
            <w:hideMark/>
          </w:tcPr>
          <w:p w14:paraId="4DBCB9CE" w14:textId="77777777" w:rsidR="00DC44EE" w:rsidRPr="00DC44EE" w:rsidRDefault="00DC44EE" w:rsidP="00DC44EE">
            <w:pPr>
              <w:jc w:val="right"/>
              <w:rPr>
                <w:color w:val="000000"/>
                <w:sz w:val="20"/>
                <w:szCs w:val="20"/>
              </w:rPr>
            </w:pPr>
            <w:r w:rsidRPr="00DC44EE">
              <w:rPr>
                <w:color w:val="000000"/>
                <w:sz w:val="20"/>
                <w:szCs w:val="20"/>
              </w:rPr>
              <w:t>30234</w:t>
            </w:r>
          </w:p>
        </w:tc>
        <w:tc>
          <w:tcPr>
            <w:tcW w:w="1716" w:type="dxa"/>
            <w:shd w:val="clear" w:color="auto" w:fill="auto"/>
            <w:noWrap/>
            <w:hideMark/>
          </w:tcPr>
          <w:p w14:paraId="5C3100C8" w14:textId="77777777" w:rsidR="00DC44EE" w:rsidRPr="00DC44EE" w:rsidRDefault="00DC44EE" w:rsidP="00DC44EE">
            <w:pPr>
              <w:jc w:val="right"/>
              <w:rPr>
                <w:color w:val="000000"/>
                <w:sz w:val="20"/>
                <w:szCs w:val="20"/>
              </w:rPr>
            </w:pPr>
            <w:r w:rsidRPr="00DC44EE">
              <w:rPr>
                <w:color w:val="000000"/>
                <w:sz w:val="20"/>
                <w:szCs w:val="20"/>
              </w:rPr>
              <w:t>209557005</w:t>
            </w:r>
          </w:p>
        </w:tc>
        <w:tc>
          <w:tcPr>
            <w:tcW w:w="6114" w:type="dxa"/>
            <w:shd w:val="clear" w:color="auto" w:fill="auto"/>
            <w:noWrap/>
            <w:hideMark/>
          </w:tcPr>
          <w:p w14:paraId="5EF7D68A" w14:textId="77777777" w:rsidR="00DC44EE" w:rsidRPr="00DC44EE" w:rsidRDefault="00DC44EE" w:rsidP="00DC44EE">
            <w:pPr>
              <w:rPr>
                <w:color w:val="000000"/>
                <w:sz w:val="20"/>
                <w:szCs w:val="20"/>
              </w:rPr>
            </w:pPr>
            <w:r w:rsidRPr="00DC44EE">
              <w:rPr>
                <w:color w:val="000000"/>
                <w:sz w:val="20"/>
                <w:szCs w:val="20"/>
              </w:rPr>
              <w:t>Neck sprain</w:t>
            </w:r>
          </w:p>
        </w:tc>
      </w:tr>
      <w:tr w:rsidR="00DC44EE" w:rsidRPr="00DC44EE" w14:paraId="536C2EDC" w14:textId="77777777" w:rsidTr="00DC44EE">
        <w:trPr>
          <w:trHeight w:val="288"/>
        </w:trPr>
        <w:tc>
          <w:tcPr>
            <w:tcW w:w="416" w:type="dxa"/>
            <w:shd w:val="clear" w:color="auto" w:fill="auto"/>
            <w:noWrap/>
            <w:hideMark/>
          </w:tcPr>
          <w:p w14:paraId="276BEBB0" w14:textId="77777777" w:rsidR="00DC44EE" w:rsidRPr="00DC44EE" w:rsidRDefault="00DC44EE" w:rsidP="00DC44EE">
            <w:pPr>
              <w:jc w:val="right"/>
              <w:rPr>
                <w:color w:val="000000"/>
                <w:sz w:val="20"/>
                <w:szCs w:val="20"/>
              </w:rPr>
            </w:pPr>
            <w:r w:rsidRPr="00DC44EE">
              <w:rPr>
                <w:color w:val="000000"/>
                <w:sz w:val="20"/>
                <w:szCs w:val="20"/>
              </w:rPr>
              <w:t>33</w:t>
            </w:r>
          </w:p>
        </w:tc>
        <w:tc>
          <w:tcPr>
            <w:tcW w:w="1204" w:type="dxa"/>
            <w:shd w:val="clear" w:color="auto" w:fill="auto"/>
            <w:noWrap/>
            <w:hideMark/>
          </w:tcPr>
          <w:p w14:paraId="723D7B07" w14:textId="77777777" w:rsidR="00DC44EE" w:rsidRPr="00DC44EE" w:rsidRDefault="00DC44EE" w:rsidP="00DC44EE">
            <w:pPr>
              <w:jc w:val="right"/>
              <w:rPr>
                <w:color w:val="000000"/>
                <w:sz w:val="20"/>
                <w:szCs w:val="20"/>
              </w:rPr>
            </w:pPr>
            <w:r w:rsidRPr="00DC44EE">
              <w:rPr>
                <w:color w:val="000000"/>
                <w:sz w:val="20"/>
                <w:szCs w:val="20"/>
              </w:rPr>
              <w:t>4019836</w:t>
            </w:r>
          </w:p>
        </w:tc>
        <w:tc>
          <w:tcPr>
            <w:tcW w:w="1716" w:type="dxa"/>
            <w:shd w:val="clear" w:color="auto" w:fill="auto"/>
            <w:noWrap/>
            <w:hideMark/>
          </w:tcPr>
          <w:p w14:paraId="3BA5AF4F" w14:textId="77777777" w:rsidR="00DC44EE" w:rsidRPr="00DC44EE" w:rsidRDefault="00DC44EE" w:rsidP="00DC44EE">
            <w:pPr>
              <w:jc w:val="right"/>
              <w:rPr>
                <w:color w:val="000000"/>
                <w:sz w:val="20"/>
                <w:szCs w:val="20"/>
              </w:rPr>
            </w:pPr>
            <w:r w:rsidRPr="00DC44EE">
              <w:rPr>
                <w:color w:val="000000"/>
                <w:sz w:val="20"/>
                <w:szCs w:val="20"/>
              </w:rPr>
              <w:t>105412007</w:t>
            </w:r>
          </w:p>
        </w:tc>
        <w:tc>
          <w:tcPr>
            <w:tcW w:w="6114" w:type="dxa"/>
            <w:shd w:val="clear" w:color="auto" w:fill="auto"/>
            <w:noWrap/>
            <w:hideMark/>
          </w:tcPr>
          <w:p w14:paraId="5E43359A" w14:textId="77777777" w:rsidR="00DC44EE" w:rsidRPr="00DC44EE" w:rsidRDefault="00DC44EE" w:rsidP="00DC44EE">
            <w:pPr>
              <w:rPr>
                <w:color w:val="000000"/>
                <w:sz w:val="20"/>
                <w:szCs w:val="20"/>
              </w:rPr>
            </w:pPr>
            <w:r w:rsidRPr="00DC44EE">
              <w:rPr>
                <w:color w:val="000000"/>
                <w:sz w:val="20"/>
                <w:szCs w:val="20"/>
              </w:rPr>
              <w:t>Social exclusion</w:t>
            </w:r>
          </w:p>
        </w:tc>
      </w:tr>
      <w:tr w:rsidR="00DC44EE" w:rsidRPr="00DC44EE" w14:paraId="0572D7B9" w14:textId="77777777" w:rsidTr="00DC44EE">
        <w:trPr>
          <w:trHeight w:val="288"/>
        </w:trPr>
        <w:tc>
          <w:tcPr>
            <w:tcW w:w="416" w:type="dxa"/>
            <w:shd w:val="clear" w:color="auto" w:fill="auto"/>
            <w:noWrap/>
            <w:hideMark/>
          </w:tcPr>
          <w:p w14:paraId="784E868F" w14:textId="77777777" w:rsidR="00DC44EE" w:rsidRPr="00DC44EE" w:rsidRDefault="00DC44EE" w:rsidP="00DC44EE">
            <w:pPr>
              <w:jc w:val="right"/>
              <w:rPr>
                <w:color w:val="000000"/>
                <w:sz w:val="20"/>
                <w:szCs w:val="20"/>
              </w:rPr>
            </w:pPr>
            <w:r w:rsidRPr="00DC44EE">
              <w:rPr>
                <w:color w:val="000000"/>
                <w:sz w:val="20"/>
                <w:szCs w:val="20"/>
              </w:rPr>
              <w:t>34</w:t>
            </w:r>
          </w:p>
        </w:tc>
        <w:tc>
          <w:tcPr>
            <w:tcW w:w="1204" w:type="dxa"/>
            <w:shd w:val="clear" w:color="auto" w:fill="auto"/>
            <w:noWrap/>
            <w:hideMark/>
          </w:tcPr>
          <w:p w14:paraId="778D1794" w14:textId="77777777" w:rsidR="00DC44EE" w:rsidRPr="00DC44EE" w:rsidRDefault="00DC44EE" w:rsidP="00DC44EE">
            <w:pPr>
              <w:jc w:val="right"/>
              <w:rPr>
                <w:color w:val="000000"/>
                <w:sz w:val="20"/>
                <w:szCs w:val="20"/>
              </w:rPr>
            </w:pPr>
            <w:r w:rsidRPr="00DC44EE">
              <w:rPr>
                <w:color w:val="000000"/>
                <w:sz w:val="20"/>
                <w:szCs w:val="20"/>
              </w:rPr>
              <w:t>381877</w:t>
            </w:r>
          </w:p>
        </w:tc>
        <w:tc>
          <w:tcPr>
            <w:tcW w:w="1716" w:type="dxa"/>
            <w:shd w:val="clear" w:color="auto" w:fill="auto"/>
            <w:noWrap/>
            <w:hideMark/>
          </w:tcPr>
          <w:p w14:paraId="7ACE7DE0" w14:textId="77777777" w:rsidR="00DC44EE" w:rsidRPr="00DC44EE" w:rsidRDefault="00DC44EE" w:rsidP="00DC44EE">
            <w:pPr>
              <w:jc w:val="right"/>
              <w:rPr>
                <w:color w:val="000000"/>
                <w:sz w:val="20"/>
                <w:szCs w:val="20"/>
              </w:rPr>
            </w:pPr>
            <w:r w:rsidRPr="00DC44EE">
              <w:rPr>
                <w:color w:val="000000"/>
                <w:sz w:val="20"/>
                <w:szCs w:val="20"/>
              </w:rPr>
              <w:t>56713002</w:t>
            </w:r>
          </w:p>
        </w:tc>
        <w:tc>
          <w:tcPr>
            <w:tcW w:w="6114" w:type="dxa"/>
            <w:shd w:val="clear" w:color="auto" w:fill="auto"/>
            <w:noWrap/>
            <w:hideMark/>
          </w:tcPr>
          <w:p w14:paraId="5EBFF6FB" w14:textId="77777777" w:rsidR="00DC44EE" w:rsidRPr="00DC44EE" w:rsidRDefault="00DC44EE" w:rsidP="00DC44EE">
            <w:pPr>
              <w:rPr>
                <w:color w:val="000000"/>
                <w:sz w:val="20"/>
                <w:szCs w:val="20"/>
              </w:rPr>
            </w:pPr>
            <w:r w:rsidRPr="00DC44EE">
              <w:rPr>
                <w:color w:val="000000"/>
                <w:sz w:val="20"/>
                <w:szCs w:val="20"/>
              </w:rPr>
              <w:t>Dysfunction of eustachian tube</w:t>
            </w:r>
          </w:p>
        </w:tc>
      </w:tr>
      <w:tr w:rsidR="00DC44EE" w:rsidRPr="00DC44EE" w14:paraId="3B90FC44" w14:textId="77777777" w:rsidTr="00DC44EE">
        <w:trPr>
          <w:trHeight w:val="288"/>
        </w:trPr>
        <w:tc>
          <w:tcPr>
            <w:tcW w:w="416" w:type="dxa"/>
            <w:shd w:val="clear" w:color="auto" w:fill="auto"/>
            <w:noWrap/>
            <w:hideMark/>
          </w:tcPr>
          <w:p w14:paraId="21CA9433" w14:textId="77777777" w:rsidR="00DC44EE" w:rsidRPr="00DC44EE" w:rsidRDefault="00DC44EE" w:rsidP="00DC44EE">
            <w:pPr>
              <w:jc w:val="right"/>
              <w:rPr>
                <w:color w:val="000000"/>
                <w:sz w:val="20"/>
                <w:szCs w:val="20"/>
              </w:rPr>
            </w:pPr>
            <w:r w:rsidRPr="00DC44EE">
              <w:rPr>
                <w:color w:val="000000"/>
                <w:sz w:val="20"/>
                <w:szCs w:val="20"/>
              </w:rPr>
              <w:t>35</w:t>
            </w:r>
          </w:p>
        </w:tc>
        <w:tc>
          <w:tcPr>
            <w:tcW w:w="1204" w:type="dxa"/>
            <w:shd w:val="clear" w:color="auto" w:fill="auto"/>
            <w:noWrap/>
            <w:hideMark/>
          </w:tcPr>
          <w:p w14:paraId="73A420A5" w14:textId="77777777" w:rsidR="00DC44EE" w:rsidRPr="00DC44EE" w:rsidRDefault="00DC44EE" w:rsidP="00DC44EE">
            <w:pPr>
              <w:jc w:val="right"/>
              <w:rPr>
                <w:color w:val="000000"/>
                <w:sz w:val="20"/>
                <w:szCs w:val="20"/>
              </w:rPr>
            </w:pPr>
            <w:r w:rsidRPr="00DC44EE">
              <w:rPr>
                <w:color w:val="000000"/>
                <w:sz w:val="20"/>
                <w:szCs w:val="20"/>
              </w:rPr>
              <w:t>433577</w:t>
            </w:r>
          </w:p>
        </w:tc>
        <w:tc>
          <w:tcPr>
            <w:tcW w:w="1716" w:type="dxa"/>
            <w:shd w:val="clear" w:color="auto" w:fill="auto"/>
            <w:noWrap/>
            <w:hideMark/>
          </w:tcPr>
          <w:p w14:paraId="7A855C03" w14:textId="77777777" w:rsidR="00DC44EE" w:rsidRPr="00DC44EE" w:rsidRDefault="00DC44EE" w:rsidP="00DC44EE">
            <w:pPr>
              <w:jc w:val="right"/>
              <w:rPr>
                <w:color w:val="000000"/>
                <w:sz w:val="20"/>
                <w:szCs w:val="20"/>
              </w:rPr>
            </w:pPr>
            <w:r w:rsidRPr="00DC44EE">
              <w:rPr>
                <w:color w:val="000000"/>
                <w:sz w:val="20"/>
                <w:szCs w:val="20"/>
              </w:rPr>
              <w:t>122481008</w:t>
            </w:r>
          </w:p>
        </w:tc>
        <w:tc>
          <w:tcPr>
            <w:tcW w:w="6114" w:type="dxa"/>
            <w:shd w:val="clear" w:color="auto" w:fill="auto"/>
            <w:noWrap/>
            <w:hideMark/>
          </w:tcPr>
          <w:p w14:paraId="6927EBE1" w14:textId="77777777" w:rsidR="00DC44EE" w:rsidRPr="00DC44EE" w:rsidRDefault="00DC44EE" w:rsidP="00DC44EE">
            <w:pPr>
              <w:rPr>
                <w:color w:val="000000"/>
                <w:sz w:val="20"/>
                <w:szCs w:val="20"/>
              </w:rPr>
            </w:pPr>
            <w:r w:rsidRPr="00DC44EE">
              <w:rPr>
                <w:color w:val="000000"/>
                <w:sz w:val="20"/>
                <w:szCs w:val="20"/>
              </w:rPr>
              <w:t>Hammer toe</w:t>
            </w:r>
          </w:p>
        </w:tc>
      </w:tr>
      <w:tr w:rsidR="00DC44EE" w:rsidRPr="00DC44EE" w14:paraId="2A202380" w14:textId="77777777" w:rsidTr="00DC44EE">
        <w:trPr>
          <w:trHeight w:val="288"/>
        </w:trPr>
        <w:tc>
          <w:tcPr>
            <w:tcW w:w="416" w:type="dxa"/>
            <w:shd w:val="clear" w:color="auto" w:fill="auto"/>
            <w:noWrap/>
            <w:hideMark/>
          </w:tcPr>
          <w:p w14:paraId="442A9B43" w14:textId="77777777" w:rsidR="00DC44EE" w:rsidRPr="00DC44EE" w:rsidRDefault="00DC44EE" w:rsidP="00DC44EE">
            <w:pPr>
              <w:jc w:val="right"/>
              <w:rPr>
                <w:color w:val="000000"/>
                <w:sz w:val="20"/>
                <w:szCs w:val="20"/>
              </w:rPr>
            </w:pPr>
            <w:r w:rsidRPr="00DC44EE">
              <w:rPr>
                <w:color w:val="000000"/>
                <w:sz w:val="20"/>
                <w:szCs w:val="20"/>
              </w:rPr>
              <w:t>36</w:t>
            </w:r>
          </w:p>
        </w:tc>
        <w:tc>
          <w:tcPr>
            <w:tcW w:w="1204" w:type="dxa"/>
            <w:shd w:val="clear" w:color="auto" w:fill="auto"/>
            <w:noWrap/>
            <w:hideMark/>
          </w:tcPr>
          <w:p w14:paraId="31933C06" w14:textId="77777777" w:rsidR="00DC44EE" w:rsidRPr="00DC44EE" w:rsidRDefault="00DC44EE" w:rsidP="00DC44EE">
            <w:pPr>
              <w:jc w:val="right"/>
              <w:rPr>
                <w:color w:val="000000"/>
                <w:sz w:val="20"/>
                <w:szCs w:val="20"/>
              </w:rPr>
            </w:pPr>
            <w:r w:rsidRPr="00DC44EE">
              <w:rPr>
                <w:color w:val="000000"/>
                <w:sz w:val="20"/>
                <w:szCs w:val="20"/>
              </w:rPr>
              <w:t>373478</w:t>
            </w:r>
          </w:p>
        </w:tc>
        <w:tc>
          <w:tcPr>
            <w:tcW w:w="1716" w:type="dxa"/>
            <w:shd w:val="clear" w:color="auto" w:fill="auto"/>
            <w:noWrap/>
            <w:hideMark/>
          </w:tcPr>
          <w:p w14:paraId="78726E1F" w14:textId="77777777" w:rsidR="00DC44EE" w:rsidRPr="00DC44EE" w:rsidRDefault="00DC44EE" w:rsidP="00DC44EE">
            <w:pPr>
              <w:jc w:val="right"/>
              <w:rPr>
                <w:color w:val="000000"/>
                <w:sz w:val="20"/>
                <w:szCs w:val="20"/>
              </w:rPr>
            </w:pPr>
            <w:r w:rsidRPr="00DC44EE">
              <w:rPr>
                <w:color w:val="000000"/>
                <w:sz w:val="20"/>
                <w:szCs w:val="20"/>
              </w:rPr>
              <w:t>41256004</w:t>
            </w:r>
          </w:p>
        </w:tc>
        <w:tc>
          <w:tcPr>
            <w:tcW w:w="6114" w:type="dxa"/>
            <w:shd w:val="clear" w:color="auto" w:fill="auto"/>
            <w:noWrap/>
            <w:hideMark/>
          </w:tcPr>
          <w:p w14:paraId="58F78117" w14:textId="77777777" w:rsidR="00DC44EE" w:rsidRPr="00DC44EE" w:rsidRDefault="00DC44EE" w:rsidP="00DC44EE">
            <w:pPr>
              <w:rPr>
                <w:color w:val="000000"/>
                <w:sz w:val="20"/>
                <w:szCs w:val="20"/>
              </w:rPr>
            </w:pPr>
            <w:r w:rsidRPr="00DC44EE">
              <w:rPr>
                <w:color w:val="000000"/>
                <w:sz w:val="20"/>
                <w:szCs w:val="20"/>
              </w:rPr>
              <w:t>Presbyopia</w:t>
            </w:r>
          </w:p>
        </w:tc>
      </w:tr>
      <w:tr w:rsidR="00DC44EE" w:rsidRPr="00DC44EE" w14:paraId="2F02F368" w14:textId="77777777" w:rsidTr="00DC44EE">
        <w:trPr>
          <w:trHeight w:val="288"/>
        </w:trPr>
        <w:tc>
          <w:tcPr>
            <w:tcW w:w="416" w:type="dxa"/>
            <w:shd w:val="clear" w:color="auto" w:fill="auto"/>
            <w:noWrap/>
            <w:hideMark/>
          </w:tcPr>
          <w:p w14:paraId="2DFEBEAB" w14:textId="77777777" w:rsidR="00DC44EE" w:rsidRPr="00DC44EE" w:rsidRDefault="00DC44EE" w:rsidP="00DC44EE">
            <w:pPr>
              <w:jc w:val="right"/>
              <w:rPr>
                <w:color w:val="000000"/>
                <w:sz w:val="20"/>
                <w:szCs w:val="20"/>
              </w:rPr>
            </w:pPr>
            <w:r w:rsidRPr="00DC44EE">
              <w:rPr>
                <w:color w:val="000000"/>
                <w:sz w:val="20"/>
                <w:szCs w:val="20"/>
              </w:rPr>
              <w:t>37</w:t>
            </w:r>
          </w:p>
        </w:tc>
        <w:tc>
          <w:tcPr>
            <w:tcW w:w="1204" w:type="dxa"/>
            <w:shd w:val="clear" w:color="auto" w:fill="auto"/>
            <w:noWrap/>
            <w:hideMark/>
          </w:tcPr>
          <w:p w14:paraId="20E55F72" w14:textId="77777777" w:rsidR="00DC44EE" w:rsidRPr="00DC44EE" w:rsidRDefault="00DC44EE" w:rsidP="00DC44EE">
            <w:pPr>
              <w:jc w:val="right"/>
              <w:rPr>
                <w:color w:val="000000"/>
                <w:sz w:val="20"/>
                <w:szCs w:val="20"/>
              </w:rPr>
            </w:pPr>
            <w:r w:rsidRPr="00DC44EE">
              <w:rPr>
                <w:color w:val="000000"/>
                <w:sz w:val="20"/>
                <w:szCs w:val="20"/>
              </w:rPr>
              <w:t>381295</w:t>
            </w:r>
          </w:p>
        </w:tc>
        <w:tc>
          <w:tcPr>
            <w:tcW w:w="1716" w:type="dxa"/>
            <w:shd w:val="clear" w:color="auto" w:fill="auto"/>
            <w:noWrap/>
            <w:hideMark/>
          </w:tcPr>
          <w:p w14:paraId="1A8B4A2B" w14:textId="77777777" w:rsidR="00DC44EE" w:rsidRPr="00DC44EE" w:rsidRDefault="00DC44EE" w:rsidP="00DC44EE">
            <w:pPr>
              <w:jc w:val="right"/>
              <w:rPr>
                <w:color w:val="000000"/>
                <w:sz w:val="20"/>
                <w:szCs w:val="20"/>
              </w:rPr>
            </w:pPr>
            <w:r w:rsidRPr="00DC44EE">
              <w:rPr>
                <w:color w:val="000000"/>
                <w:sz w:val="20"/>
                <w:szCs w:val="20"/>
              </w:rPr>
              <w:t>39450006</w:t>
            </w:r>
          </w:p>
        </w:tc>
        <w:tc>
          <w:tcPr>
            <w:tcW w:w="6114" w:type="dxa"/>
            <w:shd w:val="clear" w:color="auto" w:fill="auto"/>
            <w:noWrap/>
            <w:hideMark/>
          </w:tcPr>
          <w:p w14:paraId="6CA91E79" w14:textId="77777777" w:rsidR="00DC44EE" w:rsidRPr="00DC44EE" w:rsidRDefault="00DC44EE" w:rsidP="00DC44EE">
            <w:pPr>
              <w:rPr>
                <w:color w:val="000000"/>
                <w:sz w:val="20"/>
                <w:szCs w:val="20"/>
              </w:rPr>
            </w:pPr>
            <w:r w:rsidRPr="00DC44EE">
              <w:rPr>
                <w:color w:val="000000"/>
                <w:sz w:val="20"/>
                <w:szCs w:val="20"/>
              </w:rPr>
              <w:t>Senile cataract</w:t>
            </w:r>
          </w:p>
        </w:tc>
      </w:tr>
      <w:tr w:rsidR="00DC44EE" w:rsidRPr="00DC44EE" w14:paraId="48A1E89E" w14:textId="77777777" w:rsidTr="00DC44EE">
        <w:trPr>
          <w:trHeight w:val="288"/>
        </w:trPr>
        <w:tc>
          <w:tcPr>
            <w:tcW w:w="416" w:type="dxa"/>
            <w:shd w:val="clear" w:color="auto" w:fill="auto"/>
            <w:noWrap/>
            <w:hideMark/>
          </w:tcPr>
          <w:p w14:paraId="1F40A28B" w14:textId="77777777" w:rsidR="00DC44EE" w:rsidRPr="00DC44EE" w:rsidRDefault="00DC44EE" w:rsidP="00DC44EE">
            <w:pPr>
              <w:jc w:val="right"/>
              <w:rPr>
                <w:color w:val="000000"/>
                <w:sz w:val="20"/>
                <w:szCs w:val="20"/>
              </w:rPr>
            </w:pPr>
            <w:r w:rsidRPr="00DC44EE">
              <w:rPr>
                <w:color w:val="000000"/>
                <w:sz w:val="20"/>
                <w:szCs w:val="20"/>
              </w:rPr>
              <w:t>38</w:t>
            </w:r>
          </w:p>
        </w:tc>
        <w:tc>
          <w:tcPr>
            <w:tcW w:w="1204" w:type="dxa"/>
            <w:shd w:val="clear" w:color="auto" w:fill="auto"/>
            <w:noWrap/>
            <w:hideMark/>
          </w:tcPr>
          <w:p w14:paraId="0DA86619" w14:textId="77777777" w:rsidR="00DC44EE" w:rsidRPr="00DC44EE" w:rsidRDefault="00DC44EE" w:rsidP="00DC44EE">
            <w:pPr>
              <w:jc w:val="right"/>
              <w:rPr>
                <w:color w:val="000000"/>
                <w:sz w:val="20"/>
                <w:szCs w:val="20"/>
              </w:rPr>
            </w:pPr>
            <w:r w:rsidRPr="00DC44EE">
              <w:rPr>
                <w:color w:val="000000"/>
                <w:sz w:val="20"/>
                <w:szCs w:val="20"/>
              </w:rPr>
              <w:t>137016</w:t>
            </w:r>
          </w:p>
        </w:tc>
        <w:tc>
          <w:tcPr>
            <w:tcW w:w="1716" w:type="dxa"/>
            <w:shd w:val="clear" w:color="auto" w:fill="auto"/>
            <w:noWrap/>
            <w:hideMark/>
          </w:tcPr>
          <w:p w14:paraId="10617805" w14:textId="77777777" w:rsidR="00DC44EE" w:rsidRPr="00DC44EE" w:rsidRDefault="00DC44EE" w:rsidP="00DC44EE">
            <w:pPr>
              <w:jc w:val="right"/>
              <w:rPr>
                <w:color w:val="000000"/>
                <w:sz w:val="20"/>
                <w:szCs w:val="20"/>
              </w:rPr>
            </w:pPr>
            <w:r w:rsidRPr="00DC44EE">
              <w:rPr>
                <w:color w:val="000000"/>
                <w:sz w:val="20"/>
                <w:szCs w:val="20"/>
              </w:rPr>
              <w:t>66569006</w:t>
            </w:r>
          </w:p>
        </w:tc>
        <w:tc>
          <w:tcPr>
            <w:tcW w:w="6114" w:type="dxa"/>
            <w:shd w:val="clear" w:color="auto" w:fill="auto"/>
            <w:noWrap/>
            <w:hideMark/>
          </w:tcPr>
          <w:p w14:paraId="06460E5E" w14:textId="77777777" w:rsidR="00DC44EE" w:rsidRPr="00DC44EE" w:rsidRDefault="00DC44EE" w:rsidP="00DC44EE">
            <w:pPr>
              <w:rPr>
                <w:color w:val="000000"/>
                <w:sz w:val="20"/>
                <w:szCs w:val="20"/>
              </w:rPr>
            </w:pPr>
            <w:r w:rsidRPr="00DC44EE">
              <w:rPr>
                <w:color w:val="000000"/>
                <w:sz w:val="20"/>
                <w:szCs w:val="20"/>
              </w:rPr>
              <w:t>Retained dental root</w:t>
            </w:r>
          </w:p>
        </w:tc>
      </w:tr>
      <w:tr w:rsidR="00DC44EE" w:rsidRPr="00DC44EE" w14:paraId="0A20D8E8" w14:textId="77777777" w:rsidTr="00DC44EE">
        <w:trPr>
          <w:trHeight w:val="288"/>
        </w:trPr>
        <w:tc>
          <w:tcPr>
            <w:tcW w:w="416" w:type="dxa"/>
            <w:shd w:val="clear" w:color="auto" w:fill="auto"/>
            <w:noWrap/>
            <w:hideMark/>
          </w:tcPr>
          <w:p w14:paraId="0665BF48" w14:textId="77777777" w:rsidR="00DC44EE" w:rsidRPr="00DC44EE" w:rsidRDefault="00DC44EE" w:rsidP="00DC44EE">
            <w:pPr>
              <w:jc w:val="right"/>
              <w:rPr>
                <w:color w:val="000000"/>
                <w:sz w:val="20"/>
                <w:szCs w:val="20"/>
              </w:rPr>
            </w:pPr>
            <w:r w:rsidRPr="00DC44EE">
              <w:rPr>
                <w:color w:val="000000"/>
                <w:sz w:val="20"/>
                <w:szCs w:val="20"/>
              </w:rPr>
              <w:t>39</w:t>
            </w:r>
          </w:p>
        </w:tc>
        <w:tc>
          <w:tcPr>
            <w:tcW w:w="1204" w:type="dxa"/>
            <w:shd w:val="clear" w:color="auto" w:fill="auto"/>
            <w:noWrap/>
            <w:hideMark/>
          </w:tcPr>
          <w:p w14:paraId="0867E462" w14:textId="77777777" w:rsidR="00DC44EE" w:rsidRPr="00DC44EE" w:rsidRDefault="00DC44EE" w:rsidP="00DC44EE">
            <w:pPr>
              <w:jc w:val="right"/>
              <w:rPr>
                <w:color w:val="000000"/>
                <w:sz w:val="20"/>
                <w:szCs w:val="20"/>
              </w:rPr>
            </w:pPr>
            <w:r w:rsidRPr="00DC44EE">
              <w:rPr>
                <w:color w:val="000000"/>
                <w:sz w:val="20"/>
                <w:szCs w:val="20"/>
              </w:rPr>
              <w:t>4213540</w:t>
            </w:r>
          </w:p>
        </w:tc>
        <w:tc>
          <w:tcPr>
            <w:tcW w:w="1716" w:type="dxa"/>
            <w:shd w:val="clear" w:color="auto" w:fill="auto"/>
            <w:noWrap/>
            <w:hideMark/>
          </w:tcPr>
          <w:p w14:paraId="14B1320F" w14:textId="77777777" w:rsidR="00DC44EE" w:rsidRPr="00DC44EE" w:rsidRDefault="00DC44EE" w:rsidP="00DC44EE">
            <w:pPr>
              <w:jc w:val="right"/>
              <w:rPr>
                <w:color w:val="000000"/>
                <w:sz w:val="20"/>
                <w:szCs w:val="20"/>
              </w:rPr>
            </w:pPr>
            <w:r w:rsidRPr="00DC44EE">
              <w:rPr>
                <w:color w:val="000000"/>
                <w:sz w:val="20"/>
                <w:szCs w:val="20"/>
              </w:rPr>
              <w:t>417347005</w:t>
            </w:r>
          </w:p>
        </w:tc>
        <w:tc>
          <w:tcPr>
            <w:tcW w:w="6114" w:type="dxa"/>
            <w:shd w:val="clear" w:color="auto" w:fill="auto"/>
            <w:noWrap/>
            <w:hideMark/>
          </w:tcPr>
          <w:p w14:paraId="6CDA349A" w14:textId="77777777" w:rsidR="00DC44EE" w:rsidRPr="00DC44EE" w:rsidRDefault="00DC44EE" w:rsidP="00DC44EE">
            <w:pPr>
              <w:rPr>
                <w:color w:val="000000"/>
                <w:sz w:val="20"/>
                <w:szCs w:val="20"/>
              </w:rPr>
            </w:pPr>
            <w:r w:rsidRPr="00DC44EE">
              <w:rPr>
                <w:color w:val="000000"/>
                <w:sz w:val="20"/>
                <w:szCs w:val="20"/>
              </w:rPr>
              <w:t>Cervical somatic dysfunction</w:t>
            </w:r>
          </w:p>
        </w:tc>
      </w:tr>
      <w:tr w:rsidR="00DC44EE" w:rsidRPr="00DC44EE" w14:paraId="62A04AEF" w14:textId="77777777" w:rsidTr="00DC44EE">
        <w:trPr>
          <w:trHeight w:val="288"/>
        </w:trPr>
        <w:tc>
          <w:tcPr>
            <w:tcW w:w="416" w:type="dxa"/>
            <w:shd w:val="clear" w:color="auto" w:fill="auto"/>
            <w:noWrap/>
            <w:hideMark/>
          </w:tcPr>
          <w:p w14:paraId="292DF18F" w14:textId="77777777" w:rsidR="00DC44EE" w:rsidRPr="00DC44EE" w:rsidRDefault="00DC44EE" w:rsidP="00DC44EE">
            <w:pPr>
              <w:jc w:val="right"/>
              <w:rPr>
                <w:color w:val="000000"/>
                <w:sz w:val="20"/>
                <w:szCs w:val="20"/>
              </w:rPr>
            </w:pPr>
            <w:r w:rsidRPr="00DC44EE">
              <w:rPr>
                <w:color w:val="000000"/>
                <w:sz w:val="20"/>
                <w:szCs w:val="20"/>
              </w:rPr>
              <w:t>40</w:t>
            </w:r>
          </w:p>
        </w:tc>
        <w:tc>
          <w:tcPr>
            <w:tcW w:w="1204" w:type="dxa"/>
            <w:shd w:val="clear" w:color="auto" w:fill="auto"/>
            <w:noWrap/>
            <w:hideMark/>
          </w:tcPr>
          <w:p w14:paraId="6298B40B" w14:textId="77777777" w:rsidR="00DC44EE" w:rsidRPr="00DC44EE" w:rsidRDefault="00DC44EE" w:rsidP="00DC44EE">
            <w:pPr>
              <w:jc w:val="right"/>
              <w:rPr>
                <w:color w:val="000000"/>
                <w:sz w:val="20"/>
                <w:szCs w:val="20"/>
              </w:rPr>
            </w:pPr>
            <w:r w:rsidRPr="00DC44EE">
              <w:rPr>
                <w:color w:val="000000"/>
                <w:sz w:val="20"/>
                <w:szCs w:val="20"/>
              </w:rPr>
              <w:t>4067069</w:t>
            </w:r>
          </w:p>
        </w:tc>
        <w:tc>
          <w:tcPr>
            <w:tcW w:w="1716" w:type="dxa"/>
            <w:shd w:val="clear" w:color="auto" w:fill="auto"/>
            <w:noWrap/>
            <w:hideMark/>
          </w:tcPr>
          <w:p w14:paraId="173FF393" w14:textId="77777777" w:rsidR="00DC44EE" w:rsidRPr="00DC44EE" w:rsidRDefault="00DC44EE" w:rsidP="00DC44EE">
            <w:pPr>
              <w:jc w:val="right"/>
              <w:rPr>
                <w:color w:val="000000"/>
                <w:sz w:val="20"/>
                <w:szCs w:val="20"/>
              </w:rPr>
            </w:pPr>
            <w:r w:rsidRPr="00DC44EE">
              <w:rPr>
                <w:color w:val="000000"/>
                <w:sz w:val="20"/>
                <w:szCs w:val="20"/>
              </w:rPr>
              <w:t>201040000</w:t>
            </w:r>
          </w:p>
        </w:tc>
        <w:tc>
          <w:tcPr>
            <w:tcW w:w="6114" w:type="dxa"/>
            <w:shd w:val="clear" w:color="auto" w:fill="auto"/>
            <w:noWrap/>
            <w:hideMark/>
          </w:tcPr>
          <w:p w14:paraId="0B6FFF42" w14:textId="77777777" w:rsidR="00DC44EE" w:rsidRPr="00DC44EE" w:rsidRDefault="00DC44EE" w:rsidP="00DC44EE">
            <w:pPr>
              <w:rPr>
                <w:color w:val="000000"/>
                <w:sz w:val="20"/>
                <w:szCs w:val="20"/>
              </w:rPr>
            </w:pPr>
            <w:r w:rsidRPr="00DC44EE">
              <w:rPr>
                <w:color w:val="000000"/>
                <w:sz w:val="20"/>
                <w:szCs w:val="20"/>
              </w:rPr>
              <w:t>Callosity</w:t>
            </w:r>
          </w:p>
        </w:tc>
      </w:tr>
      <w:tr w:rsidR="00DC44EE" w:rsidRPr="00DC44EE" w14:paraId="3D58C1D0" w14:textId="77777777" w:rsidTr="00DC44EE">
        <w:trPr>
          <w:trHeight w:val="288"/>
        </w:trPr>
        <w:tc>
          <w:tcPr>
            <w:tcW w:w="416" w:type="dxa"/>
            <w:shd w:val="clear" w:color="auto" w:fill="auto"/>
            <w:noWrap/>
            <w:hideMark/>
          </w:tcPr>
          <w:p w14:paraId="3A67A95D" w14:textId="77777777" w:rsidR="00DC44EE" w:rsidRPr="00DC44EE" w:rsidRDefault="00DC44EE" w:rsidP="00DC44EE">
            <w:pPr>
              <w:jc w:val="right"/>
              <w:rPr>
                <w:color w:val="000000"/>
                <w:sz w:val="20"/>
                <w:szCs w:val="20"/>
              </w:rPr>
            </w:pPr>
            <w:r w:rsidRPr="00DC44EE">
              <w:rPr>
                <w:color w:val="000000"/>
                <w:sz w:val="20"/>
                <w:szCs w:val="20"/>
              </w:rPr>
              <w:lastRenderedPageBreak/>
              <w:t>41</w:t>
            </w:r>
          </w:p>
        </w:tc>
        <w:tc>
          <w:tcPr>
            <w:tcW w:w="1204" w:type="dxa"/>
            <w:shd w:val="clear" w:color="auto" w:fill="auto"/>
            <w:noWrap/>
            <w:hideMark/>
          </w:tcPr>
          <w:p w14:paraId="35D915E6" w14:textId="77777777" w:rsidR="00DC44EE" w:rsidRPr="00DC44EE" w:rsidRDefault="00DC44EE" w:rsidP="00DC44EE">
            <w:pPr>
              <w:jc w:val="right"/>
              <w:rPr>
                <w:color w:val="000000"/>
                <w:sz w:val="20"/>
                <w:szCs w:val="20"/>
              </w:rPr>
            </w:pPr>
            <w:r w:rsidRPr="00DC44EE">
              <w:rPr>
                <w:color w:val="000000"/>
                <w:sz w:val="20"/>
                <w:szCs w:val="20"/>
              </w:rPr>
              <w:t>4209423</w:t>
            </w:r>
          </w:p>
        </w:tc>
        <w:tc>
          <w:tcPr>
            <w:tcW w:w="1716" w:type="dxa"/>
            <w:shd w:val="clear" w:color="auto" w:fill="auto"/>
            <w:noWrap/>
            <w:hideMark/>
          </w:tcPr>
          <w:p w14:paraId="6429EC79" w14:textId="77777777" w:rsidR="00DC44EE" w:rsidRPr="00DC44EE" w:rsidRDefault="00DC44EE" w:rsidP="00DC44EE">
            <w:pPr>
              <w:jc w:val="right"/>
              <w:rPr>
                <w:color w:val="000000"/>
                <w:sz w:val="20"/>
                <w:szCs w:val="20"/>
              </w:rPr>
            </w:pPr>
            <w:r w:rsidRPr="00DC44EE">
              <w:rPr>
                <w:color w:val="000000"/>
                <w:sz w:val="20"/>
                <w:szCs w:val="20"/>
              </w:rPr>
              <w:t>56294008</w:t>
            </w:r>
          </w:p>
        </w:tc>
        <w:tc>
          <w:tcPr>
            <w:tcW w:w="6114" w:type="dxa"/>
            <w:shd w:val="clear" w:color="auto" w:fill="auto"/>
            <w:noWrap/>
            <w:hideMark/>
          </w:tcPr>
          <w:p w14:paraId="3761C895" w14:textId="77777777" w:rsidR="00DC44EE" w:rsidRPr="00DC44EE" w:rsidRDefault="00DC44EE" w:rsidP="00DC44EE">
            <w:pPr>
              <w:rPr>
                <w:color w:val="000000"/>
                <w:sz w:val="20"/>
                <w:szCs w:val="20"/>
              </w:rPr>
            </w:pPr>
            <w:r w:rsidRPr="00DC44EE">
              <w:rPr>
                <w:color w:val="000000"/>
                <w:sz w:val="20"/>
                <w:szCs w:val="20"/>
              </w:rPr>
              <w:t>Nicotine dependence</w:t>
            </w:r>
          </w:p>
        </w:tc>
      </w:tr>
      <w:tr w:rsidR="00DC44EE" w:rsidRPr="00DC44EE" w14:paraId="38D7DDEB" w14:textId="77777777" w:rsidTr="00DC44EE">
        <w:trPr>
          <w:trHeight w:val="288"/>
        </w:trPr>
        <w:tc>
          <w:tcPr>
            <w:tcW w:w="416" w:type="dxa"/>
            <w:shd w:val="clear" w:color="auto" w:fill="auto"/>
            <w:noWrap/>
            <w:hideMark/>
          </w:tcPr>
          <w:p w14:paraId="11101F8F" w14:textId="77777777" w:rsidR="00DC44EE" w:rsidRPr="00DC44EE" w:rsidRDefault="00DC44EE" w:rsidP="00DC44EE">
            <w:pPr>
              <w:jc w:val="right"/>
              <w:rPr>
                <w:color w:val="000000"/>
                <w:sz w:val="20"/>
                <w:szCs w:val="20"/>
              </w:rPr>
            </w:pPr>
            <w:r w:rsidRPr="00DC44EE">
              <w:rPr>
                <w:color w:val="000000"/>
                <w:sz w:val="20"/>
                <w:szCs w:val="20"/>
              </w:rPr>
              <w:t>42</w:t>
            </w:r>
          </w:p>
        </w:tc>
        <w:tc>
          <w:tcPr>
            <w:tcW w:w="1204" w:type="dxa"/>
            <w:shd w:val="clear" w:color="auto" w:fill="auto"/>
            <w:noWrap/>
            <w:hideMark/>
          </w:tcPr>
          <w:p w14:paraId="32976001" w14:textId="77777777" w:rsidR="00DC44EE" w:rsidRPr="00DC44EE" w:rsidRDefault="00DC44EE" w:rsidP="00DC44EE">
            <w:pPr>
              <w:jc w:val="right"/>
              <w:rPr>
                <w:color w:val="000000"/>
                <w:sz w:val="20"/>
                <w:szCs w:val="20"/>
              </w:rPr>
            </w:pPr>
            <w:r w:rsidRPr="00DC44EE">
              <w:rPr>
                <w:color w:val="000000"/>
                <w:sz w:val="20"/>
                <w:szCs w:val="20"/>
              </w:rPr>
              <w:t>80242</w:t>
            </w:r>
          </w:p>
        </w:tc>
        <w:tc>
          <w:tcPr>
            <w:tcW w:w="1716" w:type="dxa"/>
            <w:shd w:val="clear" w:color="auto" w:fill="auto"/>
            <w:noWrap/>
            <w:hideMark/>
          </w:tcPr>
          <w:p w14:paraId="744AE2E6" w14:textId="77777777" w:rsidR="00DC44EE" w:rsidRPr="00DC44EE" w:rsidRDefault="00DC44EE" w:rsidP="00DC44EE">
            <w:pPr>
              <w:jc w:val="right"/>
              <w:rPr>
                <w:color w:val="000000"/>
                <w:sz w:val="20"/>
                <w:szCs w:val="20"/>
              </w:rPr>
            </w:pPr>
            <w:r w:rsidRPr="00DC44EE">
              <w:rPr>
                <w:color w:val="000000"/>
                <w:sz w:val="20"/>
                <w:szCs w:val="20"/>
              </w:rPr>
              <w:t>307945003</w:t>
            </w:r>
          </w:p>
        </w:tc>
        <w:tc>
          <w:tcPr>
            <w:tcW w:w="6114" w:type="dxa"/>
            <w:shd w:val="clear" w:color="auto" w:fill="auto"/>
            <w:noWrap/>
            <w:hideMark/>
          </w:tcPr>
          <w:p w14:paraId="77EF77E7" w14:textId="77777777" w:rsidR="00DC44EE" w:rsidRPr="00DC44EE" w:rsidRDefault="00DC44EE" w:rsidP="00DC44EE">
            <w:pPr>
              <w:rPr>
                <w:color w:val="000000"/>
                <w:sz w:val="20"/>
                <w:szCs w:val="20"/>
              </w:rPr>
            </w:pPr>
            <w:r w:rsidRPr="00DC44EE">
              <w:rPr>
                <w:color w:val="000000"/>
                <w:sz w:val="20"/>
                <w:szCs w:val="20"/>
              </w:rPr>
              <w:t>Current tear of medial cartilage AND/OR meniscus of knee</w:t>
            </w:r>
          </w:p>
        </w:tc>
      </w:tr>
      <w:tr w:rsidR="00DC44EE" w:rsidRPr="00DC44EE" w14:paraId="12E92BF5" w14:textId="77777777" w:rsidTr="00DC44EE">
        <w:trPr>
          <w:trHeight w:val="288"/>
        </w:trPr>
        <w:tc>
          <w:tcPr>
            <w:tcW w:w="416" w:type="dxa"/>
            <w:shd w:val="clear" w:color="auto" w:fill="auto"/>
            <w:noWrap/>
            <w:hideMark/>
          </w:tcPr>
          <w:p w14:paraId="4C6943BB" w14:textId="77777777" w:rsidR="00DC44EE" w:rsidRPr="00DC44EE" w:rsidRDefault="00DC44EE" w:rsidP="00DC44EE">
            <w:pPr>
              <w:jc w:val="right"/>
              <w:rPr>
                <w:color w:val="000000"/>
                <w:sz w:val="20"/>
                <w:szCs w:val="20"/>
              </w:rPr>
            </w:pPr>
            <w:r w:rsidRPr="00DC44EE">
              <w:rPr>
                <w:color w:val="000000"/>
                <w:sz w:val="20"/>
                <w:szCs w:val="20"/>
              </w:rPr>
              <w:t>43</w:t>
            </w:r>
          </w:p>
        </w:tc>
        <w:tc>
          <w:tcPr>
            <w:tcW w:w="1204" w:type="dxa"/>
            <w:shd w:val="clear" w:color="auto" w:fill="auto"/>
            <w:noWrap/>
            <w:hideMark/>
          </w:tcPr>
          <w:p w14:paraId="7D584215" w14:textId="77777777" w:rsidR="00DC44EE" w:rsidRPr="00DC44EE" w:rsidRDefault="00DC44EE" w:rsidP="00DC44EE">
            <w:pPr>
              <w:jc w:val="right"/>
              <w:rPr>
                <w:color w:val="000000"/>
                <w:sz w:val="20"/>
                <w:szCs w:val="20"/>
              </w:rPr>
            </w:pPr>
            <w:r w:rsidRPr="00DC44EE">
              <w:rPr>
                <w:color w:val="000000"/>
                <w:sz w:val="20"/>
                <w:szCs w:val="20"/>
              </w:rPr>
              <w:t>138384</w:t>
            </w:r>
          </w:p>
        </w:tc>
        <w:tc>
          <w:tcPr>
            <w:tcW w:w="1716" w:type="dxa"/>
            <w:shd w:val="clear" w:color="auto" w:fill="auto"/>
            <w:noWrap/>
            <w:hideMark/>
          </w:tcPr>
          <w:p w14:paraId="3DEC2813" w14:textId="77777777" w:rsidR="00DC44EE" w:rsidRPr="00DC44EE" w:rsidRDefault="00DC44EE" w:rsidP="00DC44EE">
            <w:pPr>
              <w:jc w:val="right"/>
              <w:rPr>
                <w:color w:val="000000"/>
                <w:sz w:val="20"/>
                <w:szCs w:val="20"/>
              </w:rPr>
            </w:pPr>
            <w:r w:rsidRPr="00DC44EE">
              <w:rPr>
                <w:color w:val="000000"/>
                <w:sz w:val="20"/>
                <w:szCs w:val="20"/>
              </w:rPr>
              <w:t>111566002</w:t>
            </w:r>
          </w:p>
        </w:tc>
        <w:tc>
          <w:tcPr>
            <w:tcW w:w="6114" w:type="dxa"/>
            <w:shd w:val="clear" w:color="auto" w:fill="auto"/>
            <w:noWrap/>
            <w:hideMark/>
          </w:tcPr>
          <w:p w14:paraId="27CA31E7" w14:textId="77777777" w:rsidR="00DC44EE" w:rsidRPr="00DC44EE" w:rsidRDefault="00DC44EE" w:rsidP="00DC44EE">
            <w:pPr>
              <w:rPr>
                <w:color w:val="000000"/>
                <w:sz w:val="20"/>
                <w:szCs w:val="20"/>
              </w:rPr>
            </w:pPr>
            <w:r w:rsidRPr="00DC44EE">
              <w:rPr>
                <w:color w:val="000000"/>
                <w:sz w:val="20"/>
                <w:szCs w:val="20"/>
              </w:rPr>
              <w:t>Acquired hypothyroidism</w:t>
            </w:r>
          </w:p>
        </w:tc>
      </w:tr>
      <w:tr w:rsidR="00DC44EE" w:rsidRPr="00DC44EE" w14:paraId="0F729294" w14:textId="77777777" w:rsidTr="00DC44EE">
        <w:trPr>
          <w:trHeight w:val="288"/>
        </w:trPr>
        <w:tc>
          <w:tcPr>
            <w:tcW w:w="416" w:type="dxa"/>
            <w:shd w:val="clear" w:color="auto" w:fill="auto"/>
            <w:noWrap/>
            <w:hideMark/>
          </w:tcPr>
          <w:p w14:paraId="164822F5" w14:textId="77777777" w:rsidR="00DC44EE" w:rsidRPr="00DC44EE" w:rsidRDefault="00DC44EE" w:rsidP="00DC44EE">
            <w:pPr>
              <w:jc w:val="right"/>
              <w:rPr>
                <w:color w:val="000000"/>
                <w:sz w:val="20"/>
                <w:szCs w:val="20"/>
              </w:rPr>
            </w:pPr>
            <w:r w:rsidRPr="00DC44EE">
              <w:rPr>
                <w:color w:val="000000"/>
                <w:sz w:val="20"/>
                <w:szCs w:val="20"/>
              </w:rPr>
              <w:t>44</w:t>
            </w:r>
          </w:p>
        </w:tc>
        <w:tc>
          <w:tcPr>
            <w:tcW w:w="1204" w:type="dxa"/>
            <w:shd w:val="clear" w:color="auto" w:fill="auto"/>
            <w:noWrap/>
            <w:hideMark/>
          </w:tcPr>
          <w:p w14:paraId="6871D962" w14:textId="77777777" w:rsidR="00DC44EE" w:rsidRPr="00DC44EE" w:rsidRDefault="00DC44EE" w:rsidP="00DC44EE">
            <w:pPr>
              <w:jc w:val="right"/>
              <w:rPr>
                <w:color w:val="000000"/>
                <w:sz w:val="20"/>
                <w:szCs w:val="20"/>
              </w:rPr>
            </w:pPr>
            <w:r w:rsidRPr="00DC44EE">
              <w:rPr>
                <w:color w:val="000000"/>
                <w:sz w:val="20"/>
                <w:szCs w:val="20"/>
              </w:rPr>
              <w:t>4079750</w:t>
            </w:r>
          </w:p>
        </w:tc>
        <w:tc>
          <w:tcPr>
            <w:tcW w:w="1716" w:type="dxa"/>
            <w:shd w:val="clear" w:color="auto" w:fill="auto"/>
            <w:noWrap/>
            <w:hideMark/>
          </w:tcPr>
          <w:p w14:paraId="72AD7045" w14:textId="77777777" w:rsidR="00DC44EE" w:rsidRPr="00DC44EE" w:rsidRDefault="00DC44EE" w:rsidP="00DC44EE">
            <w:pPr>
              <w:jc w:val="right"/>
              <w:rPr>
                <w:color w:val="000000"/>
                <w:sz w:val="20"/>
                <w:szCs w:val="20"/>
              </w:rPr>
            </w:pPr>
            <w:r w:rsidRPr="00DC44EE">
              <w:rPr>
                <w:color w:val="000000"/>
                <w:sz w:val="20"/>
                <w:szCs w:val="20"/>
              </w:rPr>
              <w:t>239873007</w:t>
            </w:r>
          </w:p>
        </w:tc>
        <w:tc>
          <w:tcPr>
            <w:tcW w:w="6114" w:type="dxa"/>
            <w:shd w:val="clear" w:color="auto" w:fill="auto"/>
            <w:noWrap/>
            <w:hideMark/>
          </w:tcPr>
          <w:p w14:paraId="02B907F2" w14:textId="77777777" w:rsidR="00DC44EE" w:rsidRPr="00DC44EE" w:rsidRDefault="00DC44EE" w:rsidP="00DC44EE">
            <w:pPr>
              <w:rPr>
                <w:color w:val="000000"/>
                <w:sz w:val="20"/>
                <w:szCs w:val="20"/>
              </w:rPr>
            </w:pPr>
            <w:r w:rsidRPr="00DC44EE">
              <w:rPr>
                <w:color w:val="000000"/>
                <w:sz w:val="20"/>
                <w:szCs w:val="20"/>
              </w:rPr>
              <w:t>Osteoarthritis of knee</w:t>
            </w:r>
          </w:p>
        </w:tc>
      </w:tr>
      <w:tr w:rsidR="00DC44EE" w:rsidRPr="00DC44EE" w14:paraId="50E4BD9F" w14:textId="77777777" w:rsidTr="00DC44EE">
        <w:trPr>
          <w:trHeight w:val="288"/>
        </w:trPr>
        <w:tc>
          <w:tcPr>
            <w:tcW w:w="416" w:type="dxa"/>
            <w:shd w:val="clear" w:color="auto" w:fill="auto"/>
            <w:noWrap/>
            <w:hideMark/>
          </w:tcPr>
          <w:p w14:paraId="396DEC12" w14:textId="77777777" w:rsidR="00DC44EE" w:rsidRPr="00DC44EE" w:rsidRDefault="00DC44EE" w:rsidP="00DC44EE">
            <w:pPr>
              <w:jc w:val="right"/>
              <w:rPr>
                <w:color w:val="000000"/>
                <w:sz w:val="20"/>
                <w:szCs w:val="20"/>
              </w:rPr>
            </w:pPr>
            <w:r w:rsidRPr="00DC44EE">
              <w:rPr>
                <w:color w:val="000000"/>
                <w:sz w:val="20"/>
                <w:szCs w:val="20"/>
              </w:rPr>
              <w:t>45</w:t>
            </w:r>
          </w:p>
        </w:tc>
        <w:tc>
          <w:tcPr>
            <w:tcW w:w="1204" w:type="dxa"/>
            <w:shd w:val="clear" w:color="auto" w:fill="auto"/>
            <w:noWrap/>
            <w:hideMark/>
          </w:tcPr>
          <w:p w14:paraId="490630C7" w14:textId="77777777" w:rsidR="00DC44EE" w:rsidRPr="00DC44EE" w:rsidRDefault="00DC44EE" w:rsidP="00DC44EE">
            <w:pPr>
              <w:jc w:val="right"/>
              <w:rPr>
                <w:color w:val="000000"/>
                <w:sz w:val="20"/>
                <w:szCs w:val="20"/>
              </w:rPr>
            </w:pPr>
            <w:r w:rsidRPr="00DC44EE">
              <w:rPr>
                <w:color w:val="000000"/>
                <w:sz w:val="20"/>
                <w:szCs w:val="20"/>
              </w:rPr>
              <w:t>261880</w:t>
            </w:r>
          </w:p>
        </w:tc>
        <w:tc>
          <w:tcPr>
            <w:tcW w:w="1716" w:type="dxa"/>
            <w:shd w:val="clear" w:color="auto" w:fill="auto"/>
            <w:noWrap/>
            <w:hideMark/>
          </w:tcPr>
          <w:p w14:paraId="0D8A0BA7" w14:textId="77777777" w:rsidR="00DC44EE" w:rsidRPr="00DC44EE" w:rsidRDefault="00DC44EE" w:rsidP="00DC44EE">
            <w:pPr>
              <w:jc w:val="right"/>
              <w:rPr>
                <w:color w:val="000000"/>
                <w:sz w:val="20"/>
                <w:szCs w:val="20"/>
              </w:rPr>
            </w:pPr>
            <w:r w:rsidRPr="00DC44EE">
              <w:rPr>
                <w:color w:val="000000"/>
                <w:sz w:val="20"/>
                <w:szCs w:val="20"/>
              </w:rPr>
              <w:t>46621007</w:t>
            </w:r>
          </w:p>
        </w:tc>
        <w:tc>
          <w:tcPr>
            <w:tcW w:w="6114" w:type="dxa"/>
            <w:shd w:val="clear" w:color="auto" w:fill="auto"/>
            <w:noWrap/>
            <w:hideMark/>
          </w:tcPr>
          <w:p w14:paraId="03EDB27B" w14:textId="77777777" w:rsidR="00DC44EE" w:rsidRPr="00DC44EE" w:rsidRDefault="00DC44EE" w:rsidP="00DC44EE">
            <w:pPr>
              <w:rPr>
                <w:color w:val="000000"/>
                <w:sz w:val="20"/>
                <w:szCs w:val="20"/>
              </w:rPr>
            </w:pPr>
            <w:r w:rsidRPr="00DC44EE">
              <w:rPr>
                <w:color w:val="000000"/>
                <w:sz w:val="20"/>
                <w:szCs w:val="20"/>
              </w:rPr>
              <w:t>Atelectasis</w:t>
            </w:r>
          </w:p>
        </w:tc>
      </w:tr>
      <w:tr w:rsidR="00DC44EE" w:rsidRPr="00DC44EE" w14:paraId="04C0C902" w14:textId="77777777" w:rsidTr="00DC44EE">
        <w:trPr>
          <w:trHeight w:val="288"/>
        </w:trPr>
        <w:tc>
          <w:tcPr>
            <w:tcW w:w="416" w:type="dxa"/>
            <w:shd w:val="clear" w:color="auto" w:fill="auto"/>
            <w:noWrap/>
            <w:hideMark/>
          </w:tcPr>
          <w:p w14:paraId="724B6BA7" w14:textId="77777777" w:rsidR="00DC44EE" w:rsidRPr="00DC44EE" w:rsidRDefault="00DC44EE" w:rsidP="00DC44EE">
            <w:pPr>
              <w:jc w:val="right"/>
              <w:rPr>
                <w:color w:val="000000"/>
                <w:sz w:val="20"/>
                <w:szCs w:val="20"/>
              </w:rPr>
            </w:pPr>
            <w:r w:rsidRPr="00DC44EE">
              <w:rPr>
                <w:color w:val="000000"/>
                <w:sz w:val="20"/>
                <w:szCs w:val="20"/>
              </w:rPr>
              <w:t>46</w:t>
            </w:r>
          </w:p>
        </w:tc>
        <w:tc>
          <w:tcPr>
            <w:tcW w:w="1204" w:type="dxa"/>
            <w:shd w:val="clear" w:color="auto" w:fill="auto"/>
            <w:noWrap/>
            <w:hideMark/>
          </w:tcPr>
          <w:p w14:paraId="526DDF47" w14:textId="77777777" w:rsidR="00DC44EE" w:rsidRPr="00DC44EE" w:rsidRDefault="00DC44EE" w:rsidP="00DC44EE">
            <w:pPr>
              <w:jc w:val="right"/>
              <w:rPr>
                <w:color w:val="000000"/>
                <w:sz w:val="20"/>
                <w:szCs w:val="20"/>
              </w:rPr>
            </w:pPr>
            <w:r w:rsidRPr="00DC44EE">
              <w:rPr>
                <w:color w:val="000000"/>
                <w:sz w:val="20"/>
                <w:szCs w:val="20"/>
              </w:rPr>
              <w:t>378427</w:t>
            </w:r>
          </w:p>
        </w:tc>
        <w:tc>
          <w:tcPr>
            <w:tcW w:w="1716" w:type="dxa"/>
            <w:shd w:val="clear" w:color="auto" w:fill="auto"/>
            <w:noWrap/>
            <w:hideMark/>
          </w:tcPr>
          <w:p w14:paraId="5C1B7923" w14:textId="77777777" w:rsidR="00DC44EE" w:rsidRPr="00DC44EE" w:rsidRDefault="00DC44EE" w:rsidP="00DC44EE">
            <w:pPr>
              <w:jc w:val="right"/>
              <w:rPr>
                <w:color w:val="000000"/>
                <w:sz w:val="20"/>
                <w:szCs w:val="20"/>
              </w:rPr>
            </w:pPr>
            <w:r w:rsidRPr="00DC44EE">
              <w:rPr>
                <w:color w:val="000000"/>
                <w:sz w:val="20"/>
                <w:szCs w:val="20"/>
              </w:rPr>
              <w:t>46152009</w:t>
            </w:r>
          </w:p>
        </w:tc>
        <w:tc>
          <w:tcPr>
            <w:tcW w:w="6114" w:type="dxa"/>
            <w:shd w:val="clear" w:color="auto" w:fill="auto"/>
            <w:noWrap/>
            <w:hideMark/>
          </w:tcPr>
          <w:p w14:paraId="25032575" w14:textId="77777777" w:rsidR="00DC44EE" w:rsidRPr="00DC44EE" w:rsidRDefault="00DC44EE" w:rsidP="00DC44EE">
            <w:pPr>
              <w:rPr>
                <w:color w:val="000000"/>
                <w:sz w:val="20"/>
                <w:szCs w:val="20"/>
              </w:rPr>
            </w:pPr>
            <w:r w:rsidRPr="00DC44EE">
              <w:rPr>
                <w:color w:val="000000"/>
                <w:sz w:val="20"/>
                <w:szCs w:val="20"/>
              </w:rPr>
              <w:t>Tear film insufficiency</w:t>
            </w:r>
          </w:p>
        </w:tc>
      </w:tr>
      <w:tr w:rsidR="00DC44EE" w:rsidRPr="00DC44EE" w14:paraId="440A9646" w14:textId="77777777" w:rsidTr="00DC44EE">
        <w:trPr>
          <w:trHeight w:val="288"/>
        </w:trPr>
        <w:tc>
          <w:tcPr>
            <w:tcW w:w="416" w:type="dxa"/>
            <w:shd w:val="clear" w:color="auto" w:fill="auto"/>
            <w:noWrap/>
            <w:hideMark/>
          </w:tcPr>
          <w:p w14:paraId="72EBFA7C" w14:textId="77777777" w:rsidR="00DC44EE" w:rsidRPr="00DC44EE" w:rsidRDefault="00DC44EE" w:rsidP="00DC44EE">
            <w:pPr>
              <w:jc w:val="right"/>
              <w:rPr>
                <w:color w:val="000000"/>
                <w:sz w:val="20"/>
                <w:szCs w:val="20"/>
              </w:rPr>
            </w:pPr>
            <w:r w:rsidRPr="00DC44EE">
              <w:rPr>
                <w:color w:val="000000"/>
                <w:sz w:val="20"/>
                <w:szCs w:val="20"/>
              </w:rPr>
              <w:t>47</w:t>
            </w:r>
          </w:p>
        </w:tc>
        <w:tc>
          <w:tcPr>
            <w:tcW w:w="1204" w:type="dxa"/>
            <w:shd w:val="clear" w:color="auto" w:fill="auto"/>
            <w:noWrap/>
            <w:hideMark/>
          </w:tcPr>
          <w:p w14:paraId="61F5600E" w14:textId="77777777" w:rsidR="00DC44EE" w:rsidRPr="00DC44EE" w:rsidRDefault="00DC44EE" w:rsidP="00DC44EE">
            <w:pPr>
              <w:jc w:val="right"/>
              <w:rPr>
                <w:color w:val="000000"/>
                <w:sz w:val="20"/>
                <w:szCs w:val="20"/>
              </w:rPr>
            </w:pPr>
            <w:r w:rsidRPr="00DC44EE">
              <w:rPr>
                <w:color w:val="000000"/>
                <w:sz w:val="20"/>
                <w:szCs w:val="20"/>
              </w:rPr>
              <w:t>374375</w:t>
            </w:r>
          </w:p>
        </w:tc>
        <w:tc>
          <w:tcPr>
            <w:tcW w:w="1716" w:type="dxa"/>
            <w:shd w:val="clear" w:color="auto" w:fill="auto"/>
            <w:noWrap/>
            <w:hideMark/>
          </w:tcPr>
          <w:p w14:paraId="1D72E06A" w14:textId="77777777" w:rsidR="00DC44EE" w:rsidRPr="00DC44EE" w:rsidRDefault="00DC44EE" w:rsidP="00DC44EE">
            <w:pPr>
              <w:jc w:val="right"/>
              <w:rPr>
                <w:color w:val="000000"/>
                <w:sz w:val="20"/>
                <w:szCs w:val="20"/>
              </w:rPr>
            </w:pPr>
            <w:r w:rsidRPr="00DC44EE">
              <w:rPr>
                <w:color w:val="000000"/>
                <w:sz w:val="20"/>
                <w:szCs w:val="20"/>
              </w:rPr>
              <w:t>18070006</w:t>
            </w:r>
          </w:p>
        </w:tc>
        <w:tc>
          <w:tcPr>
            <w:tcW w:w="6114" w:type="dxa"/>
            <w:shd w:val="clear" w:color="auto" w:fill="auto"/>
            <w:noWrap/>
            <w:hideMark/>
          </w:tcPr>
          <w:p w14:paraId="5B18087D" w14:textId="77777777" w:rsidR="00DC44EE" w:rsidRPr="00DC44EE" w:rsidRDefault="00DC44EE" w:rsidP="00DC44EE">
            <w:pPr>
              <w:rPr>
                <w:color w:val="000000"/>
                <w:sz w:val="20"/>
                <w:szCs w:val="20"/>
              </w:rPr>
            </w:pPr>
            <w:r w:rsidRPr="00DC44EE">
              <w:rPr>
                <w:color w:val="000000"/>
                <w:sz w:val="20"/>
                <w:szCs w:val="20"/>
              </w:rPr>
              <w:t>Impacted cerumen</w:t>
            </w:r>
          </w:p>
        </w:tc>
      </w:tr>
      <w:tr w:rsidR="00DC44EE" w:rsidRPr="00DC44EE" w14:paraId="65F83401" w14:textId="77777777" w:rsidTr="00DC44EE">
        <w:trPr>
          <w:trHeight w:val="288"/>
        </w:trPr>
        <w:tc>
          <w:tcPr>
            <w:tcW w:w="416" w:type="dxa"/>
            <w:shd w:val="clear" w:color="auto" w:fill="auto"/>
            <w:noWrap/>
            <w:hideMark/>
          </w:tcPr>
          <w:p w14:paraId="6533E6BA" w14:textId="77777777" w:rsidR="00DC44EE" w:rsidRPr="00DC44EE" w:rsidRDefault="00DC44EE" w:rsidP="00DC44EE">
            <w:pPr>
              <w:jc w:val="right"/>
              <w:rPr>
                <w:color w:val="000000"/>
                <w:sz w:val="20"/>
                <w:szCs w:val="20"/>
              </w:rPr>
            </w:pPr>
            <w:r w:rsidRPr="00DC44EE">
              <w:rPr>
                <w:color w:val="000000"/>
                <w:sz w:val="20"/>
                <w:szCs w:val="20"/>
              </w:rPr>
              <w:t>48</w:t>
            </w:r>
          </w:p>
        </w:tc>
        <w:tc>
          <w:tcPr>
            <w:tcW w:w="1204" w:type="dxa"/>
            <w:shd w:val="clear" w:color="auto" w:fill="auto"/>
            <w:noWrap/>
            <w:hideMark/>
          </w:tcPr>
          <w:p w14:paraId="13274B9C" w14:textId="77777777" w:rsidR="00DC44EE" w:rsidRPr="00DC44EE" w:rsidRDefault="00DC44EE" w:rsidP="00DC44EE">
            <w:pPr>
              <w:jc w:val="right"/>
              <w:rPr>
                <w:color w:val="000000"/>
                <w:sz w:val="20"/>
                <w:szCs w:val="20"/>
              </w:rPr>
            </w:pPr>
            <w:r w:rsidRPr="00DC44EE">
              <w:rPr>
                <w:color w:val="000000"/>
                <w:sz w:val="20"/>
                <w:szCs w:val="20"/>
              </w:rPr>
              <w:t>40479573</w:t>
            </w:r>
          </w:p>
        </w:tc>
        <w:tc>
          <w:tcPr>
            <w:tcW w:w="1716" w:type="dxa"/>
            <w:shd w:val="clear" w:color="auto" w:fill="auto"/>
            <w:noWrap/>
            <w:hideMark/>
          </w:tcPr>
          <w:p w14:paraId="658C5192" w14:textId="77777777" w:rsidR="00DC44EE" w:rsidRPr="00DC44EE" w:rsidRDefault="00DC44EE" w:rsidP="00DC44EE">
            <w:pPr>
              <w:jc w:val="right"/>
              <w:rPr>
                <w:color w:val="000000"/>
                <w:sz w:val="20"/>
                <w:szCs w:val="20"/>
              </w:rPr>
            </w:pPr>
            <w:r w:rsidRPr="00DC44EE">
              <w:rPr>
                <w:color w:val="000000"/>
                <w:sz w:val="20"/>
                <w:szCs w:val="20"/>
              </w:rPr>
              <w:t>441527004</w:t>
            </w:r>
          </w:p>
        </w:tc>
        <w:tc>
          <w:tcPr>
            <w:tcW w:w="6114" w:type="dxa"/>
            <w:shd w:val="clear" w:color="auto" w:fill="auto"/>
            <w:noWrap/>
            <w:hideMark/>
          </w:tcPr>
          <w:p w14:paraId="53224D31" w14:textId="77777777" w:rsidR="00DC44EE" w:rsidRPr="00DC44EE" w:rsidRDefault="00DC44EE" w:rsidP="00DC44EE">
            <w:pPr>
              <w:rPr>
                <w:color w:val="000000"/>
                <w:sz w:val="20"/>
                <w:szCs w:val="20"/>
              </w:rPr>
            </w:pPr>
            <w:r w:rsidRPr="00DC44EE">
              <w:rPr>
                <w:color w:val="000000"/>
                <w:sz w:val="20"/>
                <w:szCs w:val="20"/>
              </w:rPr>
              <w:t>Stimulant abuse</w:t>
            </w:r>
          </w:p>
        </w:tc>
      </w:tr>
      <w:tr w:rsidR="00DC44EE" w:rsidRPr="00DC44EE" w14:paraId="59623DCA" w14:textId="77777777" w:rsidTr="00DC44EE">
        <w:trPr>
          <w:trHeight w:val="288"/>
        </w:trPr>
        <w:tc>
          <w:tcPr>
            <w:tcW w:w="416" w:type="dxa"/>
            <w:shd w:val="clear" w:color="auto" w:fill="auto"/>
            <w:noWrap/>
            <w:hideMark/>
          </w:tcPr>
          <w:p w14:paraId="7DEFF715" w14:textId="77777777" w:rsidR="00DC44EE" w:rsidRPr="00DC44EE" w:rsidRDefault="00DC44EE" w:rsidP="00DC44EE">
            <w:pPr>
              <w:jc w:val="right"/>
              <w:rPr>
                <w:color w:val="000000"/>
                <w:sz w:val="20"/>
                <w:szCs w:val="20"/>
              </w:rPr>
            </w:pPr>
            <w:r w:rsidRPr="00DC44EE">
              <w:rPr>
                <w:color w:val="000000"/>
                <w:sz w:val="20"/>
                <w:szCs w:val="20"/>
              </w:rPr>
              <w:t>49</w:t>
            </w:r>
          </w:p>
        </w:tc>
        <w:tc>
          <w:tcPr>
            <w:tcW w:w="1204" w:type="dxa"/>
            <w:shd w:val="clear" w:color="auto" w:fill="auto"/>
            <w:noWrap/>
            <w:hideMark/>
          </w:tcPr>
          <w:p w14:paraId="79E6CFF8" w14:textId="77777777" w:rsidR="00DC44EE" w:rsidRPr="00DC44EE" w:rsidRDefault="00DC44EE" w:rsidP="00DC44EE">
            <w:pPr>
              <w:jc w:val="right"/>
              <w:rPr>
                <w:color w:val="000000"/>
                <w:sz w:val="20"/>
                <w:szCs w:val="20"/>
              </w:rPr>
            </w:pPr>
            <w:r w:rsidRPr="00DC44EE">
              <w:rPr>
                <w:color w:val="000000"/>
                <w:sz w:val="20"/>
                <w:szCs w:val="20"/>
              </w:rPr>
              <w:t>4170260</w:t>
            </w:r>
          </w:p>
        </w:tc>
        <w:tc>
          <w:tcPr>
            <w:tcW w:w="1716" w:type="dxa"/>
            <w:shd w:val="clear" w:color="auto" w:fill="auto"/>
            <w:noWrap/>
            <w:hideMark/>
          </w:tcPr>
          <w:p w14:paraId="26C55A4D" w14:textId="77777777" w:rsidR="00DC44EE" w:rsidRPr="00DC44EE" w:rsidRDefault="00DC44EE" w:rsidP="00DC44EE">
            <w:pPr>
              <w:jc w:val="right"/>
              <w:rPr>
                <w:color w:val="000000"/>
                <w:sz w:val="20"/>
                <w:szCs w:val="20"/>
              </w:rPr>
            </w:pPr>
            <w:r w:rsidRPr="00DC44EE">
              <w:rPr>
                <w:color w:val="000000"/>
                <w:sz w:val="20"/>
                <w:szCs w:val="20"/>
              </w:rPr>
              <w:t>419145002</w:t>
            </w:r>
          </w:p>
        </w:tc>
        <w:tc>
          <w:tcPr>
            <w:tcW w:w="6114" w:type="dxa"/>
            <w:shd w:val="clear" w:color="auto" w:fill="auto"/>
            <w:noWrap/>
            <w:hideMark/>
          </w:tcPr>
          <w:p w14:paraId="7C260387" w14:textId="77777777" w:rsidR="00DC44EE" w:rsidRPr="00DC44EE" w:rsidRDefault="00DC44EE" w:rsidP="00DC44EE">
            <w:pPr>
              <w:rPr>
                <w:color w:val="000000"/>
                <w:sz w:val="20"/>
                <w:szCs w:val="20"/>
              </w:rPr>
            </w:pPr>
            <w:r w:rsidRPr="00DC44EE">
              <w:rPr>
                <w:color w:val="000000"/>
                <w:sz w:val="20"/>
                <w:szCs w:val="20"/>
              </w:rPr>
              <w:t>Nightmares</w:t>
            </w:r>
          </w:p>
        </w:tc>
      </w:tr>
      <w:tr w:rsidR="00DC44EE" w:rsidRPr="00DC44EE" w14:paraId="0FCEB29D" w14:textId="77777777" w:rsidTr="00DC44EE">
        <w:trPr>
          <w:trHeight w:val="288"/>
        </w:trPr>
        <w:tc>
          <w:tcPr>
            <w:tcW w:w="416" w:type="dxa"/>
            <w:shd w:val="clear" w:color="auto" w:fill="auto"/>
            <w:noWrap/>
            <w:hideMark/>
          </w:tcPr>
          <w:p w14:paraId="28E95004" w14:textId="77777777" w:rsidR="00DC44EE" w:rsidRPr="00DC44EE" w:rsidRDefault="00DC44EE" w:rsidP="00DC44EE">
            <w:pPr>
              <w:jc w:val="right"/>
              <w:rPr>
                <w:color w:val="000000"/>
                <w:sz w:val="20"/>
                <w:szCs w:val="20"/>
              </w:rPr>
            </w:pPr>
            <w:r w:rsidRPr="00DC44EE">
              <w:rPr>
                <w:color w:val="000000"/>
                <w:sz w:val="20"/>
                <w:szCs w:val="20"/>
              </w:rPr>
              <w:t>50</w:t>
            </w:r>
          </w:p>
        </w:tc>
        <w:tc>
          <w:tcPr>
            <w:tcW w:w="1204" w:type="dxa"/>
            <w:shd w:val="clear" w:color="auto" w:fill="auto"/>
            <w:noWrap/>
            <w:hideMark/>
          </w:tcPr>
          <w:p w14:paraId="19AF76EF" w14:textId="77777777" w:rsidR="00DC44EE" w:rsidRPr="00DC44EE" w:rsidRDefault="00DC44EE" w:rsidP="00DC44EE">
            <w:pPr>
              <w:jc w:val="right"/>
              <w:rPr>
                <w:color w:val="000000"/>
                <w:sz w:val="20"/>
                <w:szCs w:val="20"/>
              </w:rPr>
            </w:pPr>
            <w:r w:rsidRPr="00DC44EE">
              <w:rPr>
                <w:color w:val="000000"/>
                <w:sz w:val="20"/>
                <w:szCs w:val="20"/>
              </w:rPr>
              <w:t>46286594</w:t>
            </w:r>
          </w:p>
        </w:tc>
        <w:tc>
          <w:tcPr>
            <w:tcW w:w="1716" w:type="dxa"/>
            <w:shd w:val="clear" w:color="auto" w:fill="auto"/>
            <w:noWrap/>
            <w:hideMark/>
          </w:tcPr>
          <w:p w14:paraId="7B725B41" w14:textId="77777777" w:rsidR="00DC44EE" w:rsidRPr="00DC44EE" w:rsidRDefault="00DC44EE" w:rsidP="00DC44EE">
            <w:pPr>
              <w:jc w:val="right"/>
              <w:rPr>
                <w:color w:val="000000"/>
                <w:sz w:val="20"/>
                <w:szCs w:val="20"/>
              </w:rPr>
            </w:pPr>
            <w:r w:rsidRPr="00DC44EE">
              <w:rPr>
                <w:color w:val="000000"/>
                <w:sz w:val="20"/>
                <w:szCs w:val="20"/>
              </w:rPr>
              <w:t>987891000000105</w:t>
            </w:r>
          </w:p>
        </w:tc>
        <w:tc>
          <w:tcPr>
            <w:tcW w:w="6114" w:type="dxa"/>
            <w:shd w:val="clear" w:color="auto" w:fill="auto"/>
            <w:noWrap/>
            <w:hideMark/>
          </w:tcPr>
          <w:p w14:paraId="6D23C1CC" w14:textId="77777777" w:rsidR="00DC44EE" w:rsidRPr="00DC44EE" w:rsidRDefault="00DC44EE" w:rsidP="00DC44EE">
            <w:pPr>
              <w:rPr>
                <w:color w:val="000000"/>
                <w:sz w:val="20"/>
                <w:szCs w:val="20"/>
              </w:rPr>
            </w:pPr>
            <w:r w:rsidRPr="00DC44EE">
              <w:rPr>
                <w:color w:val="000000"/>
                <w:sz w:val="20"/>
                <w:szCs w:val="20"/>
              </w:rPr>
              <w:t>Problem related to lifestyle</w:t>
            </w:r>
          </w:p>
        </w:tc>
      </w:tr>
      <w:tr w:rsidR="00DC44EE" w:rsidRPr="00DC44EE" w14:paraId="39075952" w14:textId="77777777" w:rsidTr="00DC44EE">
        <w:trPr>
          <w:trHeight w:val="288"/>
        </w:trPr>
        <w:tc>
          <w:tcPr>
            <w:tcW w:w="416" w:type="dxa"/>
            <w:shd w:val="clear" w:color="auto" w:fill="auto"/>
            <w:noWrap/>
            <w:hideMark/>
          </w:tcPr>
          <w:p w14:paraId="07A6DC1F" w14:textId="77777777" w:rsidR="00DC44EE" w:rsidRPr="00DC44EE" w:rsidRDefault="00DC44EE" w:rsidP="00DC44EE">
            <w:pPr>
              <w:jc w:val="right"/>
              <w:rPr>
                <w:color w:val="000000"/>
                <w:sz w:val="20"/>
                <w:szCs w:val="20"/>
              </w:rPr>
            </w:pPr>
            <w:r w:rsidRPr="00DC44EE">
              <w:rPr>
                <w:color w:val="000000"/>
                <w:sz w:val="20"/>
                <w:szCs w:val="20"/>
              </w:rPr>
              <w:t>51</w:t>
            </w:r>
          </w:p>
        </w:tc>
        <w:tc>
          <w:tcPr>
            <w:tcW w:w="1204" w:type="dxa"/>
            <w:shd w:val="clear" w:color="auto" w:fill="auto"/>
            <w:noWrap/>
            <w:hideMark/>
          </w:tcPr>
          <w:p w14:paraId="275755BF" w14:textId="77777777" w:rsidR="00DC44EE" w:rsidRPr="00DC44EE" w:rsidRDefault="00DC44EE" w:rsidP="00DC44EE">
            <w:pPr>
              <w:jc w:val="right"/>
              <w:rPr>
                <w:color w:val="000000"/>
                <w:sz w:val="20"/>
                <w:szCs w:val="20"/>
              </w:rPr>
            </w:pPr>
            <w:r w:rsidRPr="00DC44EE">
              <w:rPr>
                <w:color w:val="000000"/>
                <w:sz w:val="20"/>
                <w:szCs w:val="20"/>
              </w:rPr>
              <w:t>443274</w:t>
            </w:r>
          </w:p>
        </w:tc>
        <w:tc>
          <w:tcPr>
            <w:tcW w:w="1716" w:type="dxa"/>
            <w:shd w:val="clear" w:color="auto" w:fill="auto"/>
            <w:noWrap/>
            <w:hideMark/>
          </w:tcPr>
          <w:p w14:paraId="5C815AF9" w14:textId="77777777" w:rsidR="00DC44EE" w:rsidRPr="00DC44EE" w:rsidRDefault="00DC44EE" w:rsidP="00DC44EE">
            <w:pPr>
              <w:jc w:val="right"/>
              <w:rPr>
                <w:color w:val="000000"/>
                <w:sz w:val="20"/>
                <w:szCs w:val="20"/>
              </w:rPr>
            </w:pPr>
            <w:r w:rsidRPr="00DC44EE">
              <w:rPr>
                <w:color w:val="000000"/>
                <w:sz w:val="20"/>
                <w:szCs w:val="20"/>
              </w:rPr>
              <w:t>275471001</w:t>
            </w:r>
          </w:p>
        </w:tc>
        <w:tc>
          <w:tcPr>
            <w:tcW w:w="6114" w:type="dxa"/>
            <w:shd w:val="clear" w:color="auto" w:fill="auto"/>
            <w:noWrap/>
            <w:hideMark/>
          </w:tcPr>
          <w:p w14:paraId="698BF372" w14:textId="77777777" w:rsidR="00DC44EE" w:rsidRPr="00DC44EE" w:rsidRDefault="00DC44EE" w:rsidP="00DC44EE">
            <w:pPr>
              <w:rPr>
                <w:color w:val="000000"/>
                <w:sz w:val="20"/>
                <w:szCs w:val="20"/>
              </w:rPr>
            </w:pPr>
            <w:r w:rsidRPr="00DC44EE">
              <w:rPr>
                <w:color w:val="000000"/>
                <w:sz w:val="20"/>
                <w:szCs w:val="20"/>
              </w:rPr>
              <w:t>Psychostimulant dependence</w:t>
            </w:r>
          </w:p>
        </w:tc>
      </w:tr>
    </w:tbl>
    <w:p w14:paraId="22CB5AD4" w14:textId="77777777" w:rsidR="00DC44EE" w:rsidRPr="00601828" w:rsidRDefault="00DC44EE" w:rsidP="00601828">
      <w:pPr>
        <w:pStyle w:val="BodyText12"/>
        <w:rPr>
          <w:color w:val="FF0000"/>
        </w:rPr>
      </w:pPr>
    </w:p>
    <w:p w14:paraId="605553CD" w14:textId="68300F05" w:rsidR="00EF70C0" w:rsidRPr="00FE4C8C" w:rsidRDefault="00EF70C0" w:rsidP="006D649D">
      <w:pPr>
        <w:spacing w:after="240"/>
        <w:ind w:left="450" w:hanging="450"/>
      </w:pPr>
    </w:p>
    <w:sectPr w:rsidR="00EF70C0" w:rsidRPr="00FE4C8C" w:rsidSect="00F72437">
      <w:footnotePr>
        <w:numFmt w:val="lowerLetter"/>
        <w:numRestart w:val="eachPage"/>
      </w:footnotePr>
      <w:endnotePr>
        <w:numFmt w:val="decimal"/>
      </w:endnotePr>
      <w:pgSz w:w="12240" w:h="15840" w:code="1"/>
      <w:pgMar w:top="1152" w:right="1440" w:bottom="1152" w:left="1440" w:header="54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A2A298" w14:textId="77777777" w:rsidR="00F91DFD" w:rsidRDefault="00F91DFD">
      <w:r>
        <w:separator/>
      </w:r>
    </w:p>
  </w:endnote>
  <w:endnote w:type="continuationSeparator" w:id="0">
    <w:p w14:paraId="7FF562D5" w14:textId="77777777" w:rsidR="00F91DFD" w:rsidRDefault="00F91DFD">
      <w:r>
        <w:continuationSeparator/>
      </w:r>
    </w:p>
  </w:endnote>
  <w:endnote w:type="continuationNotice" w:id="1">
    <w:p w14:paraId="65C1C6A2" w14:textId="77777777" w:rsidR="00F91DFD" w:rsidRDefault="00F91D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779985"/>
      <w:docPartObj>
        <w:docPartGallery w:val="Page Numbers (Bottom of Page)"/>
        <w:docPartUnique/>
      </w:docPartObj>
    </w:sdtPr>
    <w:sdtEndPr/>
    <w:sdtContent>
      <w:p w14:paraId="246C8DE0" w14:textId="64990B4D" w:rsidR="00F91DFD" w:rsidRDefault="00F91DFD" w:rsidP="008D1DC3">
        <w:pPr>
          <w:pStyle w:val="Footer"/>
          <w:pBdr>
            <w:top w:val="single" w:sz="4" w:space="1" w:color="auto"/>
          </w:pBdr>
          <w:jc w:val="right"/>
        </w:pPr>
        <w:r>
          <w:fldChar w:fldCharType="begin"/>
        </w:r>
        <w:r>
          <w:instrText xml:space="preserve"> PAGE   \* MERGEFORMAT </w:instrText>
        </w:r>
        <w:r>
          <w:fldChar w:fldCharType="separate"/>
        </w:r>
        <w:r>
          <w:rPr>
            <w:noProof/>
          </w:rPr>
          <w:t>12</w:t>
        </w:r>
        <w:r>
          <w:rPr>
            <w:noProof/>
          </w:rPr>
          <w:fldChar w:fldCharType="end"/>
        </w:r>
      </w:p>
    </w:sdtContent>
  </w:sdt>
  <w:p w14:paraId="044FDD45" w14:textId="11096C0C" w:rsidR="00F91DFD" w:rsidRDefault="00F91DFD">
    <w:pPr>
      <w:pStyle w:val="Footer"/>
    </w:pPr>
    <w:r>
      <w:t>Date: 9 July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E95412" w14:textId="77777777" w:rsidR="00F91DFD" w:rsidRDefault="00F91DFD">
      <w:r>
        <w:separator/>
      </w:r>
    </w:p>
  </w:footnote>
  <w:footnote w:type="continuationSeparator" w:id="0">
    <w:p w14:paraId="6A8B93D6" w14:textId="77777777" w:rsidR="00F91DFD" w:rsidRDefault="00F91DFD">
      <w:r>
        <w:continuationSeparator/>
      </w:r>
    </w:p>
  </w:footnote>
  <w:footnote w:type="continuationNotice" w:id="1">
    <w:p w14:paraId="0839EFDC" w14:textId="77777777" w:rsidR="00F91DFD" w:rsidRDefault="00F91D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CDF123" w14:textId="77777777" w:rsidR="00F91DFD" w:rsidRPr="00E1478E" w:rsidRDefault="00F91DFD">
    <w:pPr>
      <w:pStyle w:val="Header"/>
    </w:pPr>
    <w:r w:rsidRPr="00E1478E">
      <w:ptab w:relativeTo="margin" w:alignment="right" w:leader="none"/>
    </w:r>
  </w:p>
  <w:p w14:paraId="09A8B18C" w14:textId="77777777" w:rsidR="00F91DFD" w:rsidRPr="00682B49" w:rsidRDefault="00F91DFD" w:rsidP="004A4C21">
    <w:pPr>
      <w:pStyle w:val="Header"/>
      <w:pBdr>
        <w:bottom w:val="single" w:sz="4" w:space="1" w:color="auto"/>
      </w:pBdr>
    </w:pPr>
    <w:r w:rsidRPr="00F35EC5">
      <w:ptab w:relativeTo="margin" w:alignment="right" w:leader="none"/>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8F8BB2" w14:textId="2F13D26C" w:rsidR="00F91DFD" w:rsidRPr="00BC0EA4" w:rsidRDefault="00F91DFD" w:rsidP="005708CB">
    <w:pPr>
      <w:pStyle w:val="Header"/>
    </w:pPr>
    <w:r w:rsidRPr="00BC0EA4">
      <w:ptab w:relativeTo="margin" w:alignment="right" w:leader="none"/>
    </w:r>
    <w:r>
      <w:t>OHDSI</w:t>
    </w:r>
    <w:r w:rsidRPr="00BC0EA4">
      <w:ptab w:relativeTo="margin" w:alignment="right" w:leader="none"/>
    </w:r>
    <w:r>
      <w:t xml:space="preserve">Protocol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EE641898"/>
    <w:lvl w:ilvl="0">
      <w:start w:val="1"/>
      <w:numFmt w:val="none"/>
      <w:pStyle w:val="Heading0"/>
      <w:suff w:val="nothing"/>
      <w:lvlText w:val=""/>
      <w:lvlJc w:val="left"/>
      <w:pPr>
        <w:ind w:left="0" w:firstLine="0"/>
      </w:pPr>
      <w:rPr>
        <w:rFonts w:hint="default"/>
      </w:rPr>
    </w:lvl>
    <w:lvl w:ilvl="1">
      <w:start w:val="1"/>
      <w:numFmt w:val="decimal"/>
      <w:pStyle w:val="Heading1"/>
      <w:lvlText w:val="%2."/>
      <w:lvlJc w:val="left"/>
      <w:pPr>
        <w:tabs>
          <w:tab w:val="num" w:pos="821"/>
        </w:tabs>
        <w:ind w:left="821" w:hanging="821"/>
      </w:pPr>
      <w:rPr>
        <w:rFonts w:hint="default"/>
      </w:rPr>
    </w:lvl>
    <w:lvl w:ilvl="2">
      <w:start w:val="1"/>
      <w:numFmt w:val="decimal"/>
      <w:pStyle w:val="Heading2"/>
      <w:lvlText w:val="%2.%3."/>
      <w:lvlJc w:val="left"/>
      <w:pPr>
        <w:tabs>
          <w:tab w:val="num" w:pos="821"/>
        </w:tabs>
        <w:ind w:left="821" w:hanging="821"/>
      </w:pPr>
      <w:rPr>
        <w:rFonts w:hint="default"/>
      </w:rPr>
    </w:lvl>
    <w:lvl w:ilvl="3">
      <w:start w:val="1"/>
      <w:numFmt w:val="decimal"/>
      <w:pStyle w:val="Heading3"/>
      <w:lvlText w:val="%2.%3.%4."/>
      <w:lvlJc w:val="left"/>
      <w:pPr>
        <w:tabs>
          <w:tab w:val="num" w:pos="1397"/>
        </w:tabs>
        <w:ind w:left="1397" w:hanging="1397"/>
      </w:pPr>
      <w:rPr>
        <w:rFonts w:hint="default"/>
      </w:rPr>
    </w:lvl>
    <w:lvl w:ilvl="4">
      <w:start w:val="1"/>
      <w:numFmt w:val="decimal"/>
      <w:pStyle w:val="Heading4"/>
      <w:lvlText w:val="%2.%3.%4.%5."/>
      <w:lvlJc w:val="left"/>
      <w:pPr>
        <w:tabs>
          <w:tab w:val="num" w:pos="1397"/>
        </w:tabs>
        <w:ind w:left="1397" w:hanging="1397"/>
      </w:pPr>
      <w:rPr>
        <w:rFonts w:hint="default"/>
      </w:rPr>
    </w:lvl>
    <w:lvl w:ilvl="5">
      <w:start w:val="1"/>
      <w:numFmt w:val="decimal"/>
      <w:pStyle w:val="Heading5"/>
      <w:lvlText w:val="%2.%3.%4.%5.%6."/>
      <w:lvlJc w:val="left"/>
      <w:pPr>
        <w:tabs>
          <w:tab w:val="num" w:pos="1397"/>
        </w:tabs>
        <w:ind w:left="1397" w:hanging="1397"/>
      </w:pPr>
      <w:rPr>
        <w:rFonts w:hint="default"/>
      </w:rPr>
    </w:lvl>
    <w:lvl w:ilvl="6">
      <w:start w:val="1"/>
      <w:numFmt w:val="decimal"/>
      <w:pStyle w:val="Heading6"/>
      <w:lvlText w:val="%2.%3.%4.%5.%6.%7."/>
      <w:lvlJc w:val="left"/>
      <w:pPr>
        <w:tabs>
          <w:tab w:val="num" w:pos="2160"/>
        </w:tabs>
        <w:ind w:left="2160" w:hanging="2160"/>
      </w:pPr>
      <w:rPr>
        <w:rFonts w:hint="default"/>
      </w:rPr>
    </w:lvl>
    <w:lvl w:ilvl="7">
      <w:start w:val="1"/>
      <w:numFmt w:val="decimal"/>
      <w:pStyle w:val="Heading7"/>
      <w:lvlText w:val="%2.%3.%4.%5.%6.%7.%8."/>
      <w:lvlJc w:val="left"/>
      <w:pPr>
        <w:tabs>
          <w:tab w:val="num" w:pos="2160"/>
        </w:tabs>
        <w:ind w:left="2160" w:hanging="2160"/>
      </w:pPr>
      <w:rPr>
        <w:rFonts w:hint="default"/>
      </w:rPr>
    </w:lvl>
    <w:lvl w:ilvl="8">
      <w:start w:val="1"/>
      <w:numFmt w:val="decimal"/>
      <w:pStyle w:val="Heading8"/>
      <w:lvlText w:val="%2.%3.%4.%5.%6.%7.%8.%9."/>
      <w:lvlJc w:val="left"/>
      <w:pPr>
        <w:tabs>
          <w:tab w:val="num" w:pos="2160"/>
        </w:tabs>
        <w:ind w:left="2160" w:hanging="2160"/>
      </w:pPr>
      <w:rPr>
        <w:rFonts w:hint="default"/>
      </w:rPr>
    </w:lvl>
  </w:abstractNum>
  <w:abstractNum w:abstractNumId="1" w15:restartNumberingAfterBreak="0">
    <w:nsid w:val="054D0A97"/>
    <w:multiLevelType w:val="hybridMultilevel"/>
    <w:tmpl w:val="21AC0D6E"/>
    <w:lvl w:ilvl="0" w:tplc="7CBA4CD0">
      <w:start w:val="1"/>
      <w:numFmt w:val="lowerLetter"/>
      <w:pStyle w:val="Numbered11-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2" w15:restartNumberingAfterBreak="0">
    <w:nsid w:val="185E1179"/>
    <w:multiLevelType w:val="hybridMultilevel"/>
    <w:tmpl w:val="2202F57E"/>
    <w:lvl w:ilvl="0" w:tplc="81700F12">
      <w:start w:val="1"/>
      <w:numFmt w:val="bullet"/>
      <w:pStyle w:val="Bullet11-1"/>
      <w:lvlText w:val=""/>
      <w:lvlJc w:val="left"/>
      <w:pPr>
        <w:tabs>
          <w:tab w:val="num" w:pos="432"/>
        </w:tabs>
        <w:ind w:left="432" w:hanging="432"/>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AA76EC"/>
    <w:multiLevelType w:val="hybridMultilevel"/>
    <w:tmpl w:val="03BCB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6395A"/>
    <w:multiLevelType w:val="hybridMultilevel"/>
    <w:tmpl w:val="1CC06AF0"/>
    <w:lvl w:ilvl="0" w:tplc="4E24535A">
      <w:start w:val="1"/>
      <w:numFmt w:val="lowerLetter"/>
      <w:pStyle w:val="Numbered12-2"/>
      <w:lvlText w:val="%1."/>
      <w:lvlJc w:val="left"/>
      <w:pPr>
        <w:tabs>
          <w:tab w:val="num" w:pos="864"/>
        </w:tabs>
        <w:ind w:left="864" w:hanging="432"/>
      </w:pPr>
      <w:rPr>
        <w:rFonts w:hint="default"/>
      </w:r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5" w15:restartNumberingAfterBreak="0">
    <w:nsid w:val="25B84494"/>
    <w:multiLevelType w:val="hybridMultilevel"/>
    <w:tmpl w:val="6DEA1B10"/>
    <w:lvl w:ilvl="0" w:tplc="A8F0B08E">
      <w:start w:val="1"/>
      <w:numFmt w:val="bullet"/>
      <w:pStyle w:val="Bullet11-2"/>
      <w:lvlText w:val=""/>
      <w:lvlJc w:val="left"/>
      <w:pPr>
        <w:tabs>
          <w:tab w:val="num" w:pos="864"/>
        </w:tabs>
        <w:ind w:left="864" w:hanging="432"/>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6" w15:restartNumberingAfterBreak="0">
    <w:nsid w:val="26012133"/>
    <w:multiLevelType w:val="hybridMultilevel"/>
    <w:tmpl w:val="086EAE32"/>
    <w:lvl w:ilvl="0" w:tplc="563240EE">
      <w:start w:val="1"/>
      <w:numFmt w:val="bullet"/>
      <w:pStyle w:val="GuideDash"/>
      <w:lvlText w:val=""/>
      <w:lvlJc w:val="left"/>
      <w:pPr>
        <w:tabs>
          <w:tab w:val="num" w:pos="1786"/>
        </w:tabs>
        <w:ind w:left="1714" w:hanging="288"/>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96132FB"/>
    <w:multiLevelType w:val="hybridMultilevel"/>
    <w:tmpl w:val="199AA300"/>
    <w:lvl w:ilvl="0" w:tplc="543CD1EE">
      <w:start w:val="1"/>
      <w:numFmt w:val="decimal"/>
      <w:pStyle w:val="Numbered12-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8" w15:restartNumberingAfterBreak="0">
    <w:nsid w:val="2F7D7971"/>
    <w:multiLevelType w:val="hybridMultilevel"/>
    <w:tmpl w:val="8CE015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5C38E3"/>
    <w:multiLevelType w:val="hybridMultilevel"/>
    <w:tmpl w:val="2F146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39340E1"/>
    <w:multiLevelType w:val="hybridMultilevel"/>
    <w:tmpl w:val="40B6106E"/>
    <w:lvl w:ilvl="0" w:tplc="CB12182E">
      <w:start w:val="1"/>
      <w:numFmt w:val="bullet"/>
      <w:pStyle w:val="Bullet11-4"/>
      <w:lvlText w:val=""/>
      <w:lvlJc w:val="left"/>
      <w:pPr>
        <w:tabs>
          <w:tab w:val="num" w:pos="1728"/>
        </w:tabs>
        <w:ind w:left="1728" w:hanging="432"/>
      </w:pPr>
      <w:rPr>
        <w:rFonts w:ascii="Symbol" w:hAnsi="Symbol" w:hint="default"/>
      </w:rPr>
    </w:lvl>
    <w:lvl w:ilvl="1" w:tplc="04090019" w:tentative="1">
      <w:start w:val="1"/>
      <w:numFmt w:val="bullet"/>
      <w:lvlText w:val="o"/>
      <w:lvlJc w:val="left"/>
      <w:pPr>
        <w:ind w:left="2736" w:hanging="360"/>
      </w:pPr>
      <w:rPr>
        <w:rFonts w:ascii="Courier New" w:hAnsi="Courier New" w:cs="Courier New" w:hint="default"/>
      </w:rPr>
    </w:lvl>
    <w:lvl w:ilvl="2" w:tplc="0409001B" w:tentative="1">
      <w:start w:val="1"/>
      <w:numFmt w:val="bullet"/>
      <w:lvlText w:val=""/>
      <w:lvlJc w:val="left"/>
      <w:pPr>
        <w:ind w:left="3456" w:hanging="360"/>
      </w:pPr>
      <w:rPr>
        <w:rFonts w:ascii="Wingdings" w:hAnsi="Wingdings" w:hint="default"/>
      </w:rPr>
    </w:lvl>
    <w:lvl w:ilvl="3" w:tplc="0409000F" w:tentative="1">
      <w:start w:val="1"/>
      <w:numFmt w:val="bullet"/>
      <w:lvlText w:val=""/>
      <w:lvlJc w:val="left"/>
      <w:pPr>
        <w:ind w:left="4176" w:hanging="360"/>
      </w:pPr>
      <w:rPr>
        <w:rFonts w:ascii="Symbol" w:hAnsi="Symbol" w:hint="default"/>
      </w:rPr>
    </w:lvl>
    <w:lvl w:ilvl="4" w:tplc="04090019" w:tentative="1">
      <w:start w:val="1"/>
      <w:numFmt w:val="bullet"/>
      <w:lvlText w:val="o"/>
      <w:lvlJc w:val="left"/>
      <w:pPr>
        <w:ind w:left="4896" w:hanging="360"/>
      </w:pPr>
      <w:rPr>
        <w:rFonts w:ascii="Courier New" w:hAnsi="Courier New" w:cs="Courier New" w:hint="default"/>
      </w:rPr>
    </w:lvl>
    <w:lvl w:ilvl="5" w:tplc="0409001B" w:tentative="1">
      <w:start w:val="1"/>
      <w:numFmt w:val="bullet"/>
      <w:lvlText w:val=""/>
      <w:lvlJc w:val="left"/>
      <w:pPr>
        <w:ind w:left="5616" w:hanging="360"/>
      </w:pPr>
      <w:rPr>
        <w:rFonts w:ascii="Wingdings" w:hAnsi="Wingdings" w:hint="default"/>
      </w:rPr>
    </w:lvl>
    <w:lvl w:ilvl="6" w:tplc="0409000F" w:tentative="1">
      <w:start w:val="1"/>
      <w:numFmt w:val="bullet"/>
      <w:lvlText w:val=""/>
      <w:lvlJc w:val="left"/>
      <w:pPr>
        <w:ind w:left="6336" w:hanging="360"/>
      </w:pPr>
      <w:rPr>
        <w:rFonts w:ascii="Symbol" w:hAnsi="Symbol" w:hint="default"/>
      </w:rPr>
    </w:lvl>
    <w:lvl w:ilvl="7" w:tplc="04090019" w:tentative="1">
      <w:start w:val="1"/>
      <w:numFmt w:val="bullet"/>
      <w:lvlText w:val="o"/>
      <w:lvlJc w:val="left"/>
      <w:pPr>
        <w:ind w:left="7056" w:hanging="360"/>
      </w:pPr>
      <w:rPr>
        <w:rFonts w:ascii="Courier New" w:hAnsi="Courier New" w:cs="Courier New" w:hint="default"/>
      </w:rPr>
    </w:lvl>
    <w:lvl w:ilvl="8" w:tplc="0409001B" w:tentative="1">
      <w:start w:val="1"/>
      <w:numFmt w:val="bullet"/>
      <w:lvlText w:val=""/>
      <w:lvlJc w:val="left"/>
      <w:pPr>
        <w:ind w:left="7776" w:hanging="360"/>
      </w:pPr>
      <w:rPr>
        <w:rFonts w:ascii="Wingdings" w:hAnsi="Wingdings" w:hint="default"/>
      </w:rPr>
    </w:lvl>
  </w:abstractNum>
  <w:abstractNum w:abstractNumId="11" w15:restartNumberingAfterBreak="0">
    <w:nsid w:val="373A5F75"/>
    <w:multiLevelType w:val="hybridMultilevel"/>
    <w:tmpl w:val="9E3AA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A627BA6"/>
    <w:multiLevelType w:val="hybridMultilevel"/>
    <w:tmpl w:val="D222FADE"/>
    <w:lvl w:ilvl="0" w:tplc="E3F24EE2">
      <w:start w:val="1"/>
      <w:numFmt w:val="lowerLetter"/>
      <w:pStyle w:val="Numbered11-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13" w15:restartNumberingAfterBreak="0">
    <w:nsid w:val="3BFE4B2A"/>
    <w:multiLevelType w:val="hybridMultilevel"/>
    <w:tmpl w:val="0D68D196"/>
    <w:lvl w:ilvl="0" w:tplc="7D78CA18">
      <w:start w:val="1"/>
      <w:numFmt w:val="bullet"/>
      <w:pStyle w:val="GuideBullet"/>
      <w:lvlText w:val=""/>
      <w:lvlJc w:val="left"/>
      <w:pPr>
        <w:tabs>
          <w:tab w:val="num" w:pos="360"/>
        </w:tabs>
        <w:ind w:left="288" w:hanging="288"/>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C4602A0"/>
    <w:multiLevelType w:val="hybridMultilevel"/>
    <w:tmpl w:val="EA44B760"/>
    <w:lvl w:ilvl="0" w:tplc="6846BC7C">
      <w:start w:val="1"/>
      <w:numFmt w:val="decimal"/>
      <w:lvlText w:val="%1."/>
      <w:lvlJc w:val="left"/>
      <w:pPr>
        <w:ind w:left="720" w:hanging="360"/>
      </w:pPr>
    </w:lvl>
    <w:lvl w:ilvl="1" w:tplc="96A84FF0">
      <w:start w:val="1"/>
      <w:numFmt w:val="lowerLetter"/>
      <w:lvlText w:val="%2."/>
      <w:lvlJc w:val="left"/>
      <w:pPr>
        <w:ind w:left="1440" w:hanging="360"/>
      </w:pPr>
    </w:lvl>
    <w:lvl w:ilvl="2" w:tplc="256287F2">
      <w:start w:val="1"/>
      <w:numFmt w:val="lowerRoman"/>
      <w:lvlText w:val="%3."/>
      <w:lvlJc w:val="right"/>
      <w:pPr>
        <w:ind w:left="2160" w:hanging="180"/>
      </w:pPr>
    </w:lvl>
    <w:lvl w:ilvl="3" w:tplc="E8EE9ED4">
      <w:start w:val="1"/>
      <w:numFmt w:val="decimal"/>
      <w:lvlText w:val="%4."/>
      <w:lvlJc w:val="left"/>
      <w:pPr>
        <w:ind w:left="2880" w:hanging="360"/>
      </w:pPr>
    </w:lvl>
    <w:lvl w:ilvl="4" w:tplc="D0386D4C">
      <w:start w:val="1"/>
      <w:numFmt w:val="lowerLetter"/>
      <w:lvlText w:val="%5."/>
      <w:lvlJc w:val="left"/>
      <w:pPr>
        <w:ind w:left="3600" w:hanging="360"/>
      </w:pPr>
    </w:lvl>
    <w:lvl w:ilvl="5" w:tplc="6AAEFC2A">
      <w:start w:val="1"/>
      <w:numFmt w:val="lowerRoman"/>
      <w:lvlText w:val="%6."/>
      <w:lvlJc w:val="right"/>
      <w:pPr>
        <w:ind w:left="4320" w:hanging="180"/>
      </w:pPr>
    </w:lvl>
    <w:lvl w:ilvl="6" w:tplc="6BFAE8CA">
      <w:start w:val="1"/>
      <w:numFmt w:val="decimal"/>
      <w:lvlText w:val="%7."/>
      <w:lvlJc w:val="left"/>
      <w:pPr>
        <w:ind w:left="5040" w:hanging="360"/>
      </w:pPr>
    </w:lvl>
    <w:lvl w:ilvl="7" w:tplc="3626DC5C">
      <w:start w:val="1"/>
      <w:numFmt w:val="lowerLetter"/>
      <w:lvlText w:val="%8."/>
      <w:lvlJc w:val="left"/>
      <w:pPr>
        <w:ind w:left="5760" w:hanging="360"/>
      </w:pPr>
    </w:lvl>
    <w:lvl w:ilvl="8" w:tplc="7A3CD58C">
      <w:start w:val="1"/>
      <w:numFmt w:val="lowerRoman"/>
      <w:lvlText w:val="%9."/>
      <w:lvlJc w:val="right"/>
      <w:pPr>
        <w:ind w:left="6480" w:hanging="180"/>
      </w:pPr>
    </w:lvl>
  </w:abstractNum>
  <w:abstractNum w:abstractNumId="15" w15:restartNumberingAfterBreak="0">
    <w:nsid w:val="3C681289"/>
    <w:multiLevelType w:val="hybridMultilevel"/>
    <w:tmpl w:val="6D12DAEC"/>
    <w:lvl w:ilvl="0" w:tplc="7F2C4ACE">
      <w:start w:val="1"/>
      <w:numFmt w:val="decimal"/>
      <w:pStyle w:val="Reference"/>
      <w:lvlText w:val="%1."/>
      <w:lvlJc w:val="left"/>
      <w:pPr>
        <w:tabs>
          <w:tab w:val="num" w:pos="432"/>
        </w:tabs>
        <w:ind w:left="432" w:hanging="432"/>
      </w:pPr>
      <w:rPr>
        <w:rFonts w:ascii="Times New Roman" w:hAnsi="Times New Roman"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132DA7"/>
    <w:multiLevelType w:val="hybridMultilevel"/>
    <w:tmpl w:val="3F2E4C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C20A6C"/>
    <w:multiLevelType w:val="hybridMultilevel"/>
    <w:tmpl w:val="577CADEE"/>
    <w:lvl w:ilvl="0" w:tplc="04CA29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8106289"/>
    <w:multiLevelType w:val="hybridMultilevel"/>
    <w:tmpl w:val="AA305F66"/>
    <w:lvl w:ilvl="0" w:tplc="3FEEF272">
      <w:start w:val="1"/>
      <w:numFmt w:val="bullet"/>
      <w:pStyle w:val="Bullet12-4"/>
      <w:lvlText w:val=""/>
      <w:lvlJc w:val="left"/>
      <w:pPr>
        <w:tabs>
          <w:tab w:val="num" w:pos="1728"/>
        </w:tabs>
        <w:ind w:left="1728" w:hanging="432"/>
      </w:pPr>
      <w:rPr>
        <w:rFonts w:ascii="Symbol" w:hAnsi="Symbol" w:hint="default"/>
      </w:rPr>
    </w:lvl>
    <w:lvl w:ilvl="1" w:tplc="87B84278" w:tentative="1">
      <w:start w:val="1"/>
      <w:numFmt w:val="bullet"/>
      <w:lvlText w:val="o"/>
      <w:lvlJc w:val="left"/>
      <w:pPr>
        <w:ind w:left="2736" w:hanging="360"/>
      </w:pPr>
      <w:rPr>
        <w:rFonts w:ascii="Courier New" w:hAnsi="Courier New" w:cs="Courier New" w:hint="default"/>
      </w:rPr>
    </w:lvl>
    <w:lvl w:ilvl="2" w:tplc="61B6F222" w:tentative="1">
      <w:start w:val="1"/>
      <w:numFmt w:val="bullet"/>
      <w:lvlText w:val=""/>
      <w:lvlJc w:val="left"/>
      <w:pPr>
        <w:ind w:left="3456" w:hanging="360"/>
      </w:pPr>
      <w:rPr>
        <w:rFonts w:ascii="Wingdings" w:hAnsi="Wingdings" w:hint="default"/>
      </w:rPr>
    </w:lvl>
    <w:lvl w:ilvl="3" w:tplc="A5D68794" w:tentative="1">
      <w:start w:val="1"/>
      <w:numFmt w:val="bullet"/>
      <w:lvlText w:val=""/>
      <w:lvlJc w:val="left"/>
      <w:pPr>
        <w:ind w:left="4176" w:hanging="360"/>
      </w:pPr>
      <w:rPr>
        <w:rFonts w:ascii="Symbol" w:hAnsi="Symbol" w:hint="default"/>
      </w:rPr>
    </w:lvl>
    <w:lvl w:ilvl="4" w:tplc="9988A51E" w:tentative="1">
      <w:start w:val="1"/>
      <w:numFmt w:val="bullet"/>
      <w:lvlText w:val="o"/>
      <w:lvlJc w:val="left"/>
      <w:pPr>
        <w:ind w:left="4896" w:hanging="360"/>
      </w:pPr>
      <w:rPr>
        <w:rFonts w:ascii="Courier New" w:hAnsi="Courier New" w:cs="Courier New" w:hint="default"/>
      </w:rPr>
    </w:lvl>
    <w:lvl w:ilvl="5" w:tplc="0EA8A69C" w:tentative="1">
      <w:start w:val="1"/>
      <w:numFmt w:val="bullet"/>
      <w:lvlText w:val=""/>
      <w:lvlJc w:val="left"/>
      <w:pPr>
        <w:ind w:left="5616" w:hanging="360"/>
      </w:pPr>
      <w:rPr>
        <w:rFonts w:ascii="Wingdings" w:hAnsi="Wingdings" w:hint="default"/>
      </w:rPr>
    </w:lvl>
    <w:lvl w:ilvl="6" w:tplc="33E8BFD2" w:tentative="1">
      <w:start w:val="1"/>
      <w:numFmt w:val="bullet"/>
      <w:lvlText w:val=""/>
      <w:lvlJc w:val="left"/>
      <w:pPr>
        <w:ind w:left="6336" w:hanging="360"/>
      </w:pPr>
      <w:rPr>
        <w:rFonts w:ascii="Symbol" w:hAnsi="Symbol" w:hint="default"/>
      </w:rPr>
    </w:lvl>
    <w:lvl w:ilvl="7" w:tplc="6F7EBE98" w:tentative="1">
      <w:start w:val="1"/>
      <w:numFmt w:val="bullet"/>
      <w:lvlText w:val="o"/>
      <w:lvlJc w:val="left"/>
      <w:pPr>
        <w:ind w:left="7056" w:hanging="360"/>
      </w:pPr>
      <w:rPr>
        <w:rFonts w:ascii="Courier New" w:hAnsi="Courier New" w:cs="Courier New" w:hint="default"/>
      </w:rPr>
    </w:lvl>
    <w:lvl w:ilvl="8" w:tplc="75B29F26" w:tentative="1">
      <w:start w:val="1"/>
      <w:numFmt w:val="bullet"/>
      <w:lvlText w:val=""/>
      <w:lvlJc w:val="left"/>
      <w:pPr>
        <w:ind w:left="7776" w:hanging="360"/>
      </w:pPr>
      <w:rPr>
        <w:rFonts w:ascii="Wingdings" w:hAnsi="Wingdings" w:hint="default"/>
      </w:rPr>
    </w:lvl>
  </w:abstractNum>
  <w:abstractNum w:abstractNumId="19" w15:restartNumberingAfterBreak="0">
    <w:nsid w:val="4E205F19"/>
    <w:multiLevelType w:val="hybridMultilevel"/>
    <w:tmpl w:val="F41C99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6168E2"/>
    <w:multiLevelType w:val="hybridMultilevel"/>
    <w:tmpl w:val="DC9AAE2E"/>
    <w:lvl w:ilvl="0" w:tplc="FFFFFFFF">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4714268"/>
    <w:multiLevelType w:val="hybridMultilevel"/>
    <w:tmpl w:val="F1C471A8"/>
    <w:lvl w:ilvl="0" w:tplc="630400B8">
      <w:start w:val="1"/>
      <w:numFmt w:val="decimal"/>
      <w:pStyle w:val="Numbered12-1"/>
      <w:lvlText w:val="%1."/>
      <w:lvlJc w:val="left"/>
      <w:pPr>
        <w:tabs>
          <w:tab w:val="num" w:pos="432"/>
        </w:tabs>
        <w:ind w:left="432" w:hanging="432"/>
      </w:pPr>
      <w:rPr>
        <w:rFonts w:ascii="Times New Roman" w:hAnsi="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022CB1"/>
    <w:multiLevelType w:val="singleLevel"/>
    <w:tmpl w:val="577EEDDE"/>
    <w:lvl w:ilvl="0">
      <w:start w:val="1"/>
      <w:numFmt w:val="bullet"/>
      <w:pStyle w:val="Bullet12-3"/>
      <w:lvlText w:val="o"/>
      <w:lvlJc w:val="left"/>
      <w:pPr>
        <w:tabs>
          <w:tab w:val="num" w:pos="1296"/>
        </w:tabs>
        <w:ind w:left="1296" w:hanging="432"/>
      </w:pPr>
      <w:rPr>
        <w:rFonts w:ascii="Courier New" w:hAnsi="Courier New" w:hint="default"/>
      </w:rPr>
    </w:lvl>
  </w:abstractNum>
  <w:abstractNum w:abstractNumId="23"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4" w15:restartNumberingAfterBreak="0">
    <w:nsid w:val="60BE2FF2"/>
    <w:multiLevelType w:val="hybridMultilevel"/>
    <w:tmpl w:val="E3ACF658"/>
    <w:lvl w:ilvl="0" w:tplc="4F501F7C">
      <w:start w:val="1"/>
      <w:numFmt w:val="bullet"/>
      <w:pStyle w:val="Bullet11-3"/>
      <w:lvlText w:val="o"/>
      <w:lvlJc w:val="left"/>
      <w:pPr>
        <w:tabs>
          <w:tab w:val="num" w:pos="1296"/>
        </w:tabs>
        <w:ind w:left="1296" w:hanging="432"/>
      </w:pPr>
      <w:rPr>
        <w:rFonts w:ascii="Courier New" w:hAnsi="Courier New" w:hint="default"/>
      </w:rPr>
    </w:lvl>
    <w:lvl w:ilvl="1" w:tplc="A732B43C" w:tentative="1">
      <w:start w:val="1"/>
      <w:numFmt w:val="bullet"/>
      <w:lvlText w:val="o"/>
      <w:lvlJc w:val="left"/>
      <w:pPr>
        <w:ind w:left="2304" w:hanging="360"/>
      </w:pPr>
      <w:rPr>
        <w:rFonts w:ascii="Courier New" w:hAnsi="Courier New" w:cs="Courier New" w:hint="default"/>
      </w:rPr>
    </w:lvl>
    <w:lvl w:ilvl="2" w:tplc="1012CAA0" w:tentative="1">
      <w:start w:val="1"/>
      <w:numFmt w:val="bullet"/>
      <w:lvlText w:val=""/>
      <w:lvlJc w:val="left"/>
      <w:pPr>
        <w:ind w:left="3024" w:hanging="360"/>
      </w:pPr>
      <w:rPr>
        <w:rFonts w:ascii="Wingdings" w:hAnsi="Wingdings" w:hint="default"/>
      </w:rPr>
    </w:lvl>
    <w:lvl w:ilvl="3" w:tplc="D1621BA6" w:tentative="1">
      <w:start w:val="1"/>
      <w:numFmt w:val="bullet"/>
      <w:lvlText w:val=""/>
      <w:lvlJc w:val="left"/>
      <w:pPr>
        <w:ind w:left="3744" w:hanging="360"/>
      </w:pPr>
      <w:rPr>
        <w:rFonts w:ascii="Symbol" w:hAnsi="Symbol" w:hint="default"/>
      </w:rPr>
    </w:lvl>
    <w:lvl w:ilvl="4" w:tplc="1754574C" w:tentative="1">
      <w:start w:val="1"/>
      <w:numFmt w:val="bullet"/>
      <w:lvlText w:val="o"/>
      <w:lvlJc w:val="left"/>
      <w:pPr>
        <w:ind w:left="4464" w:hanging="360"/>
      </w:pPr>
      <w:rPr>
        <w:rFonts w:ascii="Courier New" w:hAnsi="Courier New" w:cs="Courier New" w:hint="default"/>
      </w:rPr>
    </w:lvl>
    <w:lvl w:ilvl="5" w:tplc="727A3324" w:tentative="1">
      <w:start w:val="1"/>
      <w:numFmt w:val="bullet"/>
      <w:lvlText w:val=""/>
      <w:lvlJc w:val="left"/>
      <w:pPr>
        <w:ind w:left="5184" w:hanging="360"/>
      </w:pPr>
      <w:rPr>
        <w:rFonts w:ascii="Wingdings" w:hAnsi="Wingdings" w:hint="default"/>
      </w:rPr>
    </w:lvl>
    <w:lvl w:ilvl="6" w:tplc="3C1C7644" w:tentative="1">
      <w:start w:val="1"/>
      <w:numFmt w:val="bullet"/>
      <w:lvlText w:val=""/>
      <w:lvlJc w:val="left"/>
      <w:pPr>
        <w:ind w:left="5904" w:hanging="360"/>
      </w:pPr>
      <w:rPr>
        <w:rFonts w:ascii="Symbol" w:hAnsi="Symbol" w:hint="default"/>
      </w:rPr>
    </w:lvl>
    <w:lvl w:ilvl="7" w:tplc="B21A45CA" w:tentative="1">
      <w:start w:val="1"/>
      <w:numFmt w:val="bullet"/>
      <w:lvlText w:val="o"/>
      <w:lvlJc w:val="left"/>
      <w:pPr>
        <w:ind w:left="6624" w:hanging="360"/>
      </w:pPr>
      <w:rPr>
        <w:rFonts w:ascii="Courier New" w:hAnsi="Courier New" w:cs="Courier New" w:hint="default"/>
      </w:rPr>
    </w:lvl>
    <w:lvl w:ilvl="8" w:tplc="C088A29A" w:tentative="1">
      <w:start w:val="1"/>
      <w:numFmt w:val="bullet"/>
      <w:lvlText w:val=""/>
      <w:lvlJc w:val="left"/>
      <w:pPr>
        <w:ind w:left="7344" w:hanging="360"/>
      </w:pPr>
      <w:rPr>
        <w:rFonts w:ascii="Wingdings" w:hAnsi="Wingdings" w:hint="default"/>
      </w:rPr>
    </w:lvl>
  </w:abstractNum>
  <w:abstractNum w:abstractNumId="25" w15:restartNumberingAfterBreak="0">
    <w:nsid w:val="611227B5"/>
    <w:multiLevelType w:val="hybridMultilevel"/>
    <w:tmpl w:val="DD861FAE"/>
    <w:lvl w:ilvl="0" w:tplc="1B74770E">
      <w:start w:val="1"/>
      <w:numFmt w:val="decimal"/>
      <w:pStyle w:val="Numbered11-1"/>
      <w:lvlText w:val="%1."/>
      <w:lvlJc w:val="left"/>
      <w:pPr>
        <w:tabs>
          <w:tab w:val="num" w:pos="432"/>
        </w:tabs>
        <w:ind w:left="432" w:hanging="432"/>
      </w:pPr>
      <w:rPr>
        <w:rFonts w:ascii="Times New Roman" w:hAnsi="Times New Roman" w:hint="default"/>
        <w:sz w:val="2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618030C8"/>
    <w:multiLevelType w:val="hybridMultilevel"/>
    <w:tmpl w:val="207EE9C2"/>
    <w:lvl w:ilvl="0" w:tplc="1DFCB68A">
      <w:start w:val="1"/>
      <w:numFmt w:val="lowerLetter"/>
      <w:pStyle w:val="Numbered12-4"/>
      <w:lvlText w:val="%1)"/>
      <w:lvlJc w:val="left"/>
      <w:pPr>
        <w:tabs>
          <w:tab w:val="num" w:pos="1728"/>
        </w:tabs>
        <w:ind w:left="1728" w:hanging="432"/>
      </w:pPr>
      <w:rPr>
        <w:rFonts w:hint="default"/>
      </w:rPr>
    </w:lvl>
    <w:lvl w:ilvl="1" w:tplc="04090003" w:tentative="1">
      <w:start w:val="1"/>
      <w:numFmt w:val="lowerLetter"/>
      <w:lvlText w:val="%2."/>
      <w:lvlJc w:val="left"/>
      <w:pPr>
        <w:ind w:left="2736" w:hanging="360"/>
      </w:pPr>
    </w:lvl>
    <w:lvl w:ilvl="2" w:tplc="04090005" w:tentative="1">
      <w:start w:val="1"/>
      <w:numFmt w:val="lowerRoman"/>
      <w:lvlText w:val="%3."/>
      <w:lvlJc w:val="right"/>
      <w:pPr>
        <w:ind w:left="3456" w:hanging="180"/>
      </w:pPr>
    </w:lvl>
    <w:lvl w:ilvl="3" w:tplc="04090001" w:tentative="1">
      <w:start w:val="1"/>
      <w:numFmt w:val="decimal"/>
      <w:lvlText w:val="%4."/>
      <w:lvlJc w:val="left"/>
      <w:pPr>
        <w:ind w:left="4176" w:hanging="360"/>
      </w:pPr>
    </w:lvl>
    <w:lvl w:ilvl="4" w:tplc="04090003" w:tentative="1">
      <w:start w:val="1"/>
      <w:numFmt w:val="lowerLetter"/>
      <w:lvlText w:val="%5."/>
      <w:lvlJc w:val="left"/>
      <w:pPr>
        <w:ind w:left="4896" w:hanging="360"/>
      </w:pPr>
    </w:lvl>
    <w:lvl w:ilvl="5" w:tplc="04090005" w:tentative="1">
      <w:start w:val="1"/>
      <w:numFmt w:val="lowerRoman"/>
      <w:lvlText w:val="%6."/>
      <w:lvlJc w:val="right"/>
      <w:pPr>
        <w:ind w:left="5616" w:hanging="180"/>
      </w:pPr>
    </w:lvl>
    <w:lvl w:ilvl="6" w:tplc="04090001" w:tentative="1">
      <w:start w:val="1"/>
      <w:numFmt w:val="decimal"/>
      <w:lvlText w:val="%7."/>
      <w:lvlJc w:val="left"/>
      <w:pPr>
        <w:ind w:left="6336" w:hanging="360"/>
      </w:pPr>
    </w:lvl>
    <w:lvl w:ilvl="7" w:tplc="04090003" w:tentative="1">
      <w:start w:val="1"/>
      <w:numFmt w:val="lowerLetter"/>
      <w:lvlText w:val="%8."/>
      <w:lvlJc w:val="left"/>
      <w:pPr>
        <w:ind w:left="7056" w:hanging="360"/>
      </w:pPr>
    </w:lvl>
    <w:lvl w:ilvl="8" w:tplc="04090005" w:tentative="1">
      <w:start w:val="1"/>
      <w:numFmt w:val="lowerRoman"/>
      <w:lvlText w:val="%9."/>
      <w:lvlJc w:val="right"/>
      <w:pPr>
        <w:ind w:left="7776" w:hanging="180"/>
      </w:pPr>
    </w:lvl>
  </w:abstractNum>
  <w:abstractNum w:abstractNumId="27" w15:restartNumberingAfterBreak="0">
    <w:nsid w:val="63713A5C"/>
    <w:multiLevelType w:val="hybridMultilevel"/>
    <w:tmpl w:val="30D49C44"/>
    <w:lvl w:ilvl="0" w:tplc="6FEC3F90">
      <w:start w:val="1"/>
      <w:numFmt w:val="decimal"/>
      <w:pStyle w:val="Numbered11-3"/>
      <w:lvlText w:val="%1)"/>
      <w:lvlJc w:val="left"/>
      <w:pPr>
        <w:tabs>
          <w:tab w:val="num" w:pos="1296"/>
        </w:tabs>
        <w:ind w:left="1296" w:hanging="432"/>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8" w15:restartNumberingAfterBreak="0">
    <w:nsid w:val="72894C68"/>
    <w:multiLevelType w:val="singleLevel"/>
    <w:tmpl w:val="A28A1628"/>
    <w:lvl w:ilvl="0">
      <w:start w:val="1"/>
      <w:numFmt w:val="bullet"/>
      <w:pStyle w:val="Bullet12-2"/>
      <w:lvlText w:val=""/>
      <w:lvlJc w:val="left"/>
      <w:pPr>
        <w:tabs>
          <w:tab w:val="num" w:pos="864"/>
        </w:tabs>
        <w:ind w:left="864" w:hanging="432"/>
      </w:pPr>
      <w:rPr>
        <w:rFonts w:ascii="Symbol" w:hAnsi="Symbol" w:hint="default"/>
      </w:rPr>
    </w:lvl>
  </w:abstractNum>
  <w:num w:numId="1">
    <w:abstractNumId w:val="14"/>
  </w:num>
  <w:num w:numId="2">
    <w:abstractNumId w:val="13"/>
  </w:num>
  <w:num w:numId="3">
    <w:abstractNumId w:val="6"/>
  </w:num>
  <w:num w:numId="4">
    <w:abstractNumId w:val="2"/>
  </w:num>
  <w:num w:numId="5">
    <w:abstractNumId w:val="5"/>
  </w:num>
  <w:num w:numId="6">
    <w:abstractNumId w:val="24"/>
  </w:num>
  <w:num w:numId="7">
    <w:abstractNumId w:val="10"/>
  </w:num>
  <w:num w:numId="8">
    <w:abstractNumId w:val="23"/>
  </w:num>
  <w:num w:numId="9">
    <w:abstractNumId w:val="28"/>
  </w:num>
  <w:num w:numId="10">
    <w:abstractNumId w:val="22"/>
  </w:num>
  <w:num w:numId="11">
    <w:abstractNumId w:val="18"/>
  </w:num>
  <w:num w:numId="12">
    <w:abstractNumId w:val="0"/>
  </w:num>
  <w:num w:numId="13">
    <w:abstractNumId w:val="25"/>
  </w:num>
  <w:num w:numId="14">
    <w:abstractNumId w:val="1"/>
  </w:num>
  <w:num w:numId="15">
    <w:abstractNumId w:val="27"/>
  </w:num>
  <w:num w:numId="16">
    <w:abstractNumId w:val="12"/>
  </w:num>
  <w:num w:numId="17">
    <w:abstractNumId w:val="21"/>
  </w:num>
  <w:num w:numId="18">
    <w:abstractNumId w:val="4"/>
  </w:num>
  <w:num w:numId="19">
    <w:abstractNumId w:val="7"/>
  </w:num>
  <w:num w:numId="20">
    <w:abstractNumId w:val="26"/>
  </w:num>
  <w:num w:numId="21">
    <w:abstractNumId w:val="15"/>
  </w:num>
  <w:num w:numId="22">
    <w:abstractNumId w:val="8"/>
  </w:num>
  <w:num w:numId="23">
    <w:abstractNumId w:val="17"/>
  </w:num>
  <w:num w:numId="24">
    <w:abstractNumId w:val="11"/>
  </w:num>
  <w:num w:numId="25">
    <w:abstractNumId w:val="3"/>
  </w:num>
  <w:num w:numId="26">
    <w:abstractNumId w:val="16"/>
  </w:num>
  <w:num w:numId="27">
    <w:abstractNumId w:val="20"/>
  </w:num>
  <w:num w:numId="2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9"/>
  </w:num>
  <w:num w:numId="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nl-BE" w:vendorID="1" w:dllVersion="512" w:checkStyle="1"/>
  <w:trackRevisions/>
  <w:defaultTabStop w:val="720"/>
  <w:hyphenationZone w:val="425"/>
  <w:drawingGridHorizontalSpacing w:val="120"/>
  <w:drawingGridVerticalSpacing w:val="163"/>
  <w:displayHorizontalDrawingGridEvery w:val="0"/>
  <w:displayVerticalDrawingGridEvery w:val="0"/>
  <w:doNotShadeFormData/>
  <w:noPunctuationKerning/>
  <w:characterSpacingControl w:val="doNotCompress"/>
  <w:hdrShapeDefaults>
    <o:shapedefaults v:ext="edit" spidmax="10241"/>
  </w:hdrShapeDefaults>
  <w:footnotePr>
    <w:numFmt w:val="lowerLette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OHDSI Symposium 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5fzzwwt7wrprueat5wp9wsh0a9s9zdzaet9&quot;&gt;MasterEndnoteLibrary&lt;record-ids&gt;&lt;item&gt;28&lt;/item&gt;&lt;item&gt;29&lt;/item&gt;&lt;item&gt;33&lt;/item&gt;&lt;item&gt;34&lt;/item&gt;&lt;item&gt;37&lt;/item&gt;&lt;item&gt;62&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record-ids&gt;&lt;/item&gt;&lt;/Libraries&gt;"/>
    <w:docVar w:name="InsertReferenceNote" w:val="R00"/>
    <w:docVar w:name="Toolbar" w:val="T00"/>
  </w:docVars>
  <w:rsids>
    <w:rsidRoot w:val="004C64E1"/>
    <w:rsid w:val="00000B68"/>
    <w:rsid w:val="00005616"/>
    <w:rsid w:val="0000725A"/>
    <w:rsid w:val="00007356"/>
    <w:rsid w:val="000100D9"/>
    <w:rsid w:val="00010777"/>
    <w:rsid w:val="00013D0B"/>
    <w:rsid w:val="00015219"/>
    <w:rsid w:val="00015E1D"/>
    <w:rsid w:val="00016A0D"/>
    <w:rsid w:val="00016F20"/>
    <w:rsid w:val="0002084B"/>
    <w:rsid w:val="00024CB7"/>
    <w:rsid w:val="00026DDB"/>
    <w:rsid w:val="00030178"/>
    <w:rsid w:val="00031F84"/>
    <w:rsid w:val="0003697E"/>
    <w:rsid w:val="00036A1D"/>
    <w:rsid w:val="0004194F"/>
    <w:rsid w:val="00041968"/>
    <w:rsid w:val="00043023"/>
    <w:rsid w:val="0004330A"/>
    <w:rsid w:val="0004510D"/>
    <w:rsid w:val="00046F6D"/>
    <w:rsid w:val="00047369"/>
    <w:rsid w:val="0005139B"/>
    <w:rsid w:val="00054930"/>
    <w:rsid w:val="000576F8"/>
    <w:rsid w:val="00060959"/>
    <w:rsid w:val="00060E90"/>
    <w:rsid w:val="000615B9"/>
    <w:rsid w:val="000618B6"/>
    <w:rsid w:val="0006380F"/>
    <w:rsid w:val="000718EA"/>
    <w:rsid w:val="00071B49"/>
    <w:rsid w:val="00072418"/>
    <w:rsid w:val="000742ED"/>
    <w:rsid w:val="000759D3"/>
    <w:rsid w:val="000806C4"/>
    <w:rsid w:val="000851BD"/>
    <w:rsid w:val="00087D1A"/>
    <w:rsid w:val="00091DF5"/>
    <w:rsid w:val="00093A4F"/>
    <w:rsid w:val="000941CE"/>
    <w:rsid w:val="00094891"/>
    <w:rsid w:val="00096EA4"/>
    <w:rsid w:val="00097330"/>
    <w:rsid w:val="000A01F2"/>
    <w:rsid w:val="000A3798"/>
    <w:rsid w:val="000B68A7"/>
    <w:rsid w:val="000C22AD"/>
    <w:rsid w:val="000C5E15"/>
    <w:rsid w:val="000D3C74"/>
    <w:rsid w:val="000D6D72"/>
    <w:rsid w:val="000E0458"/>
    <w:rsid w:val="000E0626"/>
    <w:rsid w:val="000E36D3"/>
    <w:rsid w:val="000E4D07"/>
    <w:rsid w:val="000E623A"/>
    <w:rsid w:val="000F0986"/>
    <w:rsid w:val="001003C8"/>
    <w:rsid w:val="00102CFA"/>
    <w:rsid w:val="0010371D"/>
    <w:rsid w:val="0010450A"/>
    <w:rsid w:val="00113B8A"/>
    <w:rsid w:val="00114E17"/>
    <w:rsid w:val="00120D18"/>
    <w:rsid w:val="001232B2"/>
    <w:rsid w:val="00123DA2"/>
    <w:rsid w:val="001242D2"/>
    <w:rsid w:val="00124DA8"/>
    <w:rsid w:val="001263F2"/>
    <w:rsid w:val="00126F0C"/>
    <w:rsid w:val="0013126B"/>
    <w:rsid w:val="001341BC"/>
    <w:rsid w:val="00134A6F"/>
    <w:rsid w:val="00135054"/>
    <w:rsid w:val="001363BF"/>
    <w:rsid w:val="00145BB2"/>
    <w:rsid w:val="00145EDB"/>
    <w:rsid w:val="0014CA14"/>
    <w:rsid w:val="00151148"/>
    <w:rsid w:val="00153B73"/>
    <w:rsid w:val="00154C52"/>
    <w:rsid w:val="001616B4"/>
    <w:rsid w:val="00162A7D"/>
    <w:rsid w:val="001751C6"/>
    <w:rsid w:val="001766A8"/>
    <w:rsid w:val="00176EC7"/>
    <w:rsid w:val="00177CB3"/>
    <w:rsid w:val="00180944"/>
    <w:rsid w:val="0018153A"/>
    <w:rsid w:val="001818D1"/>
    <w:rsid w:val="0018447F"/>
    <w:rsid w:val="00184F9B"/>
    <w:rsid w:val="0018509F"/>
    <w:rsid w:val="001851F1"/>
    <w:rsid w:val="001859CA"/>
    <w:rsid w:val="00186276"/>
    <w:rsid w:val="0018697F"/>
    <w:rsid w:val="00186A83"/>
    <w:rsid w:val="00192447"/>
    <w:rsid w:val="00192FC3"/>
    <w:rsid w:val="001937F5"/>
    <w:rsid w:val="001954FE"/>
    <w:rsid w:val="00197CEF"/>
    <w:rsid w:val="001A028A"/>
    <w:rsid w:val="001A5E26"/>
    <w:rsid w:val="001B0841"/>
    <w:rsid w:val="001B2A6A"/>
    <w:rsid w:val="001B338A"/>
    <w:rsid w:val="001B3C51"/>
    <w:rsid w:val="001B3EAD"/>
    <w:rsid w:val="001B57C1"/>
    <w:rsid w:val="001B684B"/>
    <w:rsid w:val="001C258A"/>
    <w:rsid w:val="001D57FB"/>
    <w:rsid w:val="001D60AE"/>
    <w:rsid w:val="001D6893"/>
    <w:rsid w:val="001D7812"/>
    <w:rsid w:val="001E3F64"/>
    <w:rsid w:val="001F1C74"/>
    <w:rsid w:val="001F6BE4"/>
    <w:rsid w:val="001F7B54"/>
    <w:rsid w:val="002008CA"/>
    <w:rsid w:val="00200DB7"/>
    <w:rsid w:val="00203EF2"/>
    <w:rsid w:val="00204A26"/>
    <w:rsid w:val="00211C5C"/>
    <w:rsid w:val="00211E57"/>
    <w:rsid w:val="0021369C"/>
    <w:rsid w:val="00213783"/>
    <w:rsid w:val="002167A6"/>
    <w:rsid w:val="00226874"/>
    <w:rsid w:val="00230589"/>
    <w:rsid w:val="00231E95"/>
    <w:rsid w:val="00232167"/>
    <w:rsid w:val="002335FD"/>
    <w:rsid w:val="00236ABD"/>
    <w:rsid w:val="002407C2"/>
    <w:rsid w:val="00243B7D"/>
    <w:rsid w:val="00243D04"/>
    <w:rsid w:val="00243E18"/>
    <w:rsid w:val="002470A4"/>
    <w:rsid w:val="0025460F"/>
    <w:rsid w:val="00257247"/>
    <w:rsid w:val="00260C81"/>
    <w:rsid w:val="00261AD0"/>
    <w:rsid w:val="00263C66"/>
    <w:rsid w:val="0026445D"/>
    <w:rsid w:val="002744AE"/>
    <w:rsid w:val="0027482E"/>
    <w:rsid w:val="00275249"/>
    <w:rsid w:val="0027639E"/>
    <w:rsid w:val="00280351"/>
    <w:rsid w:val="002819AC"/>
    <w:rsid w:val="0028381B"/>
    <w:rsid w:val="00285885"/>
    <w:rsid w:val="00286814"/>
    <w:rsid w:val="002874B0"/>
    <w:rsid w:val="00287DF1"/>
    <w:rsid w:val="002907FF"/>
    <w:rsid w:val="00292BD3"/>
    <w:rsid w:val="00296B51"/>
    <w:rsid w:val="002979F2"/>
    <w:rsid w:val="002A2097"/>
    <w:rsid w:val="002A30AB"/>
    <w:rsid w:val="002A5F45"/>
    <w:rsid w:val="002A720A"/>
    <w:rsid w:val="002A7F5B"/>
    <w:rsid w:val="002B1083"/>
    <w:rsid w:val="002B2202"/>
    <w:rsid w:val="002B3F5F"/>
    <w:rsid w:val="002C0DDD"/>
    <w:rsid w:val="002C304A"/>
    <w:rsid w:val="002C42C4"/>
    <w:rsid w:val="002C75E4"/>
    <w:rsid w:val="002D4327"/>
    <w:rsid w:val="002D4C4E"/>
    <w:rsid w:val="002D4E34"/>
    <w:rsid w:val="002E109A"/>
    <w:rsid w:val="002E3689"/>
    <w:rsid w:val="002E54DC"/>
    <w:rsid w:val="002F14D5"/>
    <w:rsid w:val="002F1881"/>
    <w:rsid w:val="00300A37"/>
    <w:rsid w:val="00302169"/>
    <w:rsid w:val="00302D22"/>
    <w:rsid w:val="003054C2"/>
    <w:rsid w:val="0030562E"/>
    <w:rsid w:val="003056C6"/>
    <w:rsid w:val="00305928"/>
    <w:rsid w:val="003064FC"/>
    <w:rsid w:val="00307FD9"/>
    <w:rsid w:val="003120F1"/>
    <w:rsid w:val="00315298"/>
    <w:rsid w:val="003171D6"/>
    <w:rsid w:val="00322A1F"/>
    <w:rsid w:val="00323A43"/>
    <w:rsid w:val="00325138"/>
    <w:rsid w:val="003261A9"/>
    <w:rsid w:val="0033486D"/>
    <w:rsid w:val="003356E7"/>
    <w:rsid w:val="00336585"/>
    <w:rsid w:val="00340806"/>
    <w:rsid w:val="0034145A"/>
    <w:rsid w:val="00342DBE"/>
    <w:rsid w:val="00354F80"/>
    <w:rsid w:val="00356468"/>
    <w:rsid w:val="00356B3E"/>
    <w:rsid w:val="003578B7"/>
    <w:rsid w:val="0036000F"/>
    <w:rsid w:val="00364FC8"/>
    <w:rsid w:val="003657CC"/>
    <w:rsid w:val="003658A3"/>
    <w:rsid w:val="00366ED6"/>
    <w:rsid w:val="00371DA8"/>
    <w:rsid w:val="00371E67"/>
    <w:rsid w:val="003747D1"/>
    <w:rsid w:val="003749BF"/>
    <w:rsid w:val="00377795"/>
    <w:rsid w:val="00377801"/>
    <w:rsid w:val="00377A6D"/>
    <w:rsid w:val="003831F9"/>
    <w:rsid w:val="003868D9"/>
    <w:rsid w:val="00387CDA"/>
    <w:rsid w:val="00391D90"/>
    <w:rsid w:val="0039251E"/>
    <w:rsid w:val="00394049"/>
    <w:rsid w:val="003A178C"/>
    <w:rsid w:val="003A1889"/>
    <w:rsid w:val="003A1C20"/>
    <w:rsid w:val="003A2093"/>
    <w:rsid w:val="003A5DF9"/>
    <w:rsid w:val="003A68B9"/>
    <w:rsid w:val="003B4953"/>
    <w:rsid w:val="003B7CA9"/>
    <w:rsid w:val="003C0663"/>
    <w:rsid w:val="003C06D6"/>
    <w:rsid w:val="003C4231"/>
    <w:rsid w:val="003C4550"/>
    <w:rsid w:val="003C49D6"/>
    <w:rsid w:val="003C4CB9"/>
    <w:rsid w:val="003C6C4C"/>
    <w:rsid w:val="003C6EA6"/>
    <w:rsid w:val="003D651A"/>
    <w:rsid w:val="003D725F"/>
    <w:rsid w:val="003D747B"/>
    <w:rsid w:val="003D792A"/>
    <w:rsid w:val="003D7F3B"/>
    <w:rsid w:val="003E1A03"/>
    <w:rsid w:val="003E668B"/>
    <w:rsid w:val="003F2078"/>
    <w:rsid w:val="003F369C"/>
    <w:rsid w:val="003F46FA"/>
    <w:rsid w:val="003F51F7"/>
    <w:rsid w:val="00403BFE"/>
    <w:rsid w:val="00405413"/>
    <w:rsid w:val="00405482"/>
    <w:rsid w:val="004057CF"/>
    <w:rsid w:val="004147FE"/>
    <w:rsid w:val="004157EB"/>
    <w:rsid w:val="00424160"/>
    <w:rsid w:val="004255B9"/>
    <w:rsid w:val="0042656F"/>
    <w:rsid w:val="00432EA9"/>
    <w:rsid w:val="00433B52"/>
    <w:rsid w:val="0044185D"/>
    <w:rsid w:val="004421FB"/>
    <w:rsid w:val="004429B9"/>
    <w:rsid w:val="00443539"/>
    <w:rsid w:val="00447BC8"/>
    <w:rsid w:val="004506F8"/>
    <w:rsid w:val="00452838"/>
    <w:rsid w:val="004557AA"/>
    <w:rsid w:val="0045718A"/>
    <w:rsid w:val="0046054D"/>
    <w:rsid w:val="004606C3"/>
    <w:rsid w:val="0046150B"/>
    <w:rsid w:val="00463534"/>
    <w:rsid w:val="00465DA4"/>
    <w:rsid w:val="00465FC5"/>
    <w:rsid w:val="0047035A"/>
    <w:rsid w:val="00471D28"/>
    <w:rsid w:val="004738F2"/>
    <w:rsid w:val="00476749"/>
    <w:rsid w:val="004805F7"/>
    <w:rsid w:val="00484326"/>
    <w:rsid w:val="0048586C"/>
    <w:rsid w:val="00486FAC"/>
    <w:rsid w:val="00496D8C"/>
    <w:rsid w:val="004A08E6"/>
    <w:rsid w:val="004A0E09"/>
    <w:rsid w:val="004A24AA"/>
    <w:rsid w:val="004A4C21"/>
    <w:rsid w:val="004A503C"/>
    <w:rsid w:val="004B2641"/>
    <w:rsid w:val="004B3F87"/>
    <w:rsid w:val="004C3973"/>
    <w:rsid w:val="004C448D"/>
    <w:rsid w:val="004C4C63"/>
    <w:rsid w:val="004C4F73"/>
    <w:rsid w:val="004C64E1"/>
    <w:rsid w:val="004C6C99"/>
    <w:rsid w:val="004D0499"/>
    <w:rsid w:val="004D093F"/>
    <w:rsid w:val="004D1032"/>
    <w:rsid w:val="004D1196"/>
    <w:rsid w:val="004D208A"/>
    <w:rsid w:val="004D2D39"/>
    <w:rsid w:val="004E15B3"/>
    <w:rsid w:val="004E6AFF"/>
    <w:rsid w:val="004F04FD"/>
    <w:rsid w:val="004F18C5"/>
    <w:rsid w:val="004F3749"/>
    <w:rsid w:val="004F64CC"/>
    <w:rsid w:val="004F6A9A"/>
    <w:rsid w:val="004F7731"/>
    <w:rsid w:val="004F7B1D"/>
    <w:rsid w:val="005011B6"/>
    <w:rsid w:val="005016CB"/>
    <w:rsid w:val="00501C89"/>
    <w:rsid w:val="0050443F"/>
    <w:rsid w:val="00506A73"/>
    <w:rsid w:val="00506FE5"/>
    <w:rsid w:val="00510025"/>
    <w:rsid w:val="00512F41"/>
    <w:rsid w:val="00514872"/>
    <w:rsid w:val="00521075"/>
    <w:rsid w:val="005279A8"/>
    <w:rsid w:val="00530A0D"/>
    <w:rsid w:val="005310E7"/>
    <w:rsid w:val="0053289F"/>
    <w:rsid w:val="005329E1"/>
    <w:rsid w:val="0053367A"/>
    <w:rsid w:val="00533944"/>
    <w:rsid w:val="005342DE"/>
    <w:rsid w:val="00534665"/>
    <w:rsid w:val="00535274"/>
    <w:rsid w:val="00535592"/>
    <w:rsid w:val="00536B59"/>
    <w:rsid w:val="00537248"/>
    <w:rsid w:val="005378A9"/>
    <w:rsid w:val="005437A1"/>
    <w:rsid w:val="0055449C"/>
    <w:rsid w:val="00554A95"/>
    <w:rsid w:val="005571FC"/>
    <w:rsid w:val="005576DA"/>
    <w:rsid w:val="00561C8F"/>
    <w:rsid w:val="00562727"/>
    <w:rsid w:val="00562C3B"/>
    <w:rsid w:val="00564092"/>
    <w:rsid w:val="0056483E"/>
    <w:rsid w:val="00564EA7"/>
    <w:rsid w:val="00565681"/>
    <w:rsid w:val="00567B9D"/>
    <w:rsid w:val="005707AF"/>
    <w:rsid w:val="005708CB"/>
    <w:rsid w:val="00572400"/>
    <w:rsid w:val="00572903"/>
    <w:rsid w:val="00573578"/>
    <w:rsid w:val="0057772D"/>
    <w:rsid w:val="00577AB4"/>
    <w:rsid w:val="00581427"/>
    <w:rsid w:val="00582D1B"/>
    <w:rsid w:val="00583852"/>
    <w:rsid w:val="00584E69"/>
    <w:rsid w:val="005850A7"/>
    <w:rsid w:val="00585AF8"/>
    <w:rsid w:val="005926AD"/>
    <w:rsid w:val="005933AD"/>
    <w:rsid w:val="0059371D"/>
    <w:rsid w:val="005968F9"/>
    <w:rsid w:val="00596E1F"/>
    <w:rsid w:val="005A3145"/>
    <w:rsid w:val="005A370A"/>
    <w:rsid w:val="005A6F4C"/>
    <w:rsid w:val="005B0C65"/>
    <w:rsid w:val="005B5915"/>
    <w:rsid w:val="005B5AFF"/>
    <w:rsid w:val="005B779F"/>
    <w:rsid w:val="005C2B92"/>
    <w:rsid w:val="005C5A67"/>
    <w:rsid w:val="005C69AF"/>
    <w:rsid w:val="005D04E9"/>
    <w:rsid w:val="005D2306"/>
    <w:rsid w:val="005D25CA"/>
    <w:rsid w:val="005D4809"/>
    <w:rsid w:val="005D5E64"/>
    <w:rsid w:val="005D7FFD"/>
    <w:rsid w:val="005E4064"/>
    <w:rsid w:val="005E4A5B"/>
    <w:rsid w:val="005E4FB0"/>
    <w:rsid w:val="005E7932"/>
    <w:rsid w:val="005F0738"/>
    <w:rsid w:val="005F298B"/>
    <w:rsid w:val="005F3651"/>
    <w:rsid w:val="005F7460"/>
    <w:rsid w:val="005F81F0"/>
    <w:rsid w:val="00601828"/>
    <w:rsid w:val="00603107"/>
    <w:rsid w:val="00606583"/>
    <w:rsid w:val="00607080"/>
    <w:rsid w:val="006132A5"/>
    <w:rsid w:val="00617818"/>
    <w:rsid w:val="00625310"/>
    <w:rsid w:val="006265BB"/>
    <w:rsid w:val="00631CD0"/>
    <w:rsid w:val="0063522E"/>
    <w:rsid w:val="00635789"/>
    <w:rsid w:val="00636BFF"/>
    <w:rsid w:val="0064092E"/>
    <w:rsid w:val="00641F68"/>
    <w:rsid w:val="00642C5F"/>
    <w:rsid w:val="0064525A"/>
    <w:rsid w:val="00645695"/>
    <w:rsid w:val="006517A9"/>
    <w:rsid w:val="006600CD"/>
    <w:rsid w:val="00661A42"/>
    <w:rsid w:val="00664944"/>
    <w:rsid w:val="006671AE"/>
    <w:rsid w:val="006706B6"/>
    <w:rsid w:val="0067446D"/>
    <w:rsid w:val="00674F61"/>
    <w:rsid w:val="006759E9"/>
    <w:rsid w:val="00677BD0"/>
    <w:rsid w:val="00681253"/>
    <w:rsid w:val="0068156B"/>
    <w:rsid w:val="00682B49"/>
    <w:rsid w:val="00683810"/>
    <w:rsid w:val="006846A0"/>
    <w:rsid w:val="00690587"/>
    <w:rsid w:val="00691603"/>
    <w:rsid w:val="0069257D"/>
    <w:rsid w:val="00692CC4"/>
    <w:rsid w:val="006963AF"/>
    <w:rsid w:val="00696CDE"/>
    <w:rsid w:val="00696F8C"/>
    <w:rsid w:val="00696FBA"/>
    <w:rsid w:val="006A00D5"/>
    <w:rsid w:val="006A199F"/>
    <w:rsid w:val="006A4911"/>
    <w:rsid w:val="006A5C56"/>
    <w:rsid w:val="006B0D6F"/>
    <w:rsid w:val="006B1EC9"/>
    <w:rsid w:val="006B259B"/>
    <w:rsid w:val="006B43AD"/>
    <w:rsid w:val="006C1661"/>
    <w:rsid w:val="006C1F01"/>
    <w:rsid w:val="006C29F6"/>
    <w:rsid w:val="006C2C45"/>
    <w:rsid w:val="006C433E"/>
    <w:rsid w:val="006C4D54"/>
    <w:rsid w:val="006C5904"/>
    <w:rsid w:val="006C63A3"/>
    <w:rsid w:val="006C7043"/>
    <w:rsid w:val="006D1478"/>
    <w:rsid w:val="006D1A4D"/>
    <w:rsid w:val="006D2961"/>
    <w:rsid w:val="006D3255"/>
    <w:rsid w:val="006D5272"/>
    <w:rsid w:val="006D6060"/>
    <w:rsid w:val="006D649D"/>
    <w:rsid w:val="006E0C8B"/>
    <w:rsid w:val="006E19C3"/>
    <w:rsid w:val="006E483A"/>
    <w:rsid w:val="006E489A"/>
    <w:rsid w:val="006E6783"/>
    <w:rsid w:val="006E7B38"/>
    <w:rsid w:val="006E7BFA"/>
    <w:rsid w:val="006E7C30"/>
    <w:rsid w:val="006F20DE"/>
    <w:rsid w:val="006F3464"/>
    <w:rsid w:val="006F3480"/>
    <w:rsid w:val="006F45CF"/>
    <w:rsid w:val="006F7423"/>
    <w:rsid w:val="006F7969"/>
    <w:rsid w:val="007001A6"/>
    <w:rsid w:val="007001D5"/>
    <w:rsid w:val="007014E5"/>
    <w:rsid w:val="0070241F"/>
    <w:rsid w:val="0070256B"/>
    <w:rsid w:val="00703565"/>
    <w:rsid w:val="00703D9D"/>
    <w:rsid w:val="0070461A"/>
    <w:rsid w:val="00704871"/>
    <w:rsid w:val="007054EF"/>
    <w:rsid w:val="007074F5"/>
    <w:rsid w:val="00707CAE"/>
    <w:rsid w:val="007102AA"/>
    <w:rsid w:val="00713C9B"/>
    <w:rsid w:val="00714EDD"/>
    <w:rsid w:val="0072003A"/>
    <w:rsid w:val="0072085F"/>
    <w:rsid w:val="007243BC"/>
    <w:rsid w:val="00725E65"/>
    <w:rsid w:val="0072665D"/>
    <w:rsid w:val="00726743"/>
    <w:rsid w:val="00734F70"/>
    <w:rsid w:val="00741365"/>
    <w:rsid w:val="007413BD"/>
    <w:rsid w:val="00743274"/>
    <w:rsid w:val="0074525E"/>
    <w:rsid w:val="007478E4"/>
    <w:rsid w:val="0075716A"/>
    <w:rsid w:val="00757C5E"/>
    <w:rsid w:val="007603FF"/>
    <w:rsid w:val="00765D44"/>
    <w:rsid w:val="00766811"/>
    <w:rsid w:val="00766DF2"/>
    <w:rsid w:val="00780992"/>
    <w:rsid w:val="0078134B"/>
    <w:rsid w:val="00781F89"/>
    <w:rsid w:val="007844BA"/>
    <w:rsid w:val="0078541A"/>
    <w:rsid w:val="007858E7"/>
    <w:rsid w:val="007956C8"/>
    <w:rsid w:val="007A00DE"/>
    <w:rsid w:val="007A54BC"/>
    <w:rsid w:val="007A6546"/>
    <w:rsid w:val="007B0E37"/>
    <w:rsid w:val="007B4409"/>
    <w:rsid w:val="007B539E"/>
    <w:rsid w:val="007B6C60"/>
    <w:rsid w:val="007C07CA"/>
    <w:rsid w:val="007C0A00"/>
    <w:rsid w:val="007C354E"/>
    <w:rsid w:val="007C36AD"/>
    <w:rsid w:val="007C5C0A"/>
    <w:rsid w:val="007C6B5C"/>
    <w:rsid w:val="007C7839"/>
    <w:rsid w:val="007D0874"/>
    <w:rsid w:val="007D1927"/>
    <w:rsid w:val="007D431B"/>
    <w:rsid w:val="007D6204"/>
    <w:rsid w:val="007D7BDC"/>
    <w:rsid w:val="007E04B4"/>
    <w:rsid w:val="007E1D0C"/>
    <w:rsid w:val="007F3093"/>
    <w:rsid w:val="008031BE"/>
    <w:rsid w:val="00804729"/>
    <w:rsid w:val="0080549E"/>
    <w:rsid w:val="00805738"/>
    <w:rsid w:val="00805DD9"/>
    <w:rsid w:val="008133C5"/>
    <w:rsid w:val="00815A94"/>
    <w:rsid w:val="00820118"/>
    <w:rsid w:val="00820C9B"/>
    <w:rsid w:val="00821293"/>
    <w:rsid w:val="00823C15"/>
    <w:rsid w:val="00824B26"/>
    <w:rsid w:val="00830329"/>
    <w:rsid w:val="008309C7"/>
    <w:rsid w:val="00836318"/>
    <w:rsid w:val="008416E6"/>
    <w:rsid w:val="00841A1A"/>
    <w:rsid w:val="0084241E"/>
    <w:rsid w:val="00843D2F"/>
    <w:rsid w:val="00844F82"/>
    <w:rsid w:val="0085332A"/>
    <w:rsid w:val="00855DA6"/>
    <w:rsid w:val="00857524"/>
    <w:rsid w:val="00864A83"/>
    <w:rsid w:val="00872C02"/>
    <w:rsid w:val="00874D30"/>
    <w:rsid w:val="00875941"/>
    <w:rsid w:val="00876739"/>
    <w:rsid w:val="00881272"/>
    <w:rsid w:val="0088167A"/>
    <w:rsid w:val="00882AB0"/>
    <w:rsid w:val="0088314A"/>
    <w:rsid w:val="00883312"/>
    <w:rsid w:val="008842F2"/>
    <w:rsid w:val="0088451F"/>
    <w:rsid w:val="0088694D"/>
    <w:rsid w:val="00886E1C"/>
    <w:rsid w:val="00891844"/>
    <w:rsid w:val="00891D89"/>
    <w:rsid w:val="00891F00"/>
    <w:rsid w:val="00892F82"/>
    <w:rsid w:val="00893B76"/>
    <w:rsid w:val="008945BB"/>
    <w:rsid w:val="00894BB9"/>
    <w:rsid w:val="008963DE"/>
    <w:rsid w:val="008A19E7"/>
    <w:rsid w:val="008A32FE"/>
    <w:rsid w:val="008A5F7C"/>
    <w:rsid w:val="008A6636"/>
    <w:rsid w:val="008A69CF"/>
    <w:rsid w:val="008A7AE6"/>
    <w:rsid w:val="008B0766"/>
    <w:rsid w:val="008B1363"/>
    <w:rsid w:val="008B270F"/>
    <w:rsid w:val="008B2C60"/>
    <w:rsid w:val="008B5888"/>
    <w:rsid w:val="008C0D49"/>
    <w:rsid w:val="008C13C1"/>
    <w:rsid w:val="008C2CF9"/>
    <w:rsid w:val="008C3E15"/>
    <w:rsid w:val="008C5F90"/>
    <w:rsid w:val="008D1DC3"/>
    <w:rsid w:val="008D3B2D"/>
    <w:rsid w:val="008D4EBB"/>
    <w:rsid w:val="008D67A0"/>
    <w:rsid w:val="008D7DA8"/>
    <w:rsid w:val="008E30F8"/>
    <w:rsid w:val="008F0478"/>
    <w:rsid w:val="008F1D3A"/>
    <w:rsid w:val="008F3532"/>
    <w:rsid w:val="008F616E"/>
    <w:rsid w:val="008F6C93"/>
    <w:rsid w:val="008F78E4"/>
    <w:rsid w:val="008F7DD9"/>
    <w:rsid w:val="00902E41"/>
    <w:rsid w:val="00904173"/>
    <w:rsid w:val="00904FE2"/>
    <w:rsid w:val="00910D3B"/>
    <w:rsid w:val="00911D04"/>
    <w:rsid w:val="00927657"/>
    <w:rsid w:val="00930103"/>
    <w:rsid w:val="00931AD4"/>
    <w:rsid w:val="009325C8"/>
    <w:rsid w:val="00933D3D"/>
    <w:rsid w:val="009363E6"/>
    <w:rsid w:val="00942D4A"/>
    <w:rsid w:val="009433FE"/>
    <w:rsid w:val="00950866"/>
    <w:rsid w:val="00950954"/>
    <w:rsid w:val="00951A57"/>
    <w:rsid w:val="009613CF"/>
    <w:rsid w:val="00965634"/>
    <w:rsid w:val="00966BF7"/>
    <w:rsid w:val="00976874"/>
    <w:rsid w:val="00976899"/>
    <w:rsid w:val="00976EDD"/>
    <w:rsid w:val="00980B8D"/>
    <w:rsid w:val="00984F30"/>
    <w:rsid w:val="00992BE4"/>
    <w:rsid w:val="0099402A"/>
    <w:rsid w:val="00995C30"/>
    <w:rsid w:val="00997DA7"/>
    <w:rsid w:val="009A2212"/>
    <w:rsid w:val="009A281C"/>
    <w:rsid w:val="009A484C"/>
    <w:rsid w:val="009A5B16"/>
    <w:rsid w:val="009A7CD1"/>
    <w:rsid w:val="009B2F97"/>
    <w:rsid w:val="009B4D72"/>
    <w:rsid w:val="009B6A6A"/>
    <w:rsid w:val="009C029F"/>
    <w:rsid w:val="009C03E0"/>
    <w:rsid w:val="009C0A50"/>
    <w:rsid w:val="009C1869"/>
    <w:rsid w:val="009C4DCE"/>
    <w:rsid w:val="009D24A1"/>
    <w:rsid w:val="009D2C63"/>
    <w:rsid w:val="009D4645"/>
    <w:rsid w:val="009D4EFA"/>
    <w:rsid w:val="009E282C"/>
    <w:rsid w:val="009E3480"/>
    <w:rsid w:val="009E3584"/>
    <w:rsid w:val="009E7CB4"/>
    <w:rsid w:val="009F1512"/>
    <w:rsid w:val="009F399F"/>
    <w:rsid w:val="009F4892"/>
    <w:rsid w:val="009F5F15"/>
    <w:rsid w:val="009F661A"/>
    <w:rsid w:val="009F6BD3"/>
    <w:rsid w:val="00A035FA"/>
    <w:rsid w:val="00A05C5B"/>
    <w:rsid w:val="00A1063C"/>
    <w:rsid w:val="00A11CAF"/>
    <w:rsid w:val="00A15CF2"/>
    <w:rsid w:val="00A22ECE"/>
    <w:rsid w:val="00A236CB"/>
    <w:rsid w:val="00A24FC4"/>
    <w:rsid w:val="00A26252"/>
    <w:rsid w:val="00A27F7B"/>
    <w:rsid w:val="00A30CC0"/>
    <w:rsid w:val="00A316FB"/>
    <w:rsid w:val="00A328D6"/>
    <w:rsid w:val="00A33469"/>
    <w:rsid w:val="00A349F0"/>
    <w:rsid w:val="00A35E83"/>
    <w:rsid w:val="00A50823"/>
    <w:rsid w:val="00A543AC"/>
    <w:rsid w:val="00A5547C"/>
    <w:rsid w:val="00A6456F"/>
    <w:rsid w:val="00A64BFE"/>
    <w:rsid w:val="00A733F3"/>
    <w:rsid w:val="00A75587"/>
    <w:rsid w:val="00A80A73"/>
    <w:rsid w:val="00A81585"/>
    <w:rsid w:val="00A82EDC"/>
    <w:rsid w:val="00A84024"/>
    <w:rsid w:val="00A878F8"/>
    <w:rsid w:val="00A90074"/>
    <w:rsid w:val="00A91AAA"/>
    <w:rsid w:val="00A9222E"/>
    <w:rsid w:val="00A9625F"/>
    <w:rsid w:val="00A96302"/>
    <w:rsid w:val="00A96AF2"/>
    <w:rsid w:val="00AA0224"/>
    <w:rsid w:val="00AA09B6"/>
    <w:rsid w:val="00AA17E3"/>
    <w:rsid w:val="00AA42CD"/>
    <w:rsid w:val="00AA6537"/>
    <w:rsid w:val="00AA68E8"/>
    <w:rsid w:val="00AA73FA"/>
    <w:rsid w:val="00AB7CAF"/>
    <w:rsid w:val="00AC1C92"/>
    <w:rsid w:val="00AC1E3D"/>
    <w:rsid w:val="00AC3536"/>
    <w:rsid w:val="00AC45CB"/>
    <w:rsid w:val="00AC55F9"/>
    <w:rsid w:val="00AD3E27"/>
    <w:rsid w:val="00AD479C"/>
    <w:rsid w:val="00AD633C"/>
    <w:rsid w:val="00AD6749"/>
    <w:rsid w:val="00AD6AC5"/>
    <w:rsid w:val="00AD73BC"/>
    <w:rsid w:val="00AD76A0"/>
    <w:rsid w:val="00AE443F"/>
    <w:rsid w:val="00AE4D69"/>
    <w:rsid w:val="00AE54E0"/>
    <w:rsid w:val="00AE55AE"/>
    <w:rsid w:val="00AE5BA9"/>
    <w:rsid w:val="00AE6035"/>
    <w:rsid w:val="00AE7A8A"/>
    <w:rsid w:val="00AF5EFF"/>
    <w:rsid w:val="00B006D5"/>
    <w:rsid w:val="00B04AC8"/>
    <w:rsid w:val="00B051B2"/>
    <w:rsid w:val="00B052F3"/>
    <w:rsid w:val="00B0574B"/>
    <w:rsid w:val="00B069AB"/>
    <w:rsid w:val="00B105FA"/>
    <w:rsid w:val="00B10C74"/>
    <w:rsid w:val="00B11BEA"/>
    <w:rsid w:val="00B160EE"/>
    <w:rsid w:val="00B1796A"/>
    <w:rsid w:val="00B21C1D"/>
    <w:rsid w:val="00B22117"/>
    <w:rsid w:val="00B22B13"/>
    <w:rsid w:val="00B23F2E"/>
    <w:rsid w:val="00B30641"/>
    <w:rsid w:val="00B31612"/>
    <w:rsid w:val="00B32FAD"/>
    <w:rsid w:val="00B35F24"/>
    <w:rsid w:val="00B40099"/>
    <w:rsid w:val="00B418CB"/>
    <w:rsid w:val="00B423AB"/>
    <w:rsid w:val="00B44DE5"/>
    <w:rsid w:val="00B4508B"/>
    <w:rsid w:val="00B45A23"/>
    <w:rsid w:val="00B465FD"/>
    <w:rsid w:val="00B50766"/>
    <w:rsid w:val="00B50961"/>
    <w:rsid w:val="00B50E9C"/>
    <w:rsid w:val="00B51CA8"/>
    <w:rsid w:val="00B52947"/>
    <w:rsid w:val="00B64726"/>
    <w:rsid w:val="00B667B4"/>
    <w:rsid w:val="00B67099"/>
    <w:rsid w:val="00B6723C"/>
    <w:rsid w:val="00B677FA"/>
    <w:rsid w:val="00B7104C"/>
    <w:rsid w:val="00B72B64"/>
    <w:rsid w:val="00B72FA3"/>
    <w:rsid w:val="00B7761D"/>
    <w:rsid w:val="00B81E20"/>
    <w:rsid w:val="00B81EE3"/>
    <w:rsid w:val="00B82BBD"/>
    <w:rsid w:val="00B87BB7"/>
    <w:rsid w:val="00B9407E"/>
    <w:rsid w:val="00B95B24"/>
    <w:rsid w:val="00B96470"/>
    <w:rsid w:val="00BA0FF0"/>
    <w:rsid w:val="00BB126F"/>
    <w:rsid w:val="00BB626A"/>
    <w:rsid w:val="00BB74E9"/>
    <w:rsid w:val="00BC0EA4"/>
    <w:rsid w:val="00BC1208"/>
    <w:rsid w:val="00BC2F6C"/>
    <w:rsid w:val="00BC78F6"/>
    <w:rsid w:val="00BD345D"/>
    <w:rsid w:val="00BD369B"/>
    <w:rsid w:val="00BD6188"/>
    <w:rsid w:val="00BD62F9"/>
    <w:rsid w:val="00BD63C2"/>
    <w:rsid w:val="00BE1B70"/>
    <w:rsid w:val="00BE2546"/>
    <w:rsid w:val="00BE3E18"/>
    <w:rsid w:val="00BE4E58"/>
    <w:rsid w:val="00BE6EB5"/>
    <w:rsid w:val="00BE7D2F"/>
    <w:rsid w:val="00BF0D64"/>
    <w:rsid w:val="00BF1500"/>
    <w:rsid w:val="00BF22AA"/>
    <w:rsid w:val="00BF5719"/>
    <w:rsid w:val="00C043E0"/>
    <w:rsid w:val="00C11CE4"/>
    <w:rsid w:val="00C138AC"/>
    <w:rsid w:val="00C13A49"/>
    <w:rsid w:val="00C159F8"/>
    <w:rsid w:val="00C16828"/>
    <w:rsid w:val="00C26737"/>
    <w:rsid w:val="00C27AEF"/>
    <w:rsid w:val="00C35138"/>
    <w:rsid w:val="00C36CDE"/>
    <w:rsid w:val="00C36F65"/>
    <w:rsid w:val="00C36FA1"/>
    <w:rsid w:val="00C40010"/>
    <w:rsid w:val="00C401DE"/>
    <w:rsid w:val="00C4275C"/>
    <w:rsid w:val="00C43F80"/>
    <w:rsid w:val="00C521B3"/>
    <w:rsid w:val="00C53FA9"/>
    <w:rsid w:val="00C54443"/>
    <w:rsid w:val="00C61839"/>
    <w:rsid w:val="00C61954"/>
    <w:rsid w:val="00C62496"/>
    <w:rsid w:val="00C628A3"/>
    <w:rsid w:val="00C71181"/>
    <w:rsid w:val="00C77179"/>
    <w:rsid w:val="00C77D83"/>
    <w:rsid w:val="00C812BF"/>
    <w:rsid w:val="00C8532C"/>
    <w:rsid w:val="00C86BC0"/>
    <w:rsid w:val="00C86E72"/>
    <w:rsid w:val="00C90608"/>
    <w:rsid w:val="00C91069"/>
    <w:rsid w:val="00C92DE1"/>
    <w:rsid w:val="00C93049"/>
    <w:rsid w:val="00C95008"/>
    <w:rsid w:val="00C959E4"/>
    <w:rsid w:val="00C95DFA"/>
    <w:rsid w:val="00C96ED0"/>
    <w:rsid w:val="00CA06C9"/>
    <w:rsid w:val="00CA1741"/>
    <w:rsid w:val="00CA17FD"/>
    <w:rsid w:val="00CA20D0"/>
    <w:rsid w:val="00CA3B3D"/>
    <w:rsid w:val="00CA3F42"/>
    <w:rsid w:val="00CA49C0"/>
    <w:rsid w:val="00CA4F1E"/>
    <w:rsid w:val="00CA6824"/>
    <w:rsid w:val="00CB09D3"/>
    <w:rsid w:val="00CB25A0"/>
    <w:rsid w:val="00CB2C32"/>
    <w:rsid w:val="00CB435D"/>
    <w:rsid w:val="00CB6458"/>
    <w:rsid w:val="00CC1238"/>
    <w:rsid w:val="00CC74AE"/>
    <w:rsid w:val="00CD010E"/>
    <w:rsid w:val="00CD3918"/>
    <w:rsid w:val="00CE02F1"/>
    <w:rsid w:val="00CE0846"/>
    <w:rsid w:val="00CE3C6F"/>
    <w:rsid w:val="00CE578F"/>
    <w:rsid w:val="00CF008A"/>
    <w:rsid w:val="00CF2D94"/>
    <w:rsid w:val="00CF3DFB"/>
    <w:rsid w:val="00CF55B0"/>
    <w:rsid w:val="00CF710B"/>
    <w:rsid w:val="00D0021D"/>
    <w:rsid w:val="00D02996"/>
    <w:rsid w:val="00D04881"/>
    <w:rsid w:val="00D04F3F"/>
    <w:rsid w:val="00D051DB"/>
    <w:rsid w:val="00D11BC7"/>
    <w:rsid w:val="00D152A9"/>
    <w:rsid w:val="00D1A63E"/>
    <w:rsid w:val="00D20E22"/>
    <w:rsid w:val="00D253B6"/>
    <w:rsid w:val="00D257ED"/>
    <w:rsid w:val="00D28B57"/>
    <w:rsid w:val="00D31454"/>
    <w:rsid w:val="00D32E42"/>
    <w:rsid w:val="00D339E8"/>
    <w:rsid w:val="00D367B1"/>
    <w:rsid w:val="00D36CF6"/>
    <w:rsid w:val="00D36EDB"/>
    <w:rsid w:val="00D37689"/>
    <w:rsid w:val="00D40B17"/>
    <w:rsid w:val="00D43B73"/>
    <w:rsid w:val="00D54CE5"/>
    <w:rsid w:val="00D57FE6"/>
    <w:rsid w:val="00D600C3"/>
    <w:rsid w:val="00D61113"/>
    <w:rsid w:val="00D61868"/>
    <w:rsid w:val="00D64B85"/>
    <w:rsid w:val="00D659AB"/>
    <w:rsid w:val="00D66005"/>
    <w:rsid w:val="00D66188"/>
    <w:rsid w:val="00D67118"/>
    <w:rsid w:val="00D67C8E"/>
    <w:rsid w:val="00D70B4D"/>
    <w:rsid w:val="00D73217"/>
    <w:rsid w:val="00D7456B"/>
    <w:rsid w:val="00D7524E"/>
    <w:rsid w:val="00D77085"/>
    <w:rsid w:val="00D82352"/>
    <w:rsid w:val="00D87A7B"/>
    <w:rsid w:val="00D94E40"/>
    <w:rsid w:val="00D97929"/>
    <w:rsid w:val="00DA3DDF"/>
    <w:rsid w:val="00DA5D35"/>
    <w:rsid w:val="00DB002E"/>
    <w:rsid w:val="00DB283D"/>
    <w:rsid w:val="00DB2E83"/>
    <w:rsid w:val="00DB5AA6"/>
    <w:rsid w:val="00DB6037"/>
    <w:rsid w:val="00DB619C"/>
    <w:rsid w:val="00DB6ABD"/>
    <w:rsid w:val="00DC21F2"/>
    <w:rsid w:val="00DC44EE"/>
    <w:rsid w:val="00DC4E0B"/>
    <w:rsid w:val="00DD2A1F"/>
    <w:rsid w:val="00DD3768"/>
    <w:rsid w:val="00DD5DAA"/>
    <w:rsid w:val="00DE07D4"/>
    <w:rsid w:val="00DE1412"/>
    <w:rsid w:val="00DE6732"/>
    <w:rsid w:val="00DE678A"/>
    <w:rsid w:val="00DE71F9"/>
    <w:rsid w:val="00DF3913"/>
    <w:rsid w:val="00DF3F74"/>
    <w:rsid w:val="00DF6789"/>
    <w:rsid w:val="00DF79D7"/>
    <w:rsid w:val="00E01469"/>
    <w:rsid w:val="00E01F1D"/>
    <w:rsid w:val="00E0553E"/>
    <w:rsid w:val="00E06484"/>
    <w:rsid w:val="00E109D3"/>
    <w:rsid w:val="00E11D0E"/>
    <w:rsid w:val="00E120D8"/>
    <w:rsid w:val="00E12D9D"/>
    <w:rsid w:val="00E1478E"/>
    <w:rsid w:val="00E14B1A"/>
    <w:rsid w:val="00E14D65"/>
    <w:rsid w:val="00E17F70"/>
    <w:rsid w:val="00E22D86"/>
    <w:rsid w:val="00E2550F"/>
    <w:rsid w:val="00E26CA0"/>
    <w:rsid w:val="00E32855"/>
    <w:rsid w:val="00E36BD6"/>
    <w:rsid w:val="00E37742"/>
    <w:rsid w:val="00E46D13"/>
    <w:rsid w:val="00E47060"/>
    <w:rsid w:val="00E50BB3"/>
    <w:rsid w:val="00E50BC5"/>
    <w:rsid w:val="00E51294"/>
    <w:rsid w:val="00E5238C"/>
    <w:rsid w:val="00E553DE"/>
    <w:rsid w:val="00E56001"/>
    <w:rsid w:val="00E60D7E"/>
    <w:rsid w:val="00E61733"/>
    <w:rsid w:val="00E625B8"/>
    <w:rsid w:val="00E62767"/>
    <w:rsid w:val="00E67073"/>
    <w:rsid w:val="00E67252"/>
    <w:rsid w:val="00E7022F"/>
    <w:rsid w:val="00E75453"/>
    <w:rsid w:val="00E75EFA"/>
    <w:rsid w:val="00E81551"/>
    <w:rsid w:val="00E8227F"/>
    <w:rsid w:val="00E82E79"/>
    <w:rsid w:val="00E8347D"/>
    <w:rsid w:val="00E8392A"/>
    <w:rsid w:val="00E84472"/>
    <w:rsid w:val="00E84995"/>
    <w:rsid w:val="00E862B7"/>
    <w:rsid w:val="00E864F9"/>
    <w:rsid w:val="00E86977"/>
    <w:rsid w:val="00E870D1"/>
    <w:rsid w:val="00E873E1"/>
    <w:rsid w:val="00E90790"/>
    <w:rsid w:val="00E923B6"/>
    <w:rsid w:val="00E96EB1"/>
    <w:rsid w:val="00EA1DB6"/>
    <w:rsid w:val="00EA737D"/>
    <w:rsid w:val="00EA78ED"/>
    <w:rsid w:val="00EB0E89"/>
    <w:rsid w:val="00EB27BA"/>
    <w:rsid w:val="00EB6E4E"/>
    <w:rsid w:val="00EB6E76"/>
    <w:rsid w:val="00EC0BD4"/>
    <w:rsid w:val="00EC426E"/>
    <w:rsid w:val="00EC6FA2"/>
    <w:rsid w:val="00ED1509"/>
    <w:rsid w:val="00ED23A4"/>
    <w:rsid w:val="00ED270F"/>
    <w:rsid w:val="00ED4738"/>
    <w:rsid w:val="00EE132E"/>
    <w:rsid w:val="00EF0BAF"/>
    <w:rsid w:val="00EF2DF9"/>
    <w:rsid w:val="00EF4DDA"/>
    <w:rsid w:val="00EF6221"/>
    <w:rsid w:val="00EF70C0"/>
    <w:rsid w:val="00F00627"/>
    <w:rsid w:val="00F017B5"/>
    <w:rsid w:val="00F06A7B"/>
    <w:rsid w:val="00F12CBC"/>
    <w:rsid w:val="00F13537"/>
    <w:rsid w:val="00F160F4"/>
    <w:rsid w:val="00F230FF"/>
    <w:rsid w:val="00F23784"/>
    <w:rsid w:val="00F264D6"/>
    <w:rsid w:val="00F26512"/>
    <w:rsid w:val="00F313BD"/>
    <w:rsid w:val="00F321B9"/>
    <w:rsid w:val="00F35EC5"/>
    <w:rsid w:val="00F37851"/>
    <w:rsid w:val="00F37A2B"/>
    <w:rsid w:val="00F44DB5"/>
    <w:rsid w:val="00F45C4E"/>
    <w:rsid w:val="00F53C57"/>
    <w:rsid w:val="00F55559"/>
    <w:rsid w:val="00F556E6"/>
    <w:rsid w:val="00F61213"/>
    <w:rsid w:val="00F61EA8"/>
    <w:rsid w:val="00F622C7"/>
    <w:rsid w:val="00F64F25"/>
    <w:rsid w:val="00F665C7"/>
    <w:rsid w:val="00F67187"/>
    <w:rsid w:val="00F703DA"/>
    <w:rsid w:val="00F71BCD"/>
    <w:rsid w:val="00F72437"/>
    <w:rsid w:val="00F727C0"/>
    <w:rsid w:val="00F7458F"/>
    <w:rsid w:val="00F751DA"/>
    <w:rsid w:val="00F7635D"/>
    <w:rsid w:val="00F76747"/>
    <w:rsid w:val="00F80F8F"/>
    <w:rsid w:val="00F84582"/>
    <w:rsid w:val="00F847B5"/>
    <w:rsid w:val="00F86ADE"/>
    <w:rsid w:val="00F86C4B"/>
    <w:rsid w:val="00F875A6"/>
    <w:rsid w:val="00F90F3E"/>
    <w:rsid w:val="00F91AC5"/>
    <w:rsid w:val="00F91DFD"/>
    <w:rsid w:val="00F91F61"/>
    <w:rsid w:val="00F974A0"/>
    <w:rsid w:val="00FA09F6"/>
    <w:rsid w:val="00FA5748"/>
    <w:rsid w:val="00FB157B"/>
    <w:rsid w:val="00FB20DF"/>
    <w:rsid w:val="00FB374B"/>
    <w:rsid w:val="00FB512D"/>
    <w:rsid w:val="00FB77AC"/>
    <w:rsid w:val="00FC22BC"/>
    <w:rsid w:val="00FC23A8"/>
    <w:rsid w:val="00FC4378"/>
    <w:rsid w:val="00FC6339"/>
    <w:rsid w:val="00FC6D1E"/>
    <w:rsid w:val="00FD318C"/>
    <w:rsid w:val="00FD5538"/>
    <w:rsid w:val="00FE12DC"/>
    <w:rsid w:val="00FE191B"/>
    <w:rsid w:val="00FE3C9E"/>
    <w:rsid w:val="00FE4C8C"/>
    <w:rsid w:val="00FF0506"/>
    <w:rsid w:val="00FF28A1"/>
    <w:rsid w:val="00FF5375"/>
    <w:rsid w:val="00FF608E"/>
    <w:rsid w:val="00FF6A9E"/>
    <w:rsid w:val="00FF7522"/>
    <w:rsid w:val="01BA866C"/>
    <w:rsid w:val="02E3B969"/>
    <w:rsid w:val="0360DF83"/>
    <w:rsid w:val="03730921"/>
    <w:rsid w:val="037437F9"/>
    <w:rsid w:val="03989EF7"/>
    <w:rsid w:val="03A8D0F2"/>
    <w:rsid w:val="03EBD3DE"/>
    <w:rsid w:val="03EE39C5"/>
    <w:rsid w:val="04341460"/>
    <w:rsid w:val="04B26A84"/>
    <w:rsid w:val="053879BC"/>
    <w:rsid w:val="055194DB"/>
    <w:rsid w:val="05661875"/>
    <w:rsid w:val="05A8822F"/>
    <w:rsid w:val="05B52103"/>
    <w:rsid w:val="05BAB635"/>
    <w:rsid w:val="05C388BC"/>
    <w:rsid w:val="05E8460A"/>
    <w:rsid w:val="05F72C59"/>
    <w:rsid w:val="06391A8B"/>
    <w:rsid w:val="066F4C71"/>
    <w:rsid w:val="06971BCF"/>
    <w:rsid w:val="06C2F5F5"/>
    <w:rsid w:val="06E512AA"/>
    <w:rsid w:val="06ED70DB"/>
    <w:rsid w:val="0712D95E"/>
    <w:rsid w:val="077055CC"/>
    <w:rsid w:val="07BDA66A"/>
    <w:rsid w:val="07FE604F"/>
    <w:rsid w:val="083E879C"/>
    <w:rsid w:val="091424FD"/>
    <w:rsid w:val="09DE9EDC"/>
    <w:rsid w:val="0A8E99D0"/>
    <w:rsid w:val="0AC5FE5A"/>
    <w:rsid w:val="0AE978C6"/>
    <w:rsid w:val="0B01B7AC"/>
    <w:rsid w:val="0B1D3F76"/>
    <w:rsid w:val="0B3DAB99"/>
    <w:rsid w:val="0BCD72CE"/>
    <w:rsid w:val="0BE2E7AD"/>
    <w:rsid w:val="0CE0FBC1"/>
    <w:rsid w:val="0CEF2139"/>
    <w:rsid w:val="0D4C2651"/>
    <w:rsid w:val="0D634734"/>
    <w:rsid w:val="0DFDFB71"/>
    <w:rsid w:val="0E0E1729"/>
    <w:rsid w:val="0E3D932B"/>
    <w:rsid w:val="0E8B72E7"/>
    <w:rsid w:val="0E9E7DCC"/>
    <w:rsid w:val="0F9DF77A"/>
    <w:rsid w:val="0FF3F7B0"/>
    <w:rsid w:val="1002D1C0"/>
    <w:rsid w:val="10C1C075"/>
    <w:rsid w:val="10EEE597"/>
    <w:rsid w:val="10FAB6EE"/>
    <w:rsid w:val="1125F1A3"/>
    <w:rsid w:val="1140CF62"/>
    <w:rsid w:val="1169A93D"/>
    <w:rsid w:val="11ACF80A"/>
    <w:rsid w:val="1231A75A"/>
    <w:rsid w:val="1231EB84"/>
    <w:rsid w:val="12B98715"/>
    <w:rsid w:val="12E88704"/>
    <w:rsid w:val="133A2509"/>
    <w:rsid w:val="1393A07E"/>
    <w:rsid w:val="13E6155A"/>
    <w:rsid w:val="1434D5E9"/>
    <w:rsid w:val="14490E75"/>
    <w:rsid w:val="14C82997"/>
    <w:rsid w:val="1551571E"/>
    <w:rsid w:val="15557A96"/>
    <w:rsid w:val="159716A8"/>
    <w:rsid w:val="15BAD2F5"/>
    <w:rsid w:val="15EFDFDF"/>
    <w:rsid w:val="160E9AD1"/>
    <w:rsid w:val="161FBEFE"/>
    <w:rsid w:val="167B5C00"/>
    <w:rsid w:val="16D58F65"/>
    <w:rsid w:val="16E9EB8E"/>
    <w:rsid w:val="1743E3AD"/>
    <w:rsid w:val="176EF2FE"/>
    <w:rsid w:val="17777856"/>
    <w:rsid w:val="1845D83A"/>
    <w:rsid w:val="18AFE581"/>
    <w:rsid w:val="19010E0D"/>
    <w:rsid w:val="190C6E76"/>
    <w:rsid w:val="197FFDAE"/>
    <w:rsid w:val="19B7ED30"/>
    <w:rsid w:val="19C623F0"/>
    <w:rsid w:val="19FD9702"/>
    <w:rsid w:val="1A0E4B97"/>
    <w:rsid w:val="1A2A1820"/>
    <w:rsid w:val="1A45BEA9"/>
    <w:rsid w:val="1A6FAD29"/>
    <w:rsid w:val="1ADFF13C"/>
    <w:rsid w:val="1AFFD33F"/>
    <w:rsid w:val="1B8090C6"/>
    <w:rsid w:val="1BAE45D9"/>
    <w:rsid w:val="1BF4BCE6"/>
    <w:rsid w:val="1C292F10"/>
    <w:rsid w:val="1CA5645E"/>
    <w:rsid w:val="1CBED062"/>
    <w:rsid w:val="1D3CFB75"/>
    <w:rsid w:val="1D5184EF"/>
    <w:rsid w:val="1D721143"/>
    <w:rsid w:val="1D755C77"/>
    <w:rsid w:val="1E534A37"/>
    <w:rsid w:val="1E728ECE"/>
    <w:rsid w:val="1E7D8A6F"/>
    <w:rsid w:val="1F9A4853"/>
    <w:rsid w:val="1FE05A10"/>
    <w:rsid w:val="203AE728"/>
    <w:rsid w:val="203E0355"/>
    <w:rsid w:val="204F9FB4"/>
    <w:rsid w:val="2080204B"/>
    <w:rsid w:val="208CA0AD"/>
    <w:rsid w:val="20C4554C"/>
    <w:rsid w:val="20DA2B80"/>
    <w:rsid w:val="229BC48C"/>
    <w:rsid w:val="22C49E66"/>
    <w:rsid w:val="22CA6A9D"/>
    <w:rsid w:val="22F213F6"/>
    <w:rsid w:val="232A8B1E"/>
    <w:rsid w:val="232DC93E"/>
    <w:rsid w:val="23664688"/>
    <w:rsid w:val="23F90699"/>
    <w:rsid w:val="252DDEAB"/>
    <w:rsid w:val="253F45B4"/>
    <w:rsid w:val="25AC0B82"/>
    <w:rsid w:val="25BC15C3"/>
    <w:rsid w:val="25D362DE"/>
    <w:rsid w:val="261B5195"/>
    <w:rsid w:val="26901BA2"/>
    <w:rsid w:val="26A88CE4"/>
    <w:rsid w:val="26BB5368"/>
    <w:rsid w:val="26C4E483"/>
    <w:rsid w:val="27828B28"/>
    <w:rsid w:val="27B5DC9E"/>
    <w:rsid w:val="2821E792"/>
    <w:rsid w:val="28384236"/>
    <w:rsid w:val="28D34028"/>
    <w:rsid w:val="28EFA2CF"/>
    <w:rsid w:val="29039EA2"/>
    <w:rsid w:val="29A14B49"/>
    <w:rsid w:val="29A886DD"/>
    <w:rsid w:val="29AACFC5"/>
    <w:rsid w:val="29D28A37"/>
    <w:rsid w:val="29F52988"/>
    <w:rsid w:val="2A2196CF"/>
    <w:rsid w:val="2A6C2157"/>
    <w:rsid w:val="2AFF3346"/>
    <w:rsid w:val="2BA16166"/>
    <w:rsid w:val="2BF1FEFF"/>
    <w:rsid w:val="2CB21C4C"/>
    <w:rsid w:val="2D31C073"/>
    <w:rsid w:val="2D39E2CC"/>
    <w:rsid w:val="2D803F76"/>
    <w:rsid w:val="2E0AB4DF"/>
    <w:rsid w:val="2E1C44AD"/>
    <w:rsid w:val="2E441DE6"/>
    <w:rsid w:val="2F2D8D3B"/>
    <w:rsid w:val="2F7782BD"/>
    <w:rsid w:val="2F8B0976"/>
    <w:rsid w:val="2FBA3C66"/>
    <w:rsid w:val="2FF12780"/>
    <w:rsid w:val="301A2546"/>
    <w:rsid w:val="301C48DF"/>
    <w:rsid w:val="304B2AD9"/>
    <w:rsid w:val="3050AC59"/>
    <w:rsid w:val="3056997C"/>
    <w:rsid w:val="305DDFC9"/>
    <w:rsid w:val="30791892"/>
    <w:rsid w:val="30834B0E"/>
    <w:rsid w:val="308596B7"/>
    <w:rsid w:val="30C19071"/>
    <w:rsid w:val="30C95EB6"/>
    <w:rsid w:val="30CC7C62"/>
    <w:rsid w:val="30E7A6EF"/>
    <w:rsid w:val="3138ED7D"/>
    <w:rsid w:val="313AA326"/>
    <w:rsid w:val="3153A402"/>
    <w:rsid w:val="31566F99"/>
    <w:rsid w:val="31B8C88E"/>
    <w:rsid w:val="31BFFFDB"/>
    <w:rsid w:val="31D16D83"/>
    <w:rsid w:val="322A9E8C"/>
    <w:rsid w:val="3257C816"/>
    <w:rsid w:val="32C387A3"/>
    <w:rsid w:val="331409DC"/>
    <w:rsid w:val="3339E063"/>
    <w:rsid w:val="3342431F"/>
    <w:rsid w:val="334E0D2A"/>
    <w:rsid w:val="339F4B6A"/>
    <w:rsid w:val="33F05C40"/>
    <w:rsid w:val="33F39877"/>
    <w:rsid w:val="3453E1E2"/>
    <w:rsid w:val="345D55B5"/>
    <w:rsid w:val="34E6864F"/>
    <w:rsid w:val="35021225"/>
    <w:rsid w:val="3559D1D6"/>
    <w:rsid w:val="3589EB40"/>
    <w:rsid w:val="35A86B5F"/>
    <w:rsid w:val="35E0526F"/>
    <w:rsid w:val="35EFDA71"/>
    <w:rsid w:val="35F7FF44"/>
    <w:rsid w:val="36CF4893"/>
    <w:rsid w:val="3784F3AD"/>
    <w:rsid w:val="379EFBF5"/>
    <w:rsid w:val="37A5EE90"/>
    <w:rsid w:val="37F0AABA"/>
    <w:rsid w:val="383203B6"/>
    <w:rsid w:val="38DF32DB"/>
    <w:rsid w:val="39450E7B"/>
    <w:rsid w:val="399B65E0"/>
    <w:rsid w:val="39DBEB79"/>
    <w:rsid w:val="39F02987"/>
    <w:rsid w:val="3A1350A0"/>
    <w:rsid w:val="3A31B7A0"/>
    <w:rsid w:val="3A51A9F0"/>
    <w:rsid w:val="3A894120"/>
    <w:rsid w:val="3ADF1FBE"/>
    <w:rsid w:val="3AECB576"/>
    <w:rsid w:val="3B3A0555"/>
    <w:rsid w:val="3B41BEAC"/>
    <w:rsid w:val="3B63697A"/>
    <w:rsid w:val="3B83A125"/>
    <w:rsid w:val="3B9CBB65"/>
    <w:rsid w:val="3BD13493"/>
    <w:rsid w:val="3C1216A1"/>
    <w:rsid w:val="3C15C268"/>
    <w:rsid w:val="3C40E334"/>
    <w:rsid w:val="3C46A1CD"/>
    <w:rsid w:val="3CA7AF5F"/>
    <w:rsid w:val="3CD07EFC"/>
    <w:rsid w:val="3CE111B5"/>
    <w:rsid w:val="3D059F83"/>
    <w:rsid w:val="3D242913"/>
    <w:rsid w:val="3D3CF911"/>
    <w:rsid w:val="3D9279A7"/>
    <w:rsid w:val="3D9F3F93"/>
    <w:rsid w:val="3DD8C524"/>
    <w:rsid w:val="3EC7BADD"/>
    <w:rsid w:val="3F113981"/>
    <w:rsid w:val="3F1681CC"/>
    <w:rsid w:val="3F366709"/>
    <w:rsid w:val="3F7A0585"/>
    <w:rsid w:val="404ADBBF"/>
    <w:rsid w:val="406499D2"/>
    <w:rsid w:val="4091F95A"/>
    <w:rsid w:val="409C3D4F"/>
    <w:rsid w:val="40D295C8"/>
    <w:rsid w:val="41306817"/>
    <w:rsid w:val="419A9D69"/>
    <w:rsid w:val="41F6B740"/>
    <w:rsid w:val="421E6285"/>
    <w:rsid w:val="426587EA"/>
    <w:rsid w:val="430F95C2"/>
    <w:rsid w:val="435776A1"/>
    <w:rsid w:val="44021AEA"/>
    <w:rsid w:val="440A1233"/>
    <w:rsid w:val="44D46E11"/>
    <w:rsid w:val="4515B1ED"/>
    <w:rsid w:val="452213CA"/>
    <w:rsid w:val="453062B0"/>
    <w:rsid w:val="458923CA"/>
    <w:rsid w:val="45B8A93B"/>
    <w:rsid w:val="45CB4C8D"/>
    <w:rsid w:val="45D66570"/>
    <w:rsid w:val="4628D010"/>
    <w:rsid w:val="464EFA31"/>
    <w:rsid w:val="46747929"/>
    <w:rsid w:val="468C21AD"/>
    <w:rsid w:val="468C2F27"/>
    <w:rsid w:val="46A3316E"/>
    <w:rsid w:val="46D8FF45"/>
    <w:rsid w:val="47BA84A3"/>
    <w:rsid w:val="47F7593A"/>
    <w:rsid w:val="487648FD"/>
    <w:rsid w:val="488D2C85"/>
    <w:rsid w:val="48A4BEDC"/>
    <w:rsid w:val="48C5C5C3"/>
    <w:rsid w:val="4912FF6E"/>
    <w:rsid w:val="49E8CDF3"/>
    <w:rsid w:val="49EF8F50"/>
    <w:rsid w:val="4A1CAC57"/>
    <w:rsid w:val="4ACE2DE7"/>
    <w:rsid w:val="4AED7754"/>
    <w:rsid w:val="4B15AA99"/>
    <w:rsid w:val="4B19C189"/>
    <w:rsid w:val="4B2C7E9A"/>
    <w:rsid w:val="4B43AF95"/>
    <w:rsid w:val="4B61D6F1"/>
    <w:rsid w:val="4B73CEBC"/>
    <w:rsid w:val="4B8F3DFA"/>
    <w:rsid w:val="4B9E2833"/>
    <w:rsid w:val="4BB81780"/>
    <w:rsid w:val="4BD0CACA"/>
    <w:rsid w:val="4BD6C014"/>
    <w:rsid w:val="4BDD387F"/>
    <w:rsid w:val="4BED422A"/>
    <w:rsid w:val="4C12AF6D"/>
    <w:rsid w:val="4CE46F12"/>
    <w:rsid w:val="4D3E3552"/>
    <w:rsid w:val="4D70625D"/>
    <w:rsid w:val="4D7D8D76"/>
    <w:rsid w:val="4D957354"/>
    <w:rsid w:val="4DFD80A9"/>
    <w:rsid w:val="4E23EFA1"/>
    <w:rsid w:val="4E495CC2"/>
    <w:rsid w:val="4F6440D1"/>
    <w:rsid w:val="4F7DEC24"/>
    <w:rsid w:val="4FD78023"/>
    <w:rsid w:val="4FDBEC6C"/>
    <w:rsid w:val="50C60D7F"/>
    <w:rsid w:val="50E06418"/>
    <w:rsid w:val="51510456"/>
    <w:rsid w:val="51679BBA"/>
    <w:rsid w:val="51698CBA"/>
    <w:rsid w:val="517A3BA1"/>
    <w:rsid w:val="51D3AF78"/>
    <w:rsid w:val="51F0F5D6"/>
    <w:rsid w:val="51FECBD2"/>
    <w:rsid w:val="520FDA9F"/>
    <w:rsid w:val="525511D5"/>
    <w:rsid w:val="5257090D"/>
    <w:rsid w:val="52D7FA06"/>
    <w:rsid w:val="53556804"/>
    <w:rsid w:val="53BF1BD9"/>
    <w:rsid w:val="53D0F18F"/>
    <w:rsid w:val="53FEC2BF"/>
    <w:rsid w:val="5408DA45"/>
    <w:rsid w:val="5471949F"/>
    <w:rsid w:val="5477D637"/>
    <w:rsid w:val="547B26B9"/>
    <w:rsid w:val="54A861E8"/>
    <w:rsid w:val="54AEDF33"/>
    <w:rsid w:val="5520E1C6"/>
    <w:rsid w:val="5522C233"/>
    <w:rsid w:val="558D9F44"/>
    <w:rsid w:val="560C835B"/>
    <w:rsid w:val="5643916B"/>
    <w:rsid w:val="567681B0"/>
    <w:rsid w:val="56E73365"/>
    <w:rsid w:val="56F02330"/>
    <w:rsid w:val="5723ECEE"/>
    <w:rsid w:val="5735B204"/>
    <w:rsid w:val="57BA5559"/>
    <w:rsid w:val="57BB3C77"/>
    <w:rsid w:val="5923BF72"/>
    <w:rsid w:val="592EE6FF"/>
    <w:rsid w:val="594C7090"/>
    <w:rsid w:val="59C97254"/>
    <w:rsid w:val="5A32C9A6"/>
    <w:rsid w:val="5A653E9A"/>
    <w:rsid w:val="5A85E134"/>
    <w:rsid w:val="5A8E50B7"/>
    <w:rsid w:val="5B1E1297"/>
    <w:rsid w:val="5BD0B640"/>
    <w:rsid w:val="5BF06D9E"/>
    <w:rsid w:val="5C2C10BB"/>
    <w:rsid w:val="5CCC4A59"/>
    <w:rsid w:val="5CD6792A"/>
    <w:rsid w:val="5CE0D846"/>
    <w:rsid w:val="5CFA69A6"/>
    <w:rsid w:val="5D1CD249"/>
    <w:rsid w:val="5DB23EAC"/>
    <w:rsid w:val="5DC9FB8D"/>
    <w:rsid w:val="5E852B4C"/>
    <w:rsid w:val="5F302DF3"/>
    <w:rsid w:val="5F695537"/>
    <w:rsid w:val="5F9025AA"/>
    <w:rsid w:val="5F9DD6AE"/>
    <w:rsid w:val="5FB7ABC6"/>
    <w:rsid w:val="5FEE6C97"/>
    <w:rsid w:val="60179FEB"/>
    <w:rsid w:val="601FF9BA"/>
    <w:rsid w:val="6047EFD6"/>
    <w:rsid w:val="60D69647"/>
    <w:rsid w:val="6102659D"/>
    <w:rsid w:val="612022A1"/>
    <w:rsid w:val="6142C905"/>
    <w:rsid w:val="6152AD92"/>
    <w:rsid w:val="616AB9B7"/>
    <w:rsid w:val="6180232F"/>
    <w:rsid w:val="61A629F8"/>
    <w:rsid w:val="61E94A52"/>
    <w:rsid w:val="62483709"/>
    <w:rsid w:val="628B9545"/>
    <w:rsid w:val="62DE8547"/>
    <w:rsid w:val="6355C729"/>
    <w:rsid w:val="635636B1"/>
    <w:rsid w:val="636870DB"/>
    <w:rsid w:val="63957521"/>
    <w:rsid w:val="63E4076A"/>
    <w:rsid w:val="64495A7B"/>
    <w:rsid w:val="644AF83A"/>
    <w:rsid w:val="648BC914"/>
    <w:rsid w:val="64D6A9CE"/>
    <w:rsid w:val="64D90669"/>
    <w:rsid w:val="65188BF1"/>
    <w:rsid w:val="65A537F4"/>
    <w:rsid w:val="6642764F"/>
    <w:rsid w:val="66C2D64D"/>
    <w:rsid w:val="66DC2851"/>
    <w:rsid w:val="67319F00"/>
    <w:rsid w:val="679147FF"/>
    <w:rsid w:val="67CD6800"/>
    <w:rsid w:val="67F59423"/>
    <w:rsid w:val="68E11C29"/>
    <w:rsid w:val="696F2F0D"/>
    <w:rsid w:val="69778608"/>
    <w:rsid w:val="69834B5C"/>
    <w:rsid w:val="69C7C0B8"/>
    <w:rsid w:val="6A66D28F"/>
    <w:rsid w:val="6A9AEC4E"/>
    <w:rsid w:val="6B2BA270"/>
    <w:rsid w:val="6B6930CB"/>
    <w:rsid w:val="6B855FF4"/>
    <w:rsid w:val="6B97374C"/>
    <w:rsid w:val="6BD7D61B"/>
    <w:rsid w:val="6C125D1D"/>
    <w:rsid w:val="6C3DFBC1"/>
    <w:rsid w:val="6C4D809A"/>
    <w:rsid w:val="6C530629"/>
    <w:rsid w:val="6C908650"/>
    <w:rsid w:val="6CAA28FE"/>
    <w:rsid w:val="6CDE9303"/>
    <w:rsid w:val="6D037F88"/>
    <w:rsid w:val="6D164119"/>
    <w:rsid w:val="6D17AFF5"/>
    <w:rsid w:val="6D8A3BA0"/>
    <w:rsid w:val="6D8C1642"/>
    <w:rsid w:val="6D8DDC1B"/>
    <w:rsid w:val="6E2BAA02"/>
    <w:rsid w:val="6E63B573"/>
    <w:rsid w:val="6E6FE4DC"/>
    <w:rsid w:val="6E7EACA3"/>
    <w:rsid w:val="6F005972"/>
    <w:rsid w:val="6F175BB9"/>
    <w:rsid w:val="6F183DEF"/>
    <w:rsid w:val="701BF446"/>
    <w:rsid w:val="712A75E5"/>
    <w:rsid w:val="715A33BA"/>
    <w:rsid w:val="71A69848"/>
    <w:rsid w:val="71EBB4A2"/>
    <w:rsid w:val="7216CBB9"/>
    <w:rsid w:val="72193239"/>
    <w:rsid w:val="72450AFC"/>
    <w:rsid w:val="72751533"/>
    <w:rsid w:val="72D886CA"/>
    <w:rsid w:val="74710659"/>
    <w:rsid w:val="74AEA745"/>
    <w:rsid w:val="751A686B"/>
    <w:rsid w:val="75A3294A"/>
    <w:rsid w:val="75BA801F"/>
    <w:rsid w:val="769AC4C1"/>
    <w:rsid w:val="76B5B9CB"/>
    <w:rsid w:val="76FDF781"/>
    <w:rsid w:val="7759B2A2"/>
    <w:rsid w:val="776A18D2"/>
    <w:rsid w:val="77A24E0C"/>
    <w:rsid w:val="77CE8842"/>
    <w:rsid w:val="77DE1B72"/>
    <w:rsid w:val="77FF9A06"/>
    <w:rsid w:val="7880CEF5"/>
    <w:rsid w:val="78DD7C1C"/>
    <w:rsid w:val="78F0F01B"/>
    <w:rsid w:val="7904BB1A"/>
    <w:rsid w:val="7975BEFA"/>
    <w:rsid w:val="7A1D50B5"/>
    <w:rsid w:val="7A8F6E14"/>
    <w:rsid w:val="7AD73DDC"/>
    <w:rsid w:val="7B0410EA"/>
    <w:rsid w:val="7B660D15"/>
    <w:rsid w:val="7B851ED4"/>
    <w:rsid w:val="7B98CB4E"/>
    <w:rsid w:val="7BFD0344"/>
    <w:rsid w:val="7C36A6E4"/>
    <w:rsid w:val="7C7D88C5"/>
    <w:rsid w:val="7CCD238E"/>
    <w:rsid w:val="7CFFC557"/>
    <w:rsid w:val="7D3E2007"/>
    <w:rsid w:val="7D64D1ED"/>
    <w:rsid w:val="7DACDF7C"/>
    <w:rsid w:val="7DD4A9CD"/>
    <w:rsid w:val="7E183212"/>
    <w:rsid w:val="7E3716C3"/>
    <w:rsid w:val="7E382809"/>
    <w:rsid w:val="7EB98755"/>
    <w:rsid w:val="7EFAA973"/>
    <w:rsid w:val="7F012414"/>
    <w:rsid w:val="7F2F3971"/>
    <w:rsid w:val="7F60A33C"/>
    <w:rsid w:val="7F896FDC"/>
    <w:rsid w:val="7FB7D858"/>
    <w:rsid w:val="7FED1EC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41"/>
    <o:shapelayout v:ext="edit">
      <o:idmap v:ext="edit" data="1"/>
    </o:shapelayout>
  </w:shapeDefaults>
  <w:decimalSymbol w:val="."/>
  <w:listSeparator w:val=","/>
  <w14:docId w14:val="1D53D70E"/>
  <w15:docId w15:val="{5412DFA5-58E7-4FB8-87A8-06178531D8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2B2"/>
    <w:rPr>
      <w:sz w:val="24"/>
      <w:szCs w:val="24"/>
    </w:rPr>
  </w:style>
  <w:style w:type="paragraph" w:styleId="Heading1">
    <w:name w:val="heading 1"/>
    <w:next w:val="BodyText12"/>
    <w:qFormat/>
    <w:rsid w:val="00EB0E89"/>
    <w:pPr>
      <w:keepNext/>
      <w:keepLines/>
      <w:numPr>
        <w:ilvl w:val="1"/>
        <w:numId w:val="12"/>
      </w:numPr>
      <w:spacing w:before="240" w:after="120"/>
      <w:outlineLvl w:val="0"/>
    </w:pPr>
    <w:rPr>
      <w:rFonts w:ascii="Arial" w:hAnsi="Arial"/>
      <w:b/>
      <w:caps/>
      <w:sz w:val="24"/>
    </w:rPr>
  </w:style>
  <w:style w:type="paragraph" w:styleId="Heading2">
    <w:name w:val="heading 2"/>
    <w:next w:val="BodyText12"/>
    <w:qFormat/>
    <w:rsid w:val="00B006D5"/>
    <w:pPr>
      <w:keepNext/>
      <w:keepLines/>
      <w:numPr>
        <w:ilvl w:val="2"/>
        <w:numId w:val="12"/>
      </w:numPr>
      <w:tabs>
        <w:tab w:val="clear" w:pos="821"/>
        <w:tab w:val="num" w:pos="911"/>
      </w:tabs>
      <w:spacing w:before="240" w:after="120"/>
      <w:ind w:left="911"/>
      <w:outlineLvl w:val="1"/>
    </w:pPr>
    <w:rPr>
      <w:rFonts w:ascii="Arial" w:hAnsi="Arial"/>
      <w:b/>
      <w:sz w:val="24"/>
    </w:rPr>
  </w:style>
  <w:style w:type="paragraph" w:styleId="Heading3">
    <w:name w:val="heading 3"/>
    <w:next w:val="BodyText12"/>
    <w:qFormat/>
    <w:rsid w:val="00B006D5"/>
    <w:pPr>
      <w:keepNext/>
      <w:keepLines/>
      <w:numPr>
        <w:ilvl w:val="3"/>
        <w:numId w:val="12"/>
      </w:numPr>
      <w:spacing w:before="240" w:after="120"/>
      <w:outlineLvl w:val="2"/>
    </w:pPr>
    <w:rPr>
      <w:rFonts w:ascii="Arial" w:hAnsi="Arial"/>
      <w:b/>
      <w:sz w:val="24"/>
    </w:rPr>
  </w:style>
  <w:style w:type="paragraph" w:styleId="Heading4">
    <w:name w:val="heading 4"/>
    <w:next w:val="BodyText12"/>
    <w:qFormat/>
    <w:rsid w:val="00B006D5"/>
    <w:pPr>
      <w:keepNext/>
      <w:keepLines/>
      <w:numPr>
        <w:ilvl w:val="4"/>
        <w:numId w:val="12"/>
      </w:numPr>
      <w:spacing w:before="240" w:after="120"/>
      <w:outlineLvl w:val="3"/>
    </w:pPr>
    <w:rPr>
      <w:rFonts w:ascii="Arial" w:hAnsi="Arial"/>
      <w:b/>
      <w:sz w:val="24"/>
    </w:rPr>
  </w:style>
  <w:style w:type="paragraph" w:styleId="Heading5">
    <w:name w:val="heading 5"/>
    <w:next w:val="BodyText12"/>
    <w:qFormat/>
    <w:rsid w:val="00B006D5"/>
    <w:pPr>
      <w:keepNext/>
      <w:keepLines/>
      <w:numPr>
        <w:ilvl w:val="5"/>
        <w:numId w:val="12"/>
      </w:numPr>
      <w:spacing w:before="240" w:after="120"/>
      <w:outlineLvl w:val="4"/>
    </w:pPr>
    <w:rPr>
      <w:rFonts w:ascii="Arial" w:hAnsi="Arial"/>
      <w:b/>
      <w:sz w:val="24"/>
    </w:rPr>
  </w:style>
  <w:style w:type="paragraph" w:styleId="Heading6">
    <w:name w:val="heading 6"/>
    <w:next w:val="BodyText12"/>
    <w:qFormat/>
    <w:rsid w:val="00B006D5"/>
    <w:pPr>
      <w:keepNext/>
      <w:keepLines/>
      <w:numPr>
        <w:ilvl w:val="6"/>
        <w:numId w:val="12"/>
      </w:numPr>
      <w:spacing w:before="240" w:after="120"/>
      <w:outlineLvl w:val="5"/>
    </w:pPr>
    <w:rPr>
      <w:rFonts w:ascii="Arial" w:hAnsi="Arial"/>
      <w:b/>
      <w:sz w:val="24"/>
    </w:rPr>
  </w:style>
  <w:style w:type="paragraph" w:styleId="Heading7">
    <w:name w:val="heading 7"/>
    <w:next w:val="BodyText12"/>
    <w:qFormat/>
    <w:rsid w:val="00B006D5"/>
    <w:pPr>
      <w:keepNext/>
      <w:keepLines/>
      <w:numPr>
        <w:ilvl w:val="7"/>
        <w:numId w:val="12"/>
      </w:numPr>
      <w:spacing w:before="240" w:after="120"/>
      <w:outlineLvl w:val="6"/>
    </w:pPr>
    <w:rPr>
      <w:rFonts w:ascii="Arial" w:hAnsi="Arial"/>
      <w:b/>
      <w:sz w:val="24"/>
    </w:rPr>
  </w:style>
  <w:style w:type="paragraph" w:styleId="Heading8">
    <w:name w:val="heading 8"/>
    <w:next w:val="BodyText12"/>
    <w:qFormat/>
    <w:rsid w:val="00B006D5"/>
    <w:pPr>
      <w:keepNext/>
      <w:keepLines/>
      <w:numPr>
        <w:ilvl w:val="8"/>
        <w:numId w:val="12"/>
      </w:numPr>
      <w:spacing w:before="240" w:after="120"/>
      <w:outlineLvl w:val="7"/>
    </w:pPr>
    <w:rPr>
      <w:rFonts w:ascii="Arial" w:hAnsi="Arial"/>
      <w:b/>
      <w:sz w:val="24"/>
    </w:rPr>
  </w:style>
  <w:style w:type="paragraph" w:styleId="Heading9">
    <w:name w:val="heading 9"/>
    <w:next w:val="BodyText12"/>
    <w:semiHidden/>
    <w:qFormat/>
    <w:rsid w:val="00B006D5"/>
    <w:pPr>
      <w:keepNext/>
      <w:keepLines/>
      <w:tabs>
        <w:tab w:val="left" w:pos="2650"/>
      </w:tabs>
      <w:spacing w:after="60"/>
      <w:outlineLvl w:val="8"/>
    </w:pPr>
    <w:rPr>
      <w:rFonts w:ascii="Arial" w:hAnsi="Arial"/>
      <w:b/>
      <w: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12">
    <w:name w:val="Body Text 12"/>
    <w:link w:val="BodyText12Char"/>
    <w:qFormat/>
    <w:rsid w:val="00B006D5"/>
    <w:pPr>
      <w:spacing w:after="240" w:line="264" w:lineRule="auto"/>
      <w:jc w:val="both"/>
    </w:pPr>
    <w:rPr>
      <w:sz w:val="24"/>
    </w:rPr>
  </w:style>
  <w:style w:type="paragraph" w:styleId="TOC1">
    <w:name w:val="toc 1"/>
    <w:uiPriority w:val="39"/>
    <w:rsid w:val="00B006D5"/>
    <w:pPr>
      <w:tabs>
        <w:tab w:val="left" w:pos="504"/>
        <w:tab w:val="right" w:leader="dot" w:pos="9360"/>
      </w:tabs>
      <w:spacing w:before="200"/>
      <w:ind w:left="504" w:right="720" w:hanging="504"/>
    </w:pPr>
    <w:rPr>
      <w:rFonts w:ascii="Arial" w:hAnsi="Arial"/>
      <w:b/>
      <w:caps/>
    </w:rPr>
  </w:style>
  <w:style w:type="paragraph" w:styleId="TOC2">
    <w:name w:val="toc 2"/>
    <w:uiPriority w:val="39"/>
    <w:rsid w:val="00B006D5"/>
    <w:pPr>
      <w:tabs>
        <w:tab w:val="left" w:pos="720"/>
        <w:tab w:val="right" w:leader="dot" w:pos="9360"/>
      </w:tabs>
      <w:ind w:left="720" w:right="720" w:hanging="720"/>
    </w:pPr>
    <w:rPr>
      <w:rFonts w:ascii="Arial" w:hAnsi="Arial"/>
    </w:rPr>
  </w:style>
  <w:style w:type="paragraph" w:styleId="TOC3">
    <w:name w:val="toc 3"/>
    <w:uiPriority w:val="39"/>
    <w:rsid w:val="00B006D5"/>
    <w:pPr>
      <w:tabs>
        <w:tab w:val="left" w:pos="907"/>
        <w:tab w:val="right" w:leader="dot" w:pos="9360"/>
      </w:tabs>
      <w:ind w:left="907" w:right="720" w:hanging="907"/>
    </w:pPr>
    <w:rPr>
      <w:rFonts w:ascii="Arial" w:hAnsi="Arial"/>
    </w:rPr>
  </w:style>
  <w:style w:type="paragraph" w:styleId="TOC4">
    <w:name w:val="toc 4"/>
    <w:semiHidden/>
    <w:rsid w:val="00B006D5"/>
    <w:pPr>
      <w:tabs>
        <w:tab w:val="left" w:pos="1080"/>
        <w:tab w:val="right" w:leader="dot" w:pos="9360"/>
      </w:tabs>
      <w:ind w:left="1080" w:right="720" w:hanging="1080"/>
    </w:pPr>
    <w:rPr>
      <w:rFonts w:ascii="Arial" w:hAnsi="Arial"/>
    </w:rPr>
  </w:style>
  <w:style w:type="paragraph" w:styleId="TOC5">
    <w:name w:val="toc 5"/>
    <w:semiHidden/>
    <w:rsid w:val="00B006D5"/>
    <w:pPr>
      <w:tabs>
        <w:tab w:val="left" w:pos="1267"/>
        <w:tab w:val="right" w:leader="dot" w:pos="9360"/>
      </w:tabs>
      <w:ind w:left="1267" w:right="720" w:hanging="1267"/>
    </w:pPr>
    <w:rPr>
      <w:rFonts w:ascii="Arial" w:hAnsi="Arial"/>
      <w:szCs w:val="24"/>
    </w:rPr>
  </w:style>
  <w:style w:type="paragraph" w:styleId="TOC6">
    <w:name w:val="toc 6"/>
    <w:semiHidden/>
    <w:rsid w:val="00B006D5"/>
    <w:pPr>
      <w:tabs>
        <w:tab w:val="left" w:pos="1440"/>
        <w:tab w:val="right" w:leader="dot" w:pos="9360"/>
      </w:tabs>
      <w:ind w:left="1440" w:right="720" w:hanging="1440"/>
    </w:pPr>
    <w:rPr>
      <w:rFonts w:ascii="Arial" w:hAnsi="Arial"/>
    </w:rPr>
  </w:style>
  <w:style w:type="paragraph" w:styleId="TOC7">
    <w:name w:val="toc 7"/>
    <w:semiHidden/>
    <w:rsid w:val="00B006D5"/>
    <w:pPr>
      <w:tabs>
        <w:tab w:val="left" w:pos="1613"/>
        <w:tab w:val="right" w:leader="dot" w:pos="9360"/>
      </w:tabs>
      <w:ind w:left="1613" w:right="720" w:hanging="1613"/>
    </w:pPr>
    <w:rPr>
      <w:rFonts w:ascii="Arial" w:hAnsi="Arial"/>
    </w:rPr>
  </w:style>
  <w:style w:type="paragraph" w:styleId="TOC8">
    <w:name w:val="toc 8"/>
    <w:next w:val="Basic12"/>
    <w:semiHidden/>
    <w:rsid w:val="00B006D5"/>
    <w:pPr>
      <w:tabs>
        <w:tab w:val="left" w:pos="1800"/>
        <w:tab w:val="right" w:leader="dot" w:pos="9360"/>
      </w:tabs>
      <w:ind w:left="1800" w:right="720" w:hanging="1800"/>
    </w:pPr>
    <w:rPr>
      <w:rFonts w:ascii="Arial" w:hAnsi="Arial"/>
    </w:rPr>
  </w:style>
  <w:style w:type="paragraph" w:customStyle="1" w:styleId="Basic12">
    <w:name w:val="Basic 12"/>
    <w:qFormat/>
    <w:rsid w:val="00B006D5"/>
    <w:rPr>
      <w:sz w:val="24"/>
    </w:rPr>
  </w:style>
  <w:style w:type="paragraph" w:styleId="TOC9">
    <w:name w:val="toc 9"/>
    <w:basedOn w:val="Normal"/>
    <w:next w:val="Normal"/>
    <w:autoRedefine/>
    <w:semiHidden/>
    <w:rsid w:val="000E0626"/>
    <w:pPr>
      <w:tabs>
        <w:tab w:val="left" w:pos="2347"/>
        <w:tab w:val="right" w:leader="dot" w:pos="9360"/>
      </w:tabs>
      <w:ind w:left="1627" w:right="720" w:hanging="1627"/>
    </w:pPr>
    <w:rPr>
      <w:rFonts w:ascii="Arial" w:hAnsi="Arial"/>
      <w:sz w:val="20"/>
    </w:rPr>
  </w:style>
  <w:style w:type="paragraph" w:styleId="FootnoteText">
    <w:name w:val="footnote text"/>
    <w:semiHidden/>
    <w:rsid w:val="00B006D5"/>
    <w:pPr>
      <w:tabs>
        <w:tab w:val="left" w:pos="288"/>
      </w:tabs>
      <w:spacing w:after="120"/>
      <w:ind w:left="288" w:hanging="288"/>
      <w:jc w:val="both"/>
    </w:pPr>
  </w:style>
  <w:style w:type="paragraph" w:styleId="Header">
    <w:name w:val="header"/>
    <w:link w:val="HeaderChar"/>
    <w:uiPriority w:val="99"/>
    <w:rsid w:val="00B006D5"/>
  </w:style>
  <w:style w:type="character" w:customStyle="1" w:styleId="HeaderChar">
    <w:name w:val="Header Char"/>
    <w:basedOn w:val="DefaultParagraphFont"/>
    <w:link w:val="Header"/>
    <w:uiPriority w:val="99"/>
    <w:rsid w:val="00D7456B"/>
    <w:rPr>
      <w:lang w:val="en-US" w:eastAsia="en-US" w:bidi="ar-SA"/>
    </w:rPr>
  </w:style>
  <w:style w:type="paragraph" w:styleId="Footer">
    <w:name w:val="footer"/>
    <w:link w:val="FooterChar"/>
    <w:uiPriority w:val="99"/>
    <w:rsid w:val="00B006D5"/>
    <w:pPr>
      <w:spacing w:before="60"/>
    </w:pPr>
  </w:style>
  <w:style w:type="character" w:customStyle="1" w:styleId="FooterChar">
    <w:name w:val="Footer Char"/>
    <w:basedOn w:val="DefaultParagraphFont"/>
    <w:link w:val="Footer"/>
    <w:uiPriority w:val="99"/>
    <w:rsid w:val="0010371D"/>
    <w:rPr>
      <w:lang w:val="en-US" w:eastAsia="en-US" w:bidi="ar-SA"/>
    </w:rPr>
  </w:style>
  <w:style w:type="paragraph" w:customStyle="1" w:styleId="Basic11">
    <w:name w:val="Basic 11"/>
    <w:qFormat/>
    <w:rsid w:val="00B006D5"/>
    <w:rPr>
      <w:sz w:val="22"/>
    </w:rPr>
  </w:style>
  <w:style w:type="paragraph" w:customStyle="1" w:styleId="BodyText11">
    <w:name w:val="Body Text 11"/>
    <w:qFormat/>
    <w:rsid w:val="00B006D5"/>
    <w:pPr>
      <w:spacing w:after="180"/>
      <w:jc w:val="both"/>
    </w:pPr>
    <w:rPr>
      <w:sz w:val="22"/>
    </w:rPr>
  </w:style>
  <w:style w:type="character" w:styleId="FootnoteReference">
    <w:name w:val="footnote reference"/>
    <w:semiHidden/>
    <w:rsid w:val="00B006D5"/>
    <w:rPr>
      <w:dstrike w:val="0"/>
      <w:noProof w:val="0"/>
      <w:color w:val="auto"/>
      <w:vertAlign w:val="superscript"/>
      <w:lang w:val="en-US"/>
    </w:rPr>
  </w:style>
  <w:style w:type="character" w:styleId="PageNumber">
    <w:name w:val="page number"/>
    <w:basedOn w:val="DefaultParagraphFont"/>
    <w:semiHidden/>
    <w:rsid w:val="00B87BB7"/>
    <w:rPr>
      <w:rFonts w:ascii="Times New Roman" w:hAnsi="Times New Roman"/>
      <w:sz w:val="20"/>
      <w:lang w:val="en-US"/>
    </w:rPr>
  </w:style>
  <w:style w:type="character" w:styleId="Hyperlink">
    <w:name w:val="Hyperlink"/>
    <w:basedOn w:val="DefaultParagraphFont"/>
    <w:uiPriority w:val="99"/>
    <w:rsid w:val="00B006D5"/>
    <w:rPr>
      <w:color w:val="0000FF"/>
      <w:u w:val="none"/>
    </w:rPr>
  </w:style>
  <w:style w:type="paragraph" w:styleId="DocumentMap">
    <w:name w:val="Document Map"/>
    <w:basedOn w:val="Normal"/>
    <w:semiHidden/>
    <w:rsid w:val="00B87BB7"/>
    <w:pPr>
      <w:shd w:val="clear" w:color="auto" w:fill="000080"/>
    </w:pPr>
    <w:rPr>
      <w:rFonts w:ascii="Tahoma" w:hAnsi="Tahoma" w:cs="Tahoma"/>
    </w:rPr>
  </w:style>
  <w:style w:type="character" w:styleId="FollowedHyperlink">
    <w:name w:val="FollowedHyperlink"/>
    <w:basedOn w:val="DefaultParagraphFont"/>
    <w:semiHidden/>
    <w:rsid w:val="00B006D5"/>
    <w:rPr>
      <w:color w:val="800080"/>
      <w:u w:val="none"/>
    </w:rPr>
  </w:style>
  <w:style w:type="paragraph" w:customStyle="1" w:styleId="MarkforTOC">
    <w:name w:val="Mark for TOC"/>
    <w:next w:val="Basic11"/>
    <w:rsid w:val="00596E1F"/>
    <w:pPr>
      <w:keepNext/>
      <w:spacing w:before="60" w:after="60"/>
      <w:ind w:left="1440" w:hanging="1440"/>
    </w:pPr>
    <w:rPr>
      <w:rFonts w:ascii="Arial" w:hAnsi="Arial"/>
      <w:b/>
    </w:rPr>
  </w:style>
  <w:style w:type="paragraph" w:customStyle="1" w:styleId="GuideBullet">
    <w:name w:val="GuideBullet"/>
    <w:semiHidden/>
    <w:rsid w:val="00B87BB7"/>
    <w:pPr>
      <w:numPr>
        <w:numId w:val="2"/>
      </w:numPr>
      <w:tabs>
        <w:tab w:val="left" w:pos="288"/>
      </w:tabs>
      <w:spacing w:after="40"/>
    </w:pPr>
    <w:rPr>
      <w:sz w:val="22"/>
    </w:rPr>
  </w:style>
  <w:style w:type="paragraph" w:customStyle="1" w:styleId="GuideDash">
    <w:name w:val="GuideDash"/>
    <w:semiHidden/>
    <w:rsid w:val="00B87BB7"/>
    <w:pPr>
      <w:numPr>
        <w:numId w:val="3"/>
      </w:numPr>
      <w:tabs>
        <w:tab w:val="clear" w:pos="1786"/>
        <w:tab w:val="left" w:pos="576"/>
      </w:tabs>
      <w:spacing w:after="40"/>
      <w:ind w:left="576"/>
    </w:pPr>
    <w:rPr>
      <w:sz w:val="22"/>
    </w:rPr>
  </w:style>
  <w:style w:type="paragraph" w:customStyle="1" w:styleId="GuideText">
    <w:name w:val="GuideText"/>
    <w:semiHidden/>
    <w:rsid w:val="00B87BB7"/>
    <w:pPr>
      <w:keepLines/>
      <w:spacing w:after="100"/>
    </w:pPr>
    <w:rPr>
      <w:sz w:val="22"/>
    </w:rPr>
  </w:style>
  <w:style w:type="paragraph" w:customStyle="1" w:styleId="BodyText11Indent">
    <w:name w:val="Body Text 11 Indent"/>
    <w:qFormat/>
    <w:rsid w:val="00B006D5"/>
    <w:pPr>
      <w:spacing w:after="180"/>
      <w:ind w:left="432"/>
      <w:jc w:val="both"/>
    </w:pPr>
    <w:rPr>
      <w:sz w:val="22"/>
    </w:rPr>
  </w:style>
  <w:style w:type="paragraph" w:customStyle="1" w:styleId="BodyText12Indent">
    <w:name w:val="Body Text 12 Indent"/>
    <w:qFormat/>
    <w:rsid w:val="00B006D5"/>
    <w:pPr>
      <w:spacing w:after="240"/>
      <w:ind w:left="432"/>
      <w:jc w:val="both"/>
    </w:pPr>
    <w:rPr>
      <w:sz w:val="24"/>
    </w:rPr>
  </w:style>
  <w:style w:type="paragraph" w:customStyle="1" w:styleId="Bullet11-1">
    <w:name w:val="Bullet 11-1"/>
    <w:qFormat/>
    <w:rsid w:val="0088314A"/>
    <w:pPr>
      <w:numPr>
        <w:numId w:val="4"/>
      </w:numPr>
      <w:spacing w:after="120"/>
      <w:jc w:val="both"/>
    </w:pPr>
    <w:rPr>
      <w:sz w:val="22"/>
    </w:rPr>
  </w:style>
  <w:style w:type="paragraph" w:customStyle="1" w:styleId="Bullet11-2">
    <w:name w:val="Bullet 11-2"/>
    <w:qFormat/>
    <w:rsid w:val="0088314A"/>
    <w:pPr>
      <w:numPr>
        <w:numId w:val="5"/>
      </w:numPr>
      <w:spacing w:after="120"/>
      <w:jc w:val="both"/>
    </w:pPr>
    <w:rPr>
      <w:sz w:val="22"/>
    </w:rPr>
  </w:style>
  <w:style w:type="paragraph" w:customStyle="1" w:styleId="Bullet11-3">
    <w:name w:val="Bullet 11-3"/>
    <w:qFormat/>
    <w:rsid w:val="0088314A"/>
    <w:pPr>
      <w:numPr>
        <w:numId w:val="6"/>
      </w:numPr>
      <w:spacing w:after="120"/>
      <w:jc w:val="both"/>
    </w:pPr>
    <w:rPr>
      <w:sz w:val="22"/>
    </w:rPr>
  </w:style>
  <w:style w:type="paragraph" w:customStyle="1" w:styleId="Bullet11-4">
    <w:name w:val="Bullet 11-4"/>
    <w:qFormat/>
    <w:rsid w:val="0088314A"/>
    <w:pPr>
      <w:numPr>
        <w:numId w:val="7"/>
      </w:numPr>
      <w:spacing w:after="120"/>
      <w:jc w:val="both"/>
    </w:pPr>
    <w:rPr>
      <w:sz w:val="22"/>
    </w:rPr>
  </w:style>
  <w:style w:type="paragraph" w:customStyle="1" w:styleId="Bullet12-1">
    <w:name w:val="Bullet 12-1"/>
    <w:qFormat/>
    <w:rsid w:val="00B006D5"/>
    <w:pPr>
      <w:numPr>
        <w:numId w:val="8"/>
      </w:numPr>
      <w:spacing w:after="120"/>
      <w:jc w:val="both"/>
    </w:pPr>
    <w:rPr>
      <w:sz w:val="24"/>
    </w:rPr>
  </w:style>
  <w:style w:type="paragraph" w:customStyle="1" w:styleId="Bullet12-2">
    <w:name w:val="Bullet 12-2"/>
    <w:qFormat/>
    <w:rsid w:val="00B006D5"/>
    <w:pPr>
      <w:numPr>
        <w:numId w:val="9"/>
      </w:numPr>
      <w:spacing w:after="120"/>
      <w:jc w:val="both"/>
    </w:pPr>
    <w:rPr>
      <w:sz w:val="24"/>
    </w:rPr>
  </w:style>
  <w:style w:type="paragraph" w:customStyle="1" w:styleId="Bullet12-3">
    <w:name w:val="Bullet 12-3"/>
    <w:qFormat/>
    <w:rsid w:val="00B006D5"/>
    <w:pPr>
      <w:numPr>
        <w:numId w:val="10"/>
      </w:numPr>
      <w:spacing w:after="120"/>
      <w:jc w:val="both"/>
    </w:pPr>
    <w:rPr>
      <w:sz w:val="24"/>
    </w:rPr>
  </w:style>
  <w:style w:type="paragraph" w:customStyle="1" w:styleId="Bullet12-4">
    <w:name w:val="Bullet 12-4"/>
    <w:qFormat/>
    <w:rsid w:val="00B006D5"/>
    <w:pPr>
      <w:numPr>
        <w:numId w:val="11"/>
      </w:numPr>
      <w:spacing w:after="120"/>
      <w:jc w:val="both"/>
    </w:pPr>
    <w:rPr>
      <w:sz w:val="24"/>
    </w:rPr>
  </w:style>
  <w:style w:type="paragraph" w:styleId="Caption">
    <w:name w:val="caption"/>
    <w:next w:val="TableText"/>
    <w:qFormat/>
    <w:rsid w:val="0088314A"/>
    <w:pPr>
      <w:keepNext/>
      <w:tabs>
        <w:tab w:val="left" w:pos="1152"/>
      </w:tabs>
      <w:spacing w:before="60" w:after="60"/>
      <w:ind w:left="1152" w:hanging="1152"/>
    </w:pPr>
    <w:rPr>
      <w:b/>
      <w:bCs/>
      <w:szCs w:val="18"/>
    </w:rPr>
  </w:style>
  <w:style w:type="paragraph" w:customStyle="1" w:styleId="TableText">
    <w:name w:val="Table Text"/>
    <w:qFormat/>
    <w:rsid w:val="00B006D5"/>
    <w:pPr>
      <w:tabs>
        <w:tab w:val="left" w:pos="288"/>
        <w:tab w:val="left" w:pos="576"/>
        <w:tab w:val="left" w:pos="864"/>
      </w:tabs>
    </w:pPr>
  </w:style>
  <w:style w:type="paragraph" w:customStyle="1" w:styleId="Heading0">
    <w:name w:val="Heading 0"/>
    <w:next w:val="BodyText12"/>
    <w:qFormat/>
    <w:rsid w:val="00B006D5"/>
    <w:pPr>
      <w:keepNext/>
      <w:keepLines/>
      <w:numPr>
        <w:numId w:val="12"/>
      </w:numPr>
      <w:spacing w:before="240" w:after="120"/>
      <w:outlineLvl w:val="0"/>
    </w:pPr>
    <w:rPr>
      <w:rFonts w:ascii="Arial" w:hAnsi="Arial"/>
      <w:b/>
      <w:caps/>
      <w:sz w:val="24"/>
    </w:rPr>
  </w:style>
  <w:style w:type="paragraph" w:customStyle="1" w:styleId="Numbered11-1">
    <w:name w:val="Numbered 11-1"/>
    <w:qFormat/>
    <w:rsid w:val="00B006D5"/>
    <w:pPr>
      <w:numPr>
        <w:numId w:val="13"/>
      </w:numPr>
      <w:spacing w:after="120"/>
      <w:jc w:val="both"/>
    </w:pPr>
    <w:rPr>
      <w:sz w:val="22"/>
    </w:rPr>
  </w:style>
  <w:style w:type="paragraph" w:customStyle="1" w:styleId="Numbered11-2">
    <w:name w:val="Numbered 11-2"/>
    <w:qFormat/>
    <w:rsid w:val="00B006D5"/>
    <w:pPr>
      <w:numPr>
        <w:numId w:val="14"/>
      </w:numPr>
      <w:spacing w:after="120"/>
      <w:jc w:val="both"/>
    </w:pPr>
    <w:rPr>
      <w:sz w:val="22"/>
    </w:rPr>
  </w:style>
  <w:style w:type="paragraph" w:customStyle="1" w:styleId="Numbered11-3">
    <w:name w:val="Numbered 11-3"/>
    <w:qFormat/>
    <w:rsid w:val="00B006D5"/>
    <w:pPr>
      <w:numPr>
        <w:numId w:val="15"/>
      </w:numPr>
      <w:spacing w:after="120"/>
      <w:jc w:val="both"/>
    </w:pPr>
    <w:rPr>
      <w:sz w:val="22"/>
    </w:rPr>
  </w:style>
  <w:style w:type="paragraph" w:customStyle="1" w:styleId="Numbered11-4">
    <w:name w:val="Numbered 11-4"/>
    <w:qFormat/>
    <w:rsid w:val="00B006D5"/>
    <w:pPr>
      <w:numPr>
        <w:numId w:val="16"/>
      </w:numPr>
      <w:spacing w:after="120"/>
      <w:jc w:val="both"/>
    </w:pPr>
    <w:rPr>
      <w:sz w:val="22"/>
    </w:rPr>
  </w:style>
  <w:style w:type="paragraph" w:customStyle="1" w:styleId="Numbered12-1">
    <w:name w:val="Numbered 12-1"/>
    <w:qFormat/>
    <w:rsid w:val="00B006D5"/>
    <w:pPr>
      <w:numPr>
        <w:numId w:val="17"/>
      </w:numPr>
      <w:spacing w:after="120"/>
      <w:jc w:val="both"/>
    </w:pPr>
    <w:rPr>
      <w:sz w:val="24"/>
    </w:rPr>
  </w:style>
  <w:style w:type="paragraph" w:customStyle="1" w:styleId="Numbered12-2">
    <w:name w:val="Numbered 12-2"/>
    <w:qFormat/>
    <w:rsid w:val="00B006D5"/>
    <w:pPr>
      <w:numPr>
        <w:numId w:val="18"/>
      </w:numPr>
      <w:spacing w:after="120"/>
      <w:jc w:val="both"/>
    </w:pPr>
    <w:rPr>
      <w:sz w:val="24"/>
    </w:rPr>
  </w:style>
  <w:style w:type="paragraph" w:customStyle="1" w:styleId="Numbered12-3">
    <w:name w:val="Numbered 12-3"/>
    <w:qFormat/>
    <w:rsid w:val="00B006D5"/>
    <w:pPr>
      <w:numPr>
        <w:numId w:val="19"/>
      </w:numPr>
      <w:spacing w:after="120"/>
      <w:jc w:val="both"/>
    </w:pPr>
    <w:rPr>
      <w:sz w:val="24"/>
    </w:rPr>
  </w:style>
  <w:style w:type="paragraph" w:customStyle="1" w:styleId="Numbered12-4">
    <w:name w:val="Numbered 12-4"/>
    <w:qFormat/>
    <w:rsid w:val="00B006D5"/>
    <w:pPr>
      <w:numPr>
        <w:numId w:val="20"/>
      </w:numPr>
      <w:spacing w:after="120"/>
      <w:jc w:val="both"/>
    </w:pPr>
    <w:rPr>
      <w:sz w:val="24"/>
    </w:rPr>
  </w:style>
  <w:style w:type="paragraph" w:customStyle="1" w:styleId="Reference">
    <w:name w:val="Reference"/>
    <w:qFormat/>
    <w:rsid w:val="004F7B1D"/>
    <w:pPr>
      <w:keepLines/>
      <w:numPr>
        <w:numId w:val="21"/>
      </w:numPr>
      <w:spacing w:after="120"/>
    </w:pPr>
  </w:style>
  <w:style w:type="paragraph" w:customStyle="1" w:styleId="SubheadingBold11">
    <w:name w:val="Subheading Bold 11"/>
    <w:next w:val="BodyText11"/>
    <w:qFormat/>
    <w:rsid w:val="00B006D5"/>
    <w:pPr>
      <w:keepNext/>
      <w:keepLines/>
      <w:spacing w:before="240" w:after="120"/>
    </w:pPr>
    <w:rPr>
      <w:b/>
      <w:sz w:val="22"/>
    </w:rPr>
  </w:style>
  <w:style w:type="paragraph" w:customStyle="1" w:styleId="SubheadingBold12">
    <w:name w:val="Subheading Bold 12"/>
    <w:next w:val="BodyText12"/>
    <w:qFormat/>
    <w:rsid w:val="00B006D5"/>
    <w:pPr>
      <w:keepNext/>
      <w:keepLines/>
      <w:spacing w:before="240" w:after="120"/>
    </w:pPr>
    <w:rPr>
      <w:b/>
      <w:sz w:val="24"/>
    </w:rPr>
  </w:style>
  <w:style w:type="paragraph" w:customStyle="1" w:styleId="SubheadingBoldItalics11">
    <w:name w:val="Subheading Bold Italics 11"/>
    <w:next w:val="BodyText11"/>
    <w:qFormat/>
    <w:rsid w:val="00B006D5"/>
    <w:pPr>
      <w:keepNext/>
      <w:keepLines/>
      <w:spacing w:before="240" w:after="120"/>
    </w:pPr>
    <w:rPr>
      <w:b/>
      <w:i/>
      <w:sz w:val="22"/>
    </w:rPr>
  </w:style>
  <w:style w:type="paragraph" w:customStyle="1" w:styleId="SubheadingBoldItalics12">
    <w:name w:val="Subheading Bold Italics 12"/>
    <w:next w:val="BodyText12"/>
    <w:qFormat/>
    <w:rsid w:val="00B006D5"/>
    <w:pPr>
      <w:keepNext/>
      <w:keepLines/>
      <w:spacing w:before="240" w:after="120"/>
    </w:pPr>
    <w:rPr>
      <w:b/>
      <w:i/>
      <w:sz w:val="24"/>
    </w:rPr>
  </w:style>
  <w:style w:type="paragraph" w:customStyle="1" w:styleId="TableFootnote">
    <w:name w:val="Table Footnote"/>
    <w:qFormat/>
    <w:rsid w:val="00B006D5"/>
    <w:pPr>
      <w:tabs>
        <w:tab w:val="left" w:pos="288"/>
      </w:tabs>
      <w:ind w:left="288" w:hanging="288"/>
    </w:pPr>
  </w:style>
  <w:style w:type="table" w:styleId="TableGrid">
    <w:name w:val="Table Grid"/>
    <w:basedOn w:val="TableNormal"/>
    <w:uiPriority w:val="59"/>
    <w:rsid w:val="003657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next w:val="Basic11"/>
    <w:uiPriority w:val="99"/>
    <w:unhideWhenUsed/>
    <w:rsid w:val="00EB6E76"/>
    <w:pPr>
      <w:tabs>
        <w:tab w:val="left" w:pos="1008"/>
        <w:tab w:val="right" w:leader="dot" w:pos="9360"/>
      </w:tabs>
      <w:ind w:left="1008" w:right="720" w:hanging="1008"/>
    </w:pPr>
    <w:rPr>
      <w:rFonts w:ascii="Arial" w:hAnsi="Arial"/>
    </w:rPr>
  </w:style>
  <w:style w:type="character" w:styleId="PlaceholderText">
    <w:name w:val="Placeholder Text"/>
    <w:basedOn w:val="DefaultParagraphFont"/>
    <w:uiPriority w:val="99"/>
    <w:semiHidden/>
    <w:rsid w:val="00F26512"/>
    <w:rPr>
      <w:color w:val="808080"/>
    </w:rPr>
  </w:style>
  <w:style w:type="paragraph" w:styleId="BalloonText">
    <w:name w:val="Balloon Text"/>
    <w:basedOn w:val="Normal"/>
    <w:link w:val="BalloonTextChar"/>
    <w:uiPriority w:val="99"/>
    <w:semiHidden/>
    <w:unhideWhenUsed/>
    <w:rsid w:val="00EF2DF9"/>
    <w:rPr>
      <w:rFonts w:ascii="Tahoma" w:hAnsi="Tahoma" w:cs="Tahoma"/>
      <w:sz w:val="16"/>
      <w:szCs w:val="16"/>
    </w:rPr>
  </w:style>
  <w:style w:type="character" w:customStyle="1" w:styleId="BalloonTextChar">
    <w:name w:val="Balloon Text Char"/>
    <w:basedOn w:val="DefaultParagraphFont"/>
    <w:link w:val="BalloonText"/>
    <w:uiPriority w:val="99"/>
    <w:semiHidden/>
    <w:rsid w:val="00EF2DF9"/>
    <w:rPr>
      <w:rFonts w:ascii="Tahoma" w:hAnsi="Tahoma" w:cs="Tahoma"/>
      <w:sz w:val="16"/>
      <w:szCs w:val="16"/>
    </w:rPr>
  </w:style>
  <w:style w:type="character" w:styleId="Mention">
    <w:name w:val="Mention"/>
    <w:basedOn w:val="DefaultParagraphFont"/>
    <w:uiPriority w:val="99"/>
    <w:semiHidden/>
    <w:unhideWhenUsed/>
    <w:rsid w:val="00213783"/>
    <w:rPr>
      <w:color w:val="2B579A"/>
      <w:shd w:val="clear" w:color="auto" w:fill="E6E6E6"/>
    </w:rPr>
  </w:style>
  <w:style w:type="character" w:styleId="CommentReference">
    <w:name w:val="annotation reference"/>
    <w:basedOn w:val="DefaultParagraphFont"/>
    <w:uiPriority w:val="99"/>
    <w:semiHidden/>
    <w:unhideWhenUsed/>
    <w:rsid w:val="00FC22BC"/>
    <w:rPr>
      <w:sz w:val="16"/>
      <w:szCs w:val="16"/>
    </w:rPr>
  </w:style>
  <w:style w:type="paragraph" w:styleId="CommentText">
    <w:name w:val="annotation text"/>
    <w:basedOn w:val="Normal"/>
    <w:link w:val="CommentTextChar"/>
    <w:uiPriority w:val="99"/>
    <w:semiHidden/>
    <w:unhideWhenUsed/>
    <w:rsid w:val="00FC22BC"/>
    <w:rPr>
      <w:sz w:val="20"/>
    </w:rPr>
  </w:style>
  <w:style w:type="character" w:customStyle="1" w:styleId="CommentTextChar">
    <w:name w:val="Comment Text Char"/>
    <w:basedOn w:val="DefaultParagraphFont"/>
    <w:link w:val="CommentText"/>
    <w:uiPriority w:val="99"/>
    <w:semiHidden/>
    <w:rsid w:val="00FC22BC"/>
  </w:style>
  <w:style w:type="paragraph" w:styleId="CommentSubject">
    <w:name w:val="annotation subject"/>
    <w:basedOn w:val="CommentText"/>
    <w:next w:val="CommentText"/>
    <w:link w:val="CommentSubjectChar"/>
    <w:uiPriority w:val="99"/>
    <w:semiHidden/>
    <w:unhideWhenUsed/>
    <w:rsid w:val="00FC22BC"/>
    <w:rPr>
      <w:b/>
      <w:bCs/>
    </w:rPr>
  </w:style>
  <w:style w:type="character" w:customStyle="1" w:styleId="CommentSubjectChar">
    <w:name w:val="Comment Subject Char"/>
    <w:basedOn w:val="CommentTextChar"/>
    <w:link w:val="CommentSubject"/>
    <w:uiPriority w:val="99"/>
    <w:semiHidden/>
    <w:rsid w:val="00FC22BC"/>
    <w:rPr>
      <w:b/>
      <w:bCs/>
    </w:rPr>
  </w:style>
  <w:style w:type="character" w:customStyle="1" w:styleId="BodyText12Char">
    <w:name w:val="Body Text 12 Char"/>
    <w:link w:val="BodyText12"/>
    <w:locked/>
    <w:rsid w:val="00FC22BC"/>
    <w:rPr>
      <w:sz w:val="24"/>
    </w:rPr>
  </w:style>
  <w:style w:type="character" w:styleId="UnresolvedMention">
    <w:name w:val="Unresolved Mention"/>
    <w:basedOn w:val="DefaultParagraphFont"/>
    <w:uiPriority w:val="99"/>
    <w:semiHidden/>
    <w:unhideWhenUsed/>
    <w:rsid w:val="00C138AC"/>
    <w:rPr>
      <w:color w:val="605E5C"/>
      <w:shd w:val="clear" w:color="auto" w:fill="E1DFDD"/>
    </w:rPr>
  </w:style>
  <w:style w:type="paragraph" w:styleId="Revision">
    <w:name w:val="Revision"/>
    <w:hidden/>
    <w:uiPriority w:val="99"/>
    <w:semiHidden/>
    <w:rsid w:val="0080549E"/>
    <w:rPr>
      <w:sz w:val="24"/>
    </w:rPr>
  </w:style>
  <w:style w:type="character" w:customStyle="1" w:styleId="citation">
    <w:name w:val="citation"/>
    <w:basedOn w:val="DefaultParagraphFont"/>
    <w:rsid w:val="006B0D6F"/>
  </w:style>
  <w:style w:type="paragraph" w:styleId="ListParagraph">
    <w:name w:val="List Paragraph"/>
    <w:basedOn w:val="Normal"/>
    <w:uiPriority w:val="34"/>
    <w:qFormat/>
    <w:rsid w:val="00307FD9"/>
    <w:pPr>
      <w:ind w:left="720"/>
      <w:contextualSpacing/>
    </w:pPr>
  </w:style>
  <w:style w:type="paragraph" w:customStyle="1" w:styleId="Compact">
    <w:name w:val="Compact"/>
    <w:basedOn w:val="BodyText"/>
    <w:qFormat/>
    <w:rsid w:val="00FC23A8"/>
    <w:pPr>
      <w:spacing w:before="36" w:after="36"/>
    </w:pPr>
    <w:rPr>
      <w:rFonts w:asciiTheme="minorHAnsi" w:eastAsiaTheme="minorHAnsi" w:hAnsiTheme="minorHAnsi" w:cstheme="minorBidi"/>
    </w:rPr>
  </w:style>
  <w:style w:type="table" w:customStyle="1" w:styleId="Table">
    <w:name w:val="Table"/>
    <w:semiHidden/>
    <w:qFormat/>
    <w:rsid w:val="00FC23A8"/>
    <w:pPr>
      <w:spacing w:after="200"/>
    </w:pPr>
    <w:rPr>
      <w:rFonts w:asciiTheme="minorHAnsi" w:eastAsiaTheme="minorHAnsi" w:hAnsiTheme="minorHAnsi" w:cstheme="minorBidi"/>
      <w:sz w:val="24"/>
      <w:szCs w:val="24"/>
    </w:rPr>
    <w:tblPr>
      <w:tblCellMar>
        <w:top w:w="0" w:type="dxa"/>
        <w:left w:w="108" w:type="dxa"/>
        <w:bottom w:w="0" w:type="dxa"/>
        <w:right w:w="108" w:type="dxa"/>
      </w:tblCellMar>
    </w:tblPr>
  </w:style>
  <w:style w:type="paragraph" w:styleId="BodyText">
    <w:name w:val="Body Text"/>
    <w:basedOn w:val="Normal"/>
    <w:link w:val="BodyTextChar"/>
    <w:uiPriority w:val="99"/>
    <w:semiHidden/>
    <w:unhideWhenUsed/>
    <w:rsid w:val="00FC23A8"/>
    <w:pPr>
      <w:spacing w:after="120"/>
    </w:pPr>
  </w:style>
  <w:style w:type="character" w:customStyle="1" w:styleId="BodyTextChar">
    <w:name w:val="Body Text Char"/>
    <w:basedOn w:val="DefaultParagraphFont"/>
    <w:link w:val="BodyText"/>
    <w:uiPriority w:val="99"/>
    <w:semiHidden/>
    <w:rsid w:val="00FC23A8"/>
    <w:rPr>
      <w:sz w:val="24"/>
    </w:rPr>
  </w:style>
  <w:style w:type="character" w:customStyle="1" w:styleId="header-section-number">
    <w:name w:val="header-section-number"/>
    <w:basedOn w:val="DefaultParagraphFont"/>
    <w:rsid w:val="001232B2"/>
  </w:style>
  <w:style w:type="paragraph" w:styleId="NormalWeb">
    <w:name w:val="Normal (Web)"/>
    <w:basedOn w:val="Normal"/>
    <w:uiPriority w:val="99"/>
    <w:unhideWhenUsed/>
    <w:rsid w:val="001232B2"/>
    <w:pPr>
      <w:spacing w:before="100" w:beforeAutospacing="1" w:after="100" w:afterAutospacing="1"/>
    </w:pPr>
  </w:style>
  <w:style w:type="character" w:customStyle="1" w:styleId="mjx-char">
    <w:name w:val="mjx-char"/>
    <w:basedOn w:val="DefaultParagraphFont"/>
    <w:rsid w:val="00864A83"/>
  </w:style>
  <w:style w:type="character" w:customStyle="1" w:styleId="mjxassistivemathml">
    <w:name w:val="mjx_assistive_mathml"/>
    <w:basedOn w:val="DefaultParagraphFont"/>
    <w:rsid w:val="00864A83"/>
  </w:style>
  <w:style w:type="character" w:customStyle="1" w:styleId="normaltextrun">
    <w:name w:val="normaltextrun"/>
    <w:basedOn w:val="DefaultParagraphFont"/>
    <w:rsid w:val="006E7B38"/>
  </w:style>
  <w:style w:type="character" w:customStyle="1" w:styleId="eop">
    <w:name w:val="eop"/>
    <w:basedOn w:val="DefaultParagraphFont"/>
    <w:rsid w:val="006E7B38"/>
  </w:style>
  <w:style w:type="paragraph" w:customStyle="1" w:styleId="EndNoteBibliographyTitle">
    <w:name w:val="EndNote Bibliography Title"/>
    <w:basedOn w:val="Normal"/>
    <w:link w:val="EndNoteBibliographyTitleChar"/>
    <w:rsid w:val="006E19C3"/>
    <w:pPr>
      <w:jc w:val="center"/>
    </w:pPr>
    <w:rPr>
      <w:noProof/>
    </w:rPr>
  </w:style>
  <w:style w:type="character" w:customStyle="1" w:styleId="EndNoteBibliographyTitleChar">
    <w:name w:val="EndNote Bibliography Title Char"/>
    <w:basedOn w:val="DefaultParagraphFont"/>
    <w:link w:val="EndNoteBibliographyTitle"/>
    <w:rsid w:val="006E19C3"/>
    <w:rPr>
      <w:noProof/>
      <w:sz w:val="24"/>
      <w:szCs w:val="24"/>
    </w:rPr>
  </w:style>
  <w:style w:type="paragraph" w:customStyle="1" w:styleId="EndNoteBibliography">
    <w:name w:val="EndNote Bibliography"/>
    <w:basedOn w:val="Normal"/>
    <w:link w:val="EndNoteBibliographyChar"/>
    <w:rsid w:val="006E19C3"/>
    <w:rPr>
      <w:noProof/>
    </w:rPr>
  </w:style>
  <w:style w:type="character" w:customStyle="1" w:styleId="EndNoteBibliographyChar">
    <w:name w:val="EndNote Bibliography Char"/>
    <w:basedOn w:val="DefaultParagraphFont"/>
    <w:link w:val="EndNoteBibliography"/>
    <w:rsid w:val="006E19C3"/>
    <w:rPr>
      <w:noProof/>
      <w:sz w:val="24"/>
      <w:szCs w:val="24"/>
    </w:rPr>
  </w:style>
  <w:style w:type="paragraph" w:customStyle="1" w:styleId="caption0">
    <w:name w:val="caption0"/>
    <w:basedOn w:val="Normal"/>
    <w:rsid w:val="008C2CF9"/>
    <w:pPr>
      <w:spacing w:before="100" w:beforeAutospacing="1" w:after="100" w:afterAutospacing="1"/>
    </w:pPr>
  </w:style>
  <w:style w:type="paragraph" w:customStyle="1" w:styleId="caption00">
    <w:name w:val="caption00"/>
    <w:basedOn w:val="Normal"/>
    <w:rsid w:val="00C61954"/>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5223">
      <w:bodyDiv w:val="1"/>
      <w:marLeft w:val="0"/>
      <w:marRight w:val="0"/>
      <w:marTop w:val="0"/>
      <w:marBottom w:val="0"/>
      <w:divBdr>
        <w:top w:val="none" w:sz="0" w:space="0" w:color="auto"/>
        <w:left w:val="none" w:sz="0" w:space="0" w:color="auto"/>
        <w:bottom w:val="none" w:sz="0" w:space="0" w:color="auto"/>
        <w:right w:val="none" w:sz="0" w:space="0" w:color="auto"/>
      </w:divBdr>
    </w:div>
    <w:div w:id="31419466">
      <w:bodyDiv w:val="1"/>
      <w:marLeft w:val="0"/>
      <w:marRight w:val="0"/>
      <w:marTop w:val="0"/>
      <w:marBottom w:val="0"/>
      <w:divBdr>
        <w:top w:val="none" w:sz="0" w:space="0" w:color="auto"/>
        <w:left w:val="none" w:sz="0" w:space="0" w:color="auto"/>
        <w:bottom w:val="none" w:sz="0" w:space="0" w:color="auto"/>
        <w:right w:val="none" w:sz="0" w:space="0" w:color="auto"/>
      </w:divBdr>
    </w:div>
    <w:div w:id="88812890">
      <w:bodyDiv w:val="1"/>
      <w:marLeft w:val="0"/>
      <w:marRight w:val="0"/>
      <w:marTop w:val="0"/>
      <w:marBottom w:val="0"/>
      <w:divBdr>
        <w:top w:val="none" w:sz="0" w:space="0" w:color="auto"/>
        <w:left w:val="none" w:sz="0" w:space="0" w:color="auto"/>
        <w:bottom w:val="none" w:sz="0" w:space="0" w:color="auto"/>
        <w:right w:val="none" w:sz="0" w:space="0" w:color="auto"/>
      </w:divBdr>
    </w:div>
    <w:div w:id="213851803">
      <w:bodyDiv w:val="1"/>
      <w:marLeft w:val="0"/>
      <w:marRight w:val="0"/>
      <w:marTop w:val="0"/>
      <w:marBottom w:val="0"/>
      <w:divBdr>
        <w:top w:val="none" w:sz="0" w:space="0" w:color="auto"/>
        <w:left w:val="none" w:sz="0" w:space="0" w:color="auto"/>
        <w:bottom w:val="none" w:sz="0" w:space="0" w:color="auto"/>
        <w:right w:val="none" w:sz="0" w:space="0" w:color="auto"/>
      </w:divBdr>
    </w:div>
    <w:div w:id="235476857">
      <w:bodyDiv w:val="1"/>
      <w:marLeft w:val="0"/>
      <w:marRight w:val="0"/>
      <w:marTop w:val="0"/>
      <w:marBottom w:val="0"/>
      <w:divBdr>
        <w:top w:val="none" w:sz="0" w:space="0" w:color="auto"/>
        <w:left w:val="none" w:sz="0" w:space="0" w:color="auto"/>
        <w:bottom w:val="none" w:sz="0" w:space="0" w:color="auto"/>
        <w:right w:val="none" w:sz="0" w:space="0" w:color="auto"/>
      </w:divBdr>
    </w:div>
    <w:div w:id="291374873">
      <w:bodyDiv w:val="1"/>
      <w:marLeft w:val="0"/>
      <w:marRight w:val="0"/>
      <w:marTop w:val="0"/>
      <w:marBottom w:val="0"/>
      <w:divBdr>
        <w:top w:val="none" w:sz="0" w:space="0" w:color="auto"/>
        <w:left w:val="none" w:sz="0" w:space="0" w:color="auto"/>
        <w:bottom w:val="none" w:sz="0" w:space="0" w:color="auto"/>
        <w:right w:val="none" w:sz="0" w:space="0" w:color="auto"/>
      </w:divBdr>
    </w:div>
    <w:div w:id="295568710">
      <w:bodyDiv w:val="1"/>
      <w:marLeft w:val="0"/>
      <w:marRight w:val="0"/>
      <w:marTop w:val="0"/>
      <w:marBottom w:val="0"/>
      <w:divBdr>
        <w:top w:val="none" w:sz="0" w:space="0" w:color="auto"/>
        <w:left w:val="none" w:sz="0" w:space="0" w:color="auto"/>
        <w:bottom w:val="none" w:sz="0" w:space="0" w:color="auto"/>
        <w:right w:val="none" w:sz="0" w:space="0" w:color="auto"/>
      </w:divBdr>
    </w:div>
    <w:div w:id="317078745">
      <w:bodyDiv w:val="1"/>
      <w:marLeft w:val="0"/>
      <w:marRight w:val="0"/>
      <w:marTop w:val="0"/>
      <w:marBottom w:val="0"/>
      <w:divBdr>
        <w:top w:val="none" w:sz="0" w:space="0" w:color="auto"/>
        <w:left w:val="none" w:sz="0" w:space="0" w:color="auto"/>
        <w:bottom w:val="none" w:sz="0" w:space="0" w:color="auto"/>
        <w:right w:val="none" w:sz="0" w:space="0" w:color="auto"/>
      </w:divBdr>
    </w:div>
    <w:div w:id="320815554">
      <w:bodyDiv w:val="1"/>
      <w:marLeft w:val="0"/>
      <w:marRight w:val="0"/>
      <w:marTop w:val="0"/>
      <w:marBottom w:val="0"/>
      <w:divBdr>
        <w:top w:val="none" w:sz="0" w:space="0" w:color="auto"/>
        <w:left w:val="none" w:sz="0" w:space="0" w:color="auto"/>
        <w:bottom w:val="none" w:sz="0" w:space="0" w:color="auto"/>
        <w:right w:val="none" w:sz="0" w:space="0" w:color="auto"/>
      </w:divBdr>
      <w:divsChild>
        <w:div w:id="316567689">
          <w:marLeft w:val="0"/>
          <w:marRight w:val="0"/>
          <w:marTop w:val="0"/>
          <w:marBottom w:val="0"/>
          <w:divBdr>
            <w:top w:val="none" w:sz="0" w:space="0" w:color="auto"/>
            <w:left w:val="none" w:sz="0" w:space="0" w:color="auto"/>
            <w:bottom w:val="none" w:sz="0" w:space="0" w:color="auto"/>
            <w:right w:val="none" w:sz="0" w:space="0" w:color="auto"/>
          </w:divBdr>
        </w:div>
      </w:divsChild>
    </w:div>
    <w:div w:id="468859286">
      <w:bodyDiv w:val="1"/>
      <w:marLeft w:val="0"/>
      <w:marRight w:val="0"/>
      <w:marTop w:val="0"/>
      <w:marBottom w:val="0"/>
      <w:divBdr>
        <w:top w:val="none" w:sz="0" w:space="0" w:color="auto"/>
        <w:left w:val="none" w:sz="0" w:space="0" w:color="auto"/>
        <w:bottom w:val="none" w:sz="0" w:space="0" w:color="auto"/>
        <w:right w:val="none" w:sz="0" w:space="0" w:color="auto"/>
      </w:divBdr>
    </w:div>
    <w:div w:id="517155118">
      <w:bodyDiv w:val="1"/>
      <w:marLeft w:val="0"/>
      <w:marRight w:val="0"/>
      <w:marTop w:val="0"/>
      <w:marBottom w:val="0"/>
      <w:divBdr>
        <w:top w:val="none" w:sz="0" w:space="0" w:color="auto"/>
        <w:left w:val="none" w:sz="0" w:space="0" w:color="auto"/>
        <w:bottom w:val="none" w:sz="0" w:space="0" w:color="auto"/>
        <w:right w:val="none" w:sz="0" w:space="0" w:color="auto"/>
      </w:divBdr>
    </w:div>
    <w:div w:id="748112409">
      <w:bodyDiv w:val="1"/>
      <w:marLeft w:val="0"/>
      <w:marRight w:val="0"/>
      <w:marTop w:val="0"/>
      <w:marBottom w:val="0"/>
      <w:divBdr>
        <w:top w:val="none" w:sz="0" w:space="0" w:color="auto"/>
        <w:left w:val="none" w:sz="0" w:space="0" w:color="auto"/>
        <w:bottom w:val="none" w:sz="0" w:space="0" w:color="auto"/>
        <w:right w:val="none" w:sz="0" w:space="0" w:color="auto"/>
      </w:divBdr>
    </w:div>
    <w:div w:id="807632113">
      <w:bodyDiv w:val="1"/>
      <w:marLeft w:val="0"/>
      <w:marRight w:val="0"/>
      <w:marTop w:val="0"/>
      <w:marBottom w:val="0"/>
      <w:divBdr>
        <w:top w:val="none" w:sz="0" w:space="0" w:color="auto"/>
        <w:left w:val="none" w:sz="0" w:space="0" w:color="auto"/>
        <w:bottom w:val="none" w:sz="0" w:space="0" w:color="auto"/>
        <w:right w:val="none" w:sz="0" w:space="0" w:color="auto"/>
      </w:divBdr>
      <w:divsChild>
        <w:div w:id="929238423">
          <w:marLeft w:val="0"/>
          <w:marRight w:val="0"/>
          <w:marTop w:val="0"/>
          <w:marBottom w:val="0"/>
          <w:divBdr>
            <w:top w:val="none" w:sz="0" w:space="0" w:color="auto"/>
            <w:left w:val="none" w:sz="0" w:space="0" w:color="auto"/>
            <w:bottom w:val="none" w:sz="0" w:space="0" w:color="auto"/>
            <w:right w:val="none" w:sz="0" w:space="0" w:color="auto"/>
          </w:divBdr>
          <w:divsChild>
            <w:div w:id="1515992266">
              <w:marLeft w:val="0"/>
              <w:marRight w:val="0"/>
              <w:marTop w:val="0"/>
              <w:marBottom w:val="0"/>
              <w:divBdr>
                <w:top w:val="none" w:sz="0" w:space="0" w:color="auto"/>
                <w:left w:val="none" w:sz="0" w:space="0" w:color="auto"/>
                <w:bottom w:val="none" w:sz="0" w:space="0" w:color="auto"/>
                <w:right w:val="none" w:sz="0" w:space="0" w:color="auto"/>
              </w:divBdr>
              <w:divsChild>
                <w:div w:id="1269123733">
                  <w:marLeft w:val="0"/>
                  <w:marRight w:val="0"/>
                  <w:marTop w:val="0"/>
                  <w:marBottom w:val="0"/>
                  <w:divBdr>
                    <w:top w:val="none" w:sz="0" w:space="0" w:color="auto"/>
                    <w:left w:val="none" w:sz="0" w:space="0" w:color="auto"/>
                    <w:bottom w:val="none" w:sz="0" w:space="0" w:color="auto"/>
                    <w:right w:val="none" w:sz="0" w:space="0" w:color="auto"/>
                  </w:divBdr>
                  <w:divsChild>
                    <w:div w:id="321088138">
                      <w:marLeft w:val="0"/>
                      <w:marRight w:val="0"/>
                      <w:marTop w:val="0"/>
                      <w:marBottom w:val="0"/>
                      <w:divBdr>
                        <w:top w:val="none" w:sz="0" w:space="0" w:color="auto"/>
                        <w:left w:val="none" w:sz="0" w:space="0" w:color="auto"/>
                        <w:bottom w:val="none" w:sz="0" w:space="0" w:color="auto"/>
                        <w:right w:val="none" w:sz="0" w:space="0" w:color="auto"/>
                      </w:divBdr>
                      <w:divsChild>
                        <w:div w:id="1235626357">
                          <w:marLeft w:val="0"/>
                          <w:marRight w:val="0"/>
                          <w:marTop w:val="0"/>
                          <w:marBottom w:val="0"/>
                          <w:divBdr>
                            <w:top w:val="none" w:sz="0" w:space="0" w:color="auto"/>
                            <w:left w:val="none" w:sz="0" w:space="0" w:color="auto"/>
                            <w:bottom w:val="none" w:sz="0" w:space="0" w:color="auto"/>
                            <w:right w:val="none" w:sz="0" w:space="0" w:color="auto"/>
                          </w:divBdr>
                          <w:divsChild>
                            <w:div w:id="1380131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7894572">
      <w:bodyDiv w:val="1"/>
      <w:marLeft w:val="0"/>
      <w:marRight w:val="0"/>
      <w:marTop w:val="0"/>
      <w:marBottom w:val="0"/>
      <w:divBdr>
        <w:top w:val="none" w:sz="0" w:space="0" w:color="auto"/>
        <w:left w:val="none" w:sz="0" w:space="0" w:color="auto"/>
        <w:bottom w:val="none" w:sz="0" w:space="0" w:color="auto"/>
        <w:right w:val="none" w:sz="0" w:space="0" w:color="auto"/>
      </w:divBdr>
      <w:divsChild>
        <w:div w:id="2020501686">
          <w:marLeft w:val="0"/>
          <w:marRight w:val="0"/>
          <w:marTop w:val="0"/>
          <w:marBottom w:val="0"/>
          <w:divBdr>
            <w:top w:val="none" w:sz="0" w:space="0" w:color="auto"/>
            <w:left w:val="none" w:sz="0" w:space="0" w:color="auto"/>
            <w:bottom w:val="none" w:sz="0" w:space="0" w:color="auto"/>
            <w:right w:val="none" w:sz="0" w:space="0" w:color="auto"/>
          </w:divBdr>
          <w:divsChild>
            <w:div w:id="1098521808">
              <w:marLeft w:val="0"/>
              <w:marRight w:val="0"/>
              <w:marTop w:val="0"/>
              <w:marBottom w:val="0"/>
              <w:divBdr>
                <w:top w:val="none" w:sz="0" w:space="0" w:color="auto"/>
                <w:left w:val="none" w:sz="0" w:space="0" w:color="auto"/>
                <w:bottom w:val="none" w:sz="0" w:space="0" w:color="auto"/>
                <w:right w:val="none" w:sz="0" w:space="0" w:color="auto"/>
              </w:divBdr>
              <w:divsChild>
                <w:div w:id="198589262">
                  <w:marLeft w:val="0"/>
                  <w:marRight w:val="0"/>
                  <w:marTop w:val="0"/>
                  <w:marBottom w:val="0"/>
                  <w:divBdr>
                    <w:top w:val="none" w:sz="0" w:space="0" w:color="auto"/>
                    <w:left w:val="none" w:sz="0" w:space="0" w:color="auto"/>
                    <w:bottom w:val="none" w:sz="0" w:space="0" w:color="auto"/>
                    <w:right w:val="none" w:sz="0" w:space="0" w:color="auto"/>
                  </w:divBdr>
                  <w:divsChild>
                    <w:div w:id="2037995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2364142">
      <w:bodyDiv w:val="1"/>
      <w:marLeft w:val="0"/>
      <w:marRight w:val="0"/>
      <w:marTop w:val="0"/>
      <w:marBottom w:val="0"/>
      <w:divBdr>
        <w:top w:val="none" w:sz="0" w:space="0" w:color="auto"/>
        <w:left w:val="none" w:sz="0" w:space="0" w:color="auto"/>
        <w:bottom w:val="none" w:sz="0" w:space="0" w:color="auto"/>
        <w:right w:val="none" w:sz="0" w:space="0" w:color="auto"/>
      </w:divBdr>
    </w:div>
    <w:div w:id="1127621662">
      <w:bodyDiv w:val="1"/>
      <w:marLeft w:val="0"/>
      <w:marRight w:val="0"/>
      <w:marTop w:val="0"/>
      <w:marBottom w:val="0"/>
      <w:divBdr>
        <w:top w:val="none" w:sz="0" w:space="0" w:color="auto"/>
        <w:left w:val="none" w:sz="0" w:space="0" w:color="auto"/>
        <w:bottom w:val="none" w:sz="0" w:space="0" w:color="auto"/>
        <w:right w:val="none" w:sz="0" w:space="0" w:color="auto"/>
      </w:divBdr>
    </w:div>
    <w:div w:id="1243876886">
      <w:bodyDiv w:val="1"/>
      <w:marLeft w:val="0"/>
      <w:marRight w:val="0"/>
      <w:marTop w:val="0"/>
      <w:marBottom w:val="0"/>
      <w:divBdr>
        <w:top w:val="none" w:sz="0" w:space="0" w:color="auto"/>
        <w:left w:val="none" w:sz="0" w:space="0" w:color="auto"/>
        <w:bottom w:val="none" w:sz="0" w:space="0" w:color="auto"/>
        <w:right w:val="none" w:sz="0" w:space="0" w:color="auto"/>
      </w:divBdr>
    </w:div>
    <w:div w:id="1479419404">
      <w:bodyDiv w:val="1"/>
      <w:marLeft w:val="0"/>
      <w:marRight w:val="0"/>
      <w:marTop w:val="0"/>
      <w:marBottom w:val="0"/>
      <w:divBdr>
        <w:top w:val="none" w:sz="0" w:space="0" w:color="auto"/>
        <w:left w:val="none" w:sz="0" w:space="0" w:color="auto"/>
        <w:bottom w:val="none" w:sz="0" w:space="0" w:color="auto"/>
        <w:right w:val="none" w:sz="0" w:space="0" w:color="auto"/>
      </w:divBdr>
    </w:div>
    <w:div w:id="1543442674">
      <w:bodyDiv w:val="1"/>
      <w:marLeft w:val="0"/>
      <w:marRight w:val="0"/>
      <w:marTop w:val="0"/>
      <w:marBottom w:val="0"/>
      <w:divBdr>
        <w:top w:val="none" w:sz="0" w:space="0" w:color="auto"/>
        <w:left w:val="none" w:sz="0" w:space="0" w:color="auto"/>
        <w:bottom w:val="none" w:sz="0" w:space="0" w:color="auto"/>
        <w:right w:val="none" w:sz="0" w:space="0" w:color="auto"/>
      </w:divBdr>
    </w:div>
    <w:div w:id="1616324093">
      <w:bodyDiv w:val="1"/>
      <w:marLeft w:val="0"/>
      <w:marRight w:val="0"/>
      <w:marTop w:val="0"/>
      <w:marBottom w:val="0"/>
      <w:divBdr>
        <w:top w:val="none" w:sz="0" w:space="0" w:color="auto"/>
        <w:left w:val="none" w:sz="0" w:space="0" w:color="auto"/>
        <w:bottom w:val="none" w:sz="0" w:space="0" w:color="auto"/>
        <w:right w:val="none" w:sz="0" w:space="0" w:color="auto"/>
      </w:divBdr>
    </w:div>
    <w:div w:id="1701085002">
      <w:bodyDiv w:val="1"/>
      <w:marLeft w:val="0"/>
      <w:marRight w:val="0"/>
      <w:marTop w:val="0"/>
      <w:marBottom w:val="0"/>
      <w:divBdr>
        <w:top w:val="none" w:sz="0" w:space="0" w:color="auto"/>
        <w:left w:val="none" w:sz="0" w:space="0" w:color="auto"/>
        <w:bottom w:val="none" w:sz="0" w:space="0" w:color="auto"/>
        <w:right w:val="none" w:sz="0" w:space="0" w:color="auto"/>
      </w:divBdr>
    </w:div>
    <w:div w:id="1727290492">
      <w:bodyDiv w:val="1"/>
      <w:marLeft w:val="0"/>
      <w:marRight w:val="0"/>
      <w:marTop w:val="0"/>
      <w:marBottom w:val="0"/>
      <w:divBdr>
        <w:top w:val="none" w:sz="0" w:space="0" w:color="auto"/>
        <w:left w:val="none" w:sz="0" w:space="0" w:color="auto"/>
        <w:bottom w:val="none" w:sz="0" w:space="0" w:color="auto"/>
        <w:right w:val="none" w:sz="0" w:space="0" w:color="auto"/>
      </w:divBdr>
    </w:div>
    <w:div w:id="1800225411">
      <w:bodyDiv w:val="1"/>
      <w:marLeft w:val="0"/>
      <w:marRight w:val="0"/>
      <w:marTop w:val="0"/>
      <w:marBottom w:val="0"/>
      <w:divBdr>
        <w:top w:val="none" w:sz="0" w:space="0" w:color="auto"/>
        <w:left w:val="none" w:sz="0" w:space="0" w:color="auto"/>
        <w:bottom w:val="none" w:sz="0" w:space="0" w:color="auto"/>
        <w:right w:val="none" w:sz="0" w:space="0" w:color="auto"/>
      </w:divBdr>
    </w:div>
    <w:div w:id="2047018225">
      <w:bodyDiv w:val="1"/>
      <w:marLeft w:val="0"/>
      <w:marRight w:val="0"/>
      <w:marTop w:val="0"/>
      <w:marBottom w:val="0"/>
      <w:divBdr>
        <w:top w:val="none" w:sz="0" w:space="0" w:color="auto"/>
        <w:left w:val="none" w:sz="0" w:space="0" w:color="auto"/>
        <w:bottom w:val="none" w:sz="0" w:space="0" w:color="auto"/>
        <w:right w:val="none" w:sz="0" w:space="0" w:color="auto"/>
      </w:divBdr>
    </w:div>
    <w:div w:id="20989432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oleObject" Target="embeddings/oleObject1.bin"/><Relationship Id="rId26" Type="http://schemas.openxmlformats.org/officeDocument/2006/relationships/image" Target="media/image7.png"/><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ohdsi.github.io/TheBookOfOhdsi/PopulationLevelEstimation.html" TargetMode="External"/><Relationship Id="rId34" Type="http://schemas.openxmlformats.org/officeDocument/2006/relationships/hyperlink" Target="https://catalog.rwe.jnj.com/index"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emf"/><Relationship Id="rId25" Type="http://schemas.openxmlformats.org/officeDocument/2006/relationships/hyperlink" Target="https://ohdsi.github.io/TheBookOfOhdsi/PopulationLevelEstimation.html" TargetMode="External"/><Relationship Id="rId33" Type="http://schemas.openxmlformats.org/officeDocument/2006/relationships/hyperlink" Target="https://catalog.rwe.jnj.com/index"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oleObject" Target="embeddings/oleObject2.bin"/><Relationship Id="rId29" Type="http://schemas.openxmlformats.org/officeDocument/2006/relationships/hyperlink" Target="https://catalog.rwe.jnj.com/index"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6.png"/><Relationship Id="rId32" Type="http://schemas.openxmlformats.org/officeDocument/2006/relationships/hyperlink" Target="https://catalog.rwe.jnj.com/index" TargetMode="External"/><Relationship Id="rId37" Type="http://schemas.openxmlformats.org/officeDocument/2006/relationships/hyperlink" Target="https://ohdsi.github.io/TheBookOfOhdsi/" TargetMode="External"/><Relationship Id="rId40"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ohdsi.github.io/TheBookOfOhdsi/PopulationLevelEstimation.html" TargetMode="External"/><Relationship Id="rId28" Type="http://schemas.openxmlformats.org/officeDocument/2006/relationships/hyperlink" Target="https://catalog.rwe.jnj.com/index" TargetMode="External"/><Relationship Id="rId36" Type="http://schemas.openxmlformats.org/officeDocument/2006/relationships/hyperlink" Target="http://data.ohdsi.org" TargetMode="External"/><Relationship Id="rId10" Type="http://schemas.openxmlformats.org/officeDocument/2006/relationships/footnotes" Target="footnotes.xml"/><Relationship Id="rId19" Type="http://schemas.openxmlformats.org/officeDocument/2006/relationships/image" Target="media/image4.emf"/><Relationship Id="rId31" Type="http://schemas.openxmlformats.org/officeDocument/2006/relationships/hyperlink" Target="https://catalog.rwe.jnj.com/index"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ohdsi.github.io/TheBookOfOhdsi/EvidenceQuality.html" TargetMode="External"/><Relationship Id="rId22" Type="http://schemas.openxmlformats.org/officeDocument/2006/relationships/image" Target="media/image5.png"/><Relationship Id="rId27" Type="http://schemas.openxmlformats.org/officeDocument/2006/relationships/hyperlink" Target="https://ohdsi.github.io/TheBookOfOhdsi/MethodValidity.html" TargetMode="External"/><Relationship Id="rId30" Type="http://schemas.openxmlformats.org/officeDocument/2006/relationships/hyperlink" Target="https://catalog.rwe.jnj.com/index" TargetMode="External"/><Relationship Id="rId35" Type="http://schemas.openxmlformats.org/officeDocument/2006/relationships/hyperlink" Target="https://catalog.rwe.jnj.com/inde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root>
  <PrimaryCompoundNo/>
  <Generic/>
  <Status/>
  <ReportType/>
  <ProtocolNumber/>
  <DocumentDate>Click here to enter a date.</DocumentDate>
</root>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ct:contentTypeSchema xmlns:ct="http://schemas.microsoft.com/office/2006/metadata/contentType" xmlns:ma="http://schemas.microsoft.com/office/2006/metadata/properties/metaAttributes" ct:_="" ma:_="" ma:contentTypeName="Document" ma:contentTypeID="0x0101003CCA2E6EE8155A489AD3A04663F5A1CA" ma:contentTypeVersion="8" ma:contentTypeDescription="Create a new document." ma:contentTypeScope="" ma:versionID="1039a20eebe07e4461fb6057ce5cfb1d">
  <xsd:schema xmlns:xsd="http://www.w3.org/2001/XMLSchema" xmlns:xs="http://www.w3.org/2001/XMLSchema" xmlns:p="http://schemas.microsoft.com/office/2006/metadata/properties" xmlns:ns2="ea6bdab4-3354-48b1-a64e-efada508f39a" xmlns:ns3="3f9a42dc-b3b6-4f9f-b16c-e816cd7efe28" targetNamespace="http://schemas.microsoft.com/office/2006/metadata/properties" ma:root="true" ma:fieldsID="e2c18464208bc2ba4977b70f1516d597" ns2:_="" ns3:_="">
    <xsd:import namespace="ea6bdab4-3354-48b1-a64e-efada508f39a"/>
    <xsd:import namespace="3f9a42dc-b3b6-4f9f-b16c-e816cd7efe28"/>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6bdab4-3354-48b1-a64e-efada508f39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5"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f9a42dc-b3b6-4f9f-b16c-e816cd7efe28"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15E9B28-5AF7-442E-A87D-865D6BBF3CA7}">
  <ds:schemaRefs/>
</ds:datastoreItem>
</file>

<file path=customXml/itemProps2.xml><?xml version="1.0" encoding="utf-8"?>
<ds:datastoreItem xmlns:ds="http://schemas.openxmlformats.org/officeDocument/2006/customXml" ds:itemID="{A3045718-1EA2-4D08-9A8B-542499320920}">
  <ds:schemaRefs>
    <ds:schemaRef ds:uri="http://purl.org/dc/elements/1.1/"/>
    <ds:schemaRef ds:uri="http://purl.org/dc/terms/"/>
    <ds:schemaRef ds:uri="http://schemas.openxmlformats.org/package/2006/metadata/core-properties"/>
    <ds:schemaRef ds:uri="3f9a42dc-b3b6-4f9f-b16c-e816cd7efe28"/>
    <ds:schemaRef ds:uri="http://purl.org/dc/dcmitype/"/>
    <ds:schemaRef ds:uri="http://schemas.microsoft.com/office/infopath/2007/PartnerControls"/>
    <ds:schemaRef ds:uri="http://schemas.microsoft.com/office/2006/documentManagement/types"/>
    <ds:schemaRef ds:uri="ea6bdab4-3354-48b1-a64e-efada508f39a"/>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EB28A5F7-DB35-4EAD-8BD1-F18BA4318A88}">
  <ds:schemaRefs>
    <ds:schemaRef ds:uri="http://schemas.openxmlformats.org/officeDocument/2006/bibliography"/>
  </ds:schemaRefs>
</ds:datastoreItem>
</file>

<file path=customXml/itemProps4.xml><?xml version="1.0" encoding="utf-8"?>
<ds:datastoreItem xmlns:ds="http://schemas.openxmlformats.org/officeDocument/2006/customXml" ds:itemID="{6A3DEDE9-0BC8-49CD-8580-C72C6C41D76B}">
  <ds:schemaRefs>
    <ds:schemaRef ds:uri="http://schemas.microsoft.com/sharepoint/v3/contenttype/forms"/>
  </ds:schemaRefs>
</ds:datastoreItem>
</file>

<file path=customXml/itemProps5.xml><?xml version="1.0" encoding="utf-8"?>
<ds:datastoreItem xmlns:ds="http://schemas.openxmlformats.org/officeDocument/2006/customXml" ds:itemID="{4957603C-1313-4E2E-91C4-0F29E8A1D5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6bdab4-3354-48b1-a64e-efada508f39a"/>
    <ds:schemaRef ds:uri="3f9a42dc-b3b6-4f9f-b16c-e816cd7efe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8734</Words>
  <Characters>69065</Characters>
  <Application>Microsoft Office Word</Application>
  <DocSecurity>0</DocSecurity>
  <Lines>575</Lines>
  <Paragraphs>155</Paragraphs>
  <ScaleCrop>false</ScaleCrop>
  <HeadingPairs>
    <vt:vector size="2" baseType="variant">
      <vt:variant>
        <vt:lpstr>Title</vt:lpstr>
      </vt:variant>
      <vt:variant>
        <vt:i4>1</vt:i4>
      </vt:variant>
    </vt:vector>
  </HeadingPairs>
  <TitlesOfParts>
    <vt:vector size="1" baseType="lpstr">
      <vt:lpstr>Protocol for Retrospective Observational Studies with Secondary Use of Data</vt:lpstr>
    </vt:vector>
  </TitlesOfParts>
  <Company>JRD</Company>
  <LinksUpToDate>false</LinksUpToDate>
  <CharactersWithSpaces>77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 for Retrospective Observational Studies with Secondary Use of Data</dc:title>
  <dc:subject>Template Version 4.0 - 11 January 2017</dc:subject>
  <dc:creator>Lori Horne</dc:creator>
  <cp:keywords/>
  <dc:description>Clinical Template Coordinator - Lori Horne_x000d_
JRDUS-Raritan (908)-704-5839_x000d_
lhorne@its.jnj.com</dc:description>
  <cp:lastModifiedBy>Conover, Mitchell [JRDUS]</cp:lastModifiedBy>
  <cp:revision>3</cp:revision>
  <cp:lastPrinted>2006-08-04T05:01:00Z</cp:lastPrinted>
  <dcterms:created xsi:type="dcterms:W3CDTF">2021-08-11T16:00:00Z</dcterms:created>
  <dcterms:modified xsi:type="dcterms:W3CDTF">2021-08-11T16:00:00Z</dcterms:modified>
  <cp:category>With ERIS styles</cp:category>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CA2E6EE8155A489AD3A04663F5A1C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076961c-ed27-3a9e-b38d-1fa0749321c2</vt:lpwstr>
  </property>
  <property fmtid="{D5CDD505-2E9C-101B-9397-08002B2CF9AE}" pid="25" name="Mendeley Citation Style_1">
    <vt:lpwstr>http://www.zotero.org/styles/vancouver</vt:lpwstr>
  </property>
  <property fmtid="{D5CDD505-2E9C-101B-9397-08002B2CF9AE}" pid="26" name="_DocHome">
    <vt:i4>-704092423</vt:i4>
  </property>
</Properties>
</file>